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Ind w:w="-38" w:type="dxa"/>
        <w:tblLayout w:type="fixed"/>
        <w:tblCellMar>
          <w:left w:w="70" w:type="dxa"/>
          <w:right w:w="70" w:type="dxa"/>
        </w:tblCellMar>
        <w:tblLook w:val="01E0" w:firstRow="1" w:lastRow="1" w:firstColumn="1" w:lastColumn="1" w:noHBand="0" w:noVBand="0"/>
      </w:tblPr>
      <w:tblGrid>
        <w:gridCol w:w="7365"/>
        <w:gridCol w:w="1638"/>
      </w:tblGrid>
      <w:tr w:rsidR="00F2142D" w:rsidRPr="00E05D93" w14:paraId="45C26DE0" w14:textId="77777777" w:rsidTr="0094134C">
        <w:tc>
          <w:tcPr>
            <w:tcW w:w="7365" w:type="dxa"/>
            <w:vAlign w:val="center"/>
          </w:tcPr>
          <w:p w14:paraId="57EF986A" w14:textId="77777777" w:rsidR="00F2142D" w:rsidRPr="00E05D93" w:rsidRDefault="00F2142D" w:rsidP="006F6FF8">
            <w:pPr>
              <w:spacing w:after="0" w:line="240" w:lineRule="auto"/>
              <w:ind w:firstLine="0"/>
              <w:rPr>
                <w:b/>
                <w:color w:val="000000" w:themeColor="text1"/>
                <w:sz w:val="32"/>
              </w:rPr>
            </w:pPr>
            <w:r w:rsidRPr="00E05D93">
              <w:rPr>
                <w:b/>
                <w:color w:val="000000" w:themeColor="text1"/>
                <w:sz w:val="32"/>
              </w:rPr>
              <w:t>Óbudai Egyetem</w:t>
            </w:r>
          </w:p>
          <w:p w14:paraId="1DB70DAD" w14:textId="77777777" w:rsidR="00F2142D" w:rsidRPr="00E05D93" w:rsidRDefault="00F2142D" w:rsidP="006F6FF8">
            <w:pPr>
              <w:spacing w:after="0" w:line="240" w:lineRule="auto"/>
              <w:ind w:firstLine="0"/>
              <w:rPr>
                <w:b/>
                <w:color w:val="000000" w:themeColor="text1"/>
                <w:sz w:val="32"/>
              </w:rPr>
            </w:pPr>
            <w:r w:rsidRPr="00E05D93">
              <w:rPr>
                <w:b/>
                <w:color w:val="000000" w:themeColor="text1"/>
                <w:sz w:val="32"/>
              </w:rPr>
              <w:t>Neumann János Informatikai Kar</w:t>
            </w:r>
          </w:p>
          <w:p w14:paraId="1294604B" w14:textId="77777777" w:rsidR="00F2142D" w:rsidRPr="00E05D93" w:rsidRDefault="00416EA2" w:rsidP="006F6FF8">
            <w:pPr>
              <w:spacing w:after="0" w:line="240" w:lineRule="auto"/>
              <w:ind w:firstLine="0"/>
              <w:rPr>
                <w:color w:val="000000" w:themeColor="text1"/>
              </w:rPr>
            </w:pPr>
            <w:r>
              <w:rPr>
                <w:b/>
                <w:color w:val="000000" w:themeColor="text1"/>
                <w:sz w:val="32"/>
              </w:rPr>
              <w:t>Alkalmazott Informatika</w:t>
            </w:r>
            <w:r w:rsidR="00F2142D" w:rsidRPr="00E05D93">
              <w:rPr>
                <w:b/>
                <w:color w:val="000000" w:themeColor="text1"/>
                <w:sz w:val="32"/>
              </w:rPr>
              <w:t xml:space="preserve"> Intézet</w:t>
            </w:r>
          </w:p>
        </w:tc>
        <w:tc>
          <w:tcPr>
            <w:tcW w:w="1638" w:type="dxa"/>
          </w:tcPr>
          <w:p w14:paraId="613EEACC" w14:textId="77777777" w:rsidR="00F2142D" w:rsidRPr="00E05D93" w:rsidRDefault="00F2142D" w:rsidP="006F6FF8">
            <w:pPr>
              <w:spacing w:line="240" w:lineRule="auto"/>
              <w:jc w:val="right"/>
              <w:rPr>
                <w:color w:val="000000" w:themeColor="text1"/>
              </w:rPr>
            </w:pPr>
            <w:r w:rsidRPr="00E05D93">
              <w:rPr>
                <w:noProof/>
                <w:color w:val="000000" w:themeColor="text1"/>
              </w:rPr>
              <w:drawing>
                <wp:anchor distT="0" distB="0" distL="114300" distR="114300" simplePos="0" relativeHeight="251653632" behindDoc="0" locked="0" layoutInCell="1" allowOverlap="1" wp14:anchorId="3821BEF0" wp14:editId="01A6DC5A">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2930" cy="1135380"/>
                          </a:xfrm>
                          <a:prstGeom prst="rect">
                            <a:avLst/>
                          </a:prstGeom>
                          <a:noFill/>
                          <a:ln>
                            <a:noFill/>
                          </a:ln>
                        </pic:spPr>
                      </pic:pic>
                    </a:graphicData>
                  </a:graphic>
                </wp:anchor>
              </w:drawing>
            </w:r>
          </w:p>
        </w:tc>
      </w:tr>
    </w:tbl>
    <w:p w14:paraId="4EFDF514" w14:textId="77777777" w:rsidR="00F2142D" w:rsidRPr="00E05D93" w:rsidRDefault="00F2142D" w:rsidP="006F6FF8">
      <w:pPr>
        <w:spacing w:line="240" w:lineRule="auto"/>
        <w:rPr>
          <w:color w:val="000000" w:themeColor="text1"/>
        </w:rPr>
      </w:pPr>
    </w:p>
    <w:p w14:paraId="7FAFDDC6" w14:textId="77777777" w:rsidR="00F2142D" w:rsidRPr="00E05D93" w:rsidRDefault="00F2142D" w:rsidP="006F6FF8">
      <w:pPr>
        <w:spacing w:line="240" w:lineRule="auto"/>
        <w:rPr>
          <w:color w:val="000000" w:themeColor="text1"/>
        </w:rPr>
      </w:pPr>
    </w:p>
    <w:p w14:paraId="18DBE925" w14:textId="77777777" w:rsidR="00F2142D" w:rsidRPr="00E05D93" w:rsidRDefault="00F2142D" w:rsidP="006F6FF8">
      <w:pPr>
        <w:spacing w:line="240" w:lineRule="auto"/>
        <w:ind w:firstLine="0"/>
        <w:rPr>
          <w:color w:val="000000" w:themeColor="text1"/>
        </w:rPr>
      </w:pPr>
    </w:p>
    <w:p w14:paraId="478BFFCA" w14:textId="77777777" w:rsidR="00F2142D" w:rsidRPr="00E05D93" w:rsidRDefault="00F2142D" w:rsidP="006F6FF8">
      <w:pPr>
        <w:spacing w:line="240" w:lineRule="auto"/>
        <w:ind w:firstLine="0"/>
        <w:rPr>
          <w:color w:val="000000" w:themeColor="text1"/>
        </w:rPr>
      </w:pPr>
    </w:p>
    <w:p w14:paraId="60E0CFEF" w14:textId="77777777" w:rsidR="00F2142D" w:rsidRPr="00E05D93" w:rsidRDefault="00F2142D" w:rsidP="006F6FF8">
      <w:pPr>
        <w:spacing w:line="240" w:lineRule="auto"/>
        <w:ind w:firstLine="0"/>
        <w:rPr>
          <w:color w:val="000000" w:themeColor="text1"/>
        </w:rPr>
      </w:pPr>
    </w:p>
    <w:p w14:paraId="2B95DEB7" w14:textId="77777777" w:rsidR="00F2142D" w:rsidRPr="00E05D93" w:rsidRDefault="00F2142D" w:rsidP="006F6FF8">
      <w:pPr>
        <w:spacing w:line="240" w:lineRule="auto"/>
        <w:jc w:val="center"/>
        <w:rPr>
          <w:color w:val="000000" w:themeColor="text1"/>
          <w:sz w:val="36"/>
        </w:rPr>
      </w:pPr>
      <w:r w:rsidRPr="00E05D93">
        <w:rPr>
          <w:color w:val="000000" w:themeColor="text1"/>
          <w:sz w:val="36"/>
        </w:rPr>
        <w:t>TUDOMÁNYOS DIÁKKÖRI DOLGOZAT</w:t>
      </w:r>
    </w:p>
    <w:p w14:paraId="2F8DD29F" w14:textId="77777777" w:rsidR="00F2142D" w:rsidRPr="00E05D93" w:rsidRDefault="00F2142D" w:rsidP="006F6FF8">
      <w:pPr>
        <w:spacing w:line="240" w:lineRule="auto"/>
        <w:rPr>
          <w:color w:val="000000" w:themeColor="text1"/>
        </w:rPr>
      </w:pPr>
    </w:p>
    <w:p w14:paraId="6ED5E3D1" w14:textId="77777777" w:rsidR="00F2142D" w:rsidRPr="00E05D93" w:rsidRDefault="00F2142D" w:rsidP="006F6FF8">
      <w:pPr>
        <w:spacing w:line="240" w:lineRule="auto"/>
        <w:rPr>
          <w:color w:val="000000" w:themeColor="text1"/>
        </w:rPr>
      </w:pPr>
    </w:p>
    <w:p w14:paraId="1E91C2C3" w14:textId="77777777" w:rsidR="00F2142D" w:rsidRPr="00E05D93" w:rsidRDefault="00F2142D" w:rsidP="006F6FF8">
      <w:pPr>
        <w:spacing w:line="240" w:lineRule="auto"/>
        <w:rPr>
          <w:color w:val="000000" w:themeColor="text1"/>
        </w:rPr>
      </w:pPr>
    </w:p>
    <w:p w14:paraId="58E973CD" w14:textId="77777777" w:rsidR="00F2142D" w:rsidRPr="00E05D93" w:rsidRDefault="00F2142D" w:rsidP="006F6FF8">
      <w:pPr>
        <w:spacing w:line="240" w:lineRule="auto"/>
        <w:ind w:firstLine="0"/>
        <w:jc w:val="center"/>
        <w:rPr>
          <w:b/>
          <w:caps/>
          <w:color w:val="000000" w:themeColor="text1"/>
          <w:sz w:val="44"/>
          <w:szCs w:val="44"/>
        </w:rPr>
      </w:pPr>
      <w:r w:rsidRPr="00E05D93">
        <w:rPr>
          <w:b/>
          <w:caps/>
          <w:color w:val="000000" w:themeColor="text1"/>
          <w:sz w:val="44"/>
          <w:szCs w:val="44"/>
        </w:rPr>
        <w:t>Meteorológiai észlelők támogatása gépi látó rendszerrel</w:t>
      </w:r>
    </w:p>
    <w:p w14:paraId="0F0C6BD3" w14:textId="77777777" w:rsidR="00F2142D" w:rsidRPr="00E05D93" w:rsidRDefault="00F2142D" w:rsidP="006F6FF8">
      <w:pPr>
        <w:spacing w:line="240" w:lineRule="auto"/>
        <w:rPr>
          <w:caps/>
          <w:color w:val="000000" w:themeColor="text1"/>
          <w:szCs w:val="44"/>
        </w:rPr>
      </w:pPr>
    </w:p>
    <w:p w14:paraId="6A9123CA" w14:textId="77777777" w:rsidR="00F2142D" w:rsidRPr="00E05D93"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firstRow="1" w:lastRow="1" w:firstColumn="1" w:lastColumn="1" w:noHBand="0" w:noVBand="0"/>
      </w:tblPr>
      <w:tblGrid>
        <w:gridCol w:w="2376"/>
        <w:gridCol w:w="1938"/>
        <w:gridCol w:w="4725"/>
      </w:tblGrid>
      <w:tr w:rsidR="00F2142D" w:rsidRPr="00E05D93" w14:paraId="3C6BF1F5" w14:textId="77777777" w:rsidTr="0094134C">
        <w:tc>
          <w:tcPr>
            <w:tcW w:w="2376" w:type="dxa"/>
          </w:tcPr>
          <w:p w14:paraId="5D16E7AE" w14:textId="77777777" w:rsidR="00F2142D" w:rsidRPr="00E05D93" w:rsidRDefault="00F2142D" w:rsidP="006F6FF8">
            <w:pPr>
              <w:spacing w:before="120" w:after="0" w:line="240" w:lineRule="auto"/>
              <w:rPr>
                <w:b/>
                <w:color w:val="000000" w:themeColor="text1"/>
                <w:sz w:val="28"/>
              </w:rPr>
            </w:pPr>
          </w:p>
        </w:tc>
        <w:tc>
          <w:tcPr>
            <w:tcW w:w="1938" w:type="dxa"/>
          </w:tcPr>
          <w:p w14:paraId="52C2DC3F" w14:textId="77777777" w:rsidR="00F2142D" w:rsidRPr="00E05D93" w:rsidRDefault="003B2587" w:rsidP="006F6FF8">
            <w:pPr>
              <w:spacing w:after="0" w:line="240" w:lineRule="auto"/>
              <w:rPr>
                <w:color w:val="000000" w:themeColor="text1"/>
                <w:sz w:val="28"/>
              </w:rPr>
            </w:pPr>
            <w:r>
              <w:rPr>
                <w:b/>
                <w:color w:val="000000" w:themeColor="text1"/>
                <w:sz w:val="28"/>
              </w:rPr>
              <w:t>Szerzők</w:t>
            </w:r>
            <w:r w:rsidR="00F2142D" w:rsidRPr="00E05D93">
              <w:rPr>
                <w:b/>
                <w:color w:val="000000" w:themeColor="text1"/>
                <w:sz w:val="28"/>
              </w:rPr>
              <w:t>:</w:t>
            </w:r>
          </w:p>
        </w:tc>
        <w:tc>
          <w:tcPr>
            <w:tcW w:w="4725" w:type="dxa"/>
          </w:tcPr>
          <w:p w14:paraId="18883528" w14:textId="77777777" w:rsidR="00F2142D" w:rsidRPr="00E05D93" w:rsidRDefault="00F2142D" w:rsidP="006F6FF8">
            <w:pPr>
              <w:spacing w:after="0" w:line="240" w:lineRule="auto"/>
              <w:ind w:left="23" w:hanging="23"/>
              <w:rPr>
                <w:b/>
                <w:color w:val="000000" w:themeColor="text1"/>
                <w:sz w:val="28"/>
              </w:rPr>
            </w:pPr>
            <w:r w:rsidRPr="00E05D93">
              <w:rPr>
                <w:b/>
                <w:color w:val="000000" w:themeColor="text1"/>
                <w:sz w:val="28"/>
              </w:rPr>
              <w:t>Bartha Márk</w:t>
            </w:r>
          </w:p>
        </w:tc>
      </w:tr>
      <w:tr w:rsidR="00F2142D" w:rsidRPr="00E05D93" w14:paraId="17AFBA2B" w14:textId="77777777" w:rsidTr="0094134C">
        <w:tc>
          <w:tcPr>
            <w:tcW w:w="2376" w:type="dxa"/>
          </w:tcPr>
          <w:p w14:paraId="142E2736" w14:textId="77777777" w:rsidR="00F2142D" w:rsidRPr="00E05D93" w:rsidRDefault="00F2142D" w:rsidP="006F6FF8">
            <w:pPr>
              <w:spacing w:after="0" w:line="240" w:lineRule="auto"/>
              <w:rPr>
                <w:b/>
                <w:color w:val="000000" w:themeColor="text1"/>
                <w:sz w:val="28"/>
              </w:rPr>
            </w:pPr>
          </w:p>
        </w:tc>
        <w:tc>
          <w:tcPr>
            <w:tcW w:w="1938" w:type="dxa"/>
          </w:tcPr>
          <w:p w14:paraId="49A308F9" w14:textId="77777777" w:rsidR="00F2142D" w:rsidRPr="00E05D93" w:rsidRDefault="00F2142D" w:rsidP="006F6FF8">
            <w:pPr>
              <w:spacing w:after="0" w:line="240" w:lineRule="auto"/>
              <w:rPr>
                <w:color w:val="000000" w:themeColor="text1"/>
                <w:sz w:val="28"/>
              </w:rPr>
            </w:pPr>
          </w:p>
        </w:tc>
        <w:tc>
          <w:tcPr>
            <w:tcW w:w="4725" w:type="dxa"/>
          </w:tcPr>
          <w:p w14:paraId="0E9C27CE" w14:textId="77777777" w:rsidR="00F2142D" w:rsidRPr="00E05D93" w:rsidRDefault="00F2142D" w:rsidP="00416EA2">
            <w:pPr>
              <w:spacing w:after="240" w:line="240" w:lineRule="auto"/>
              <w:ind w:firstLine="0"/>
              <w:rPr>
                <w:color w:val="000000" w:themeColor="text1"/>
                <w:sz w:val="28"/>
              </w:rPr>
            </w:pPr>
            <w:r w:rsidRPr="00E05D93">
              <w:rPr>
                <w:color w:val="000000" w:themeColor="text1"/>
                <w:sz w:val="28"/>
              </w:rPr>
              <w:t>mé</w:t>
            </w:r>
            <w:r w:rsidR="003B2587">
              <w:rPr>
                <w:color w:val="000000" w:themeColor="text1"/>
                <w:sz w:val="28"/>
              </w:rPr>
              <w:t xml:space="preserve">rnök informatikus </w:t>
            </w:r>
            <w:proofErr w:type="spellStart"/>
            <w:r w:rsidR="003B2587">
              <w:rPr>
                <w:color w:val="000000" w:themeColor="text1"/>
                <w:sz w:val="28"/>
              </w:rPr>
              <w:t>BSc</w:t>
            </w:r>
            <w:proofErr w:type="spellEnd"/>
            <w:r w:rsidR="003B2587">
              <w:rPr>
                <w:color w:val="000000" w:themeColor="text1"/>
                <w:sz w:val="28"/>
              </w:rPr>
              <w:t>. szak, IV</w:t>
            </w:r>
            <w:r w:rsidRPr="00E05D93">
              <w:rPr>
                <w:color w:val="000000" w:themeColor="text1"/>
                <w:sz w:val="28"/>
              </w:rPr>
              <w:t>. évf.</w:t>
            </w:r>
          </w:p>
        </w:tc>
      </w:tr>
      <w:tr w:rsidR="00F2142D" w:rsidRPr="00E05D93" w14:paraId="6795B783" w14:textId="77777777" w:rsidTr="0094134C">
        <w:tc>
          <w:tcPr>
            <w:tcW w:w="2376" w:type="dxa"/>
          </w:tcPr>
          <w:p w14:paraId="4B85BD2A" w14:textId="77777777" w:rsidR="00F2142D" w:rsidRPr="00E05D93" w:rsidRDefault="00F2142D" w:rsidP="006F6FF8">
            <w:pPr>
              <w:spacing w:before="120" w:after="0" w:line="240" w:lineRule="auto"/>
              <w:rPr>
                <w:b/>
                <w:color w:val="000000" w:themeColor="text1"/>
                <w:sz w:val="28"/>
              </w:rPr>
            </w:pPr>
          </w:p>
        </w:tc>
        <w:tc>
          <w:tcPr>
            <w:tcW w:w="1938" w:type="dxa"/>
          </w:tcPr>
          <w:p w14:paraId="64B6E147" w14:textId="77777777" w:rsidR="00F2142D" w:rsidRPr="00E05D93" w:rsidRDefault="00F2142D" w:rsidP="006F6FF8">
            <w:pPr>
              <w:spacing w:before="120" w:after="0" w:line="240" w:lineRule="auto"/>
              <w:rPr>
                <w:color w:val="000000" w:themeColor="text1"/>
                <w:sz w:val="28"/>
              </w:rPr>
            </w:pPr>
          </w:p>
        </w:tc>
        <w:tc>
          <w:tcPr>
            <w:tcW w:w="4725" w:type="dxa"/>
          </w:tcPr>
          <w:p w14:paraId="56ED45A5" w14:textId="77777777" w:rsidR="00F2142D" w:rsidRPr="00E05D93" w:rsidRDefault="00F2142D" w:rsidP="006F6FF8">
            <w:pPr>
              <w:spacing w:after="0" w:line="240" w:lineRule="auto"/>
              <w:ind w:firstLine="0"/>
              <w:rPr>
                <w:b/>
                <w:color w:val="000000" w:themeColor="text1"/>
                <w:sz w:val="28"/>
              </w:rPr>
            </w:pPr>
            <w:proofErr w:type="spellStart"/>
            <w:r w:rsidRPr="00E05D93">
              <w:rPr>
                <w:b/>
                <w:color w:val="000000" w:themeColor="text1"/>
                <w:sz w:val="28"/>
              </w:rPr>
              <w:t>Simándi</w:t>
            </w:r>
            <w:proofErr w:type="spellEnd"/>
            <w:r w:rsidRPr="00E05D93">
              <w:rPr>
                <w:b/>
                <w:color w:val="000000" w:themeColor="text1"/>
                <w:sz w:val="28"/>
              </w:rPr>
              <w:t xml:space="preserve"> Gergely</w:t>
            </w:r>
          </w:p>
        </w:tc>
      </w:tr>
      <w:tr w:rsidR="00F2142D" w:rsidRPr="00E05D93" w14:paraId="1CE1801A" w14:textId="77777777" w:rsidTr="0094134C">
        <w:tc>
          <w:tcPr>
            <w:tcW w:w="2376" w:type="dxa"/>
          </w:tcPr>
          <w:p w14:paraId="75ADFDFE" w14:textId="77777777" w:rsidR="00F2142D" w:rsidRPr="00E05D93" w:rsidRDefault="00F2142D" w:rsidP="006F6FF8">
            <w:pPr>
              <w:spacing w:after="0" w:line="240" w:lineRule="auto"/>
              <w:rPr>
                <w:b/>
                <w:color w:val="000000" w:themeColor="text1"/>
                <w:sz w:val="28"/>
              </w:rPr>
            </w:pPr>
          </w:p>
        </w:tc>
        <w:tc>
          <w:tcPr>
            <w:tcW w:w="1938" w:type="dxa"/>
          </w:tcPr>
          <w:p w14:paraId="2EF5FE92" w14:textId="77777777" w:rsidR="00F2142D" w:rsidRPr="00E05D93" w:rsidRDefault="00F2142D" w:rsidP="006F6FF8">
            <w:pPr>
              <w:spacing w:after="0" w:line="240" w:lineRule="auto"/>
              <w:rPr>
                <w:color w:val="000000" w:themeColor="text1"/>
                <w:sz w:val="28"/>
              </w:rPr>
            </w:pPr>
          </w:p>
        </w:tc>
        <w:tc>
          <w:tcPr>
            <w:tcW w:w="4725" w:type="dxa"/>
          </w:tcPr>
          <w:p w14:paraId="2E340646" w14:textId="77777777" w:rsidR="00F2142D" w:rsidRPr="00E05D93" w:rsidRDefault="00F2142D" w:rsidP="006F6FF8">
            <w:pPr>
              <w:spacing w:after="0" w:line="240" w:lineRule="auto"/>
              <w:ind w:firstLine="0"/>
              <w:rPr>
                <w:color w:val="000000" w:themeColor="text1"/>
                <w:sz w:val="28"/>
              </w:rPr>
            </w:pPr>
            <w:r w:rsidRPr="00E05D93">
              <w:rPr>
                <w:color w:val="000000" w:themeColor="text1"/>
                <w:sz w:val="28"/>
              </w:rPr>
              <w:t xml:space="preserve">mérnök informatikus </w:t>
            </w:r>
            <w:proofErr w:type="spellStart"/>
            <w:r w:rsidRPr="00E05D93">
              <w:rPr>
                <w:color w:val="000000" w:themeColor="text1"/>
                <w:sz w:val="28"/>
              </w:rPr>
              <w:t>BSc</w:t>
            </w:r>
            <w:proofErr w:type="spellEnd"/>
            <w:r w:rsidRPr="00E05D93">
              <w:rPr>
                <w:color w:val="000000" w:themeColor="text1"/>
                <w:sz w:val="28"/>
              </w:rPr>
              <w:t xml:space="preserve">. szak, </w:t>
            </w:r>
            <w:r w:rsidR="003B2587">
              <w:rPr>
                <w:color w:val="000000" w:themeColor="text1"/>
                <w:sz w:val="28"/>
              </w:rPr>
              <w:t>IV</w:t>
            </w:r>
            <w:r w:rsidRPr="00E05D93">
              <w:rPr>
                <w:color w:val="000000" w:themeColor="text1"/>
                <w:sz w:val="28"/>
              </w:rPr>
              <w:t>. évf.</w:t>
            </w:r>
          </w:p>
        </w:tc>
      </w:tr>
      <w:tr w:rsidR="00F2142D" w:rsidRPr="00E05D93" w14:paraId="6AD6D291" w14:textId="77777777" w:rsidTr="0094134C">
        <w:tc>
          <w:tcPr>
            <w:tcW w:w="2376" w:type="dxa"/>
          </w:tcPr>
          <w:p w14:paraId="11FC22AA" w14:textId="77777777" w:rsidR="00F2142D" w:rsidRPr="00E05D93" w:rsidRDefault="00F2142D" w:rsidP="006F6FF8">
            <w:pPr>
              <w:spacing w:before="120" w:after="0" w:line="240" w:lineRule="auto"/>
              <w:rPr>
                <w:b/>
                <w:color w:val="000000" w:themeColor="text1"/>
                <w:sz w:val="28"/>
              </w:rPr>
            </w:pPr>
          </w:p>
        </w:tc>
        <w:tc>
          <w:tcPr>
            <w:tcW w:w="1938" w:type="dxa"/>
          </w:tcPr>
          <w:p w14:paraId="10CA9699" w14:textId="77777777" w:rsidR="00F2142D" w:rsidRPr="00E05D93" w:rsidRDefault="00F2142D" w:rsidP="006F6FF8">
            <w:pPr>
              <w:spacing w:before="120" w:after="0" w:line="240" w:lineRule="auto"/>
              <w:rPr>
                <w:color w:val="000000" w:themeColor="text1"/>
                <w:sz w:val="28"/>
              </w:rPr>
            </w:pPr>
          </w:p>
        </w:tc>
        <w:tc>
          <w:tcPr>
            <w:tcW w:w="4725" w:type="dxa"/>
          </w:tcPr>
          <w:p w14:paraId="47001FF5" w14:textId="77777777" w:rsidR="00F2142D" w:rsidRPr="00E05D93" w:rsidRDefault="00F2142D" w:rsidP="006F6FF8">
            <w:pPr>
              <w:spacing w:before="120" w:after="0" w:line="240" w:lineRule="auto"/>
              <w:ind w:firstLine="0"/>
              <w:rPr>
                <w:b/>
                <w:color w:val="000000" w:themeColor="text1"/>
                <w:sz w:val="28"/>
              </w:rPr>
            </w:pPr>
          </w:p>
        </w:tc>
      </w:tr>
      <w:tr w:rsidR="00F2142D" w:rsidRPr="00E05D93" w14:paraId="6D8B46A8" w14:textId="77777777" w:rsidTr="0094134C">
        <w:tc>
          <w:tcPr>
            <w:tcW w:w="2376" w:type="dxa"/>
          </w:tcPr>
          <w:p w14:paraId="4E58F957" w14:textId="77777777" w:rsidR="00F2142D" w:rsidRPr="00E05D93" w:rsidRDefault="00F2142D" w:rsidP="006F6FF8">
            <w:pPr>
              <w:spacing w:after="0" w:line="240" w:lineRule="auto"/>
              <w:rPr>
                <w:b/>
                <w:color w:val="000000" w:themeColor="text1"/>
                <w:sz w:val="28"/>
              </w:rPr>
            </w:pPr>
          </w:p>
        </w:tc>
        <w:tc>
          <w:tcPr>
            <w:tcW w:w="1938" w:type="dxa"/>
          </w:tcPr>
          <w:p w14:paraId="46625167" w14:textId="77777777" w:rsidR="00F2142D" w:rsidRPr="00E05D93" w:rsidRDefault="00F2142D" w:rsidP="006F6FF8">
            <w:pPr>
              <w:spacing w:after="0" w:line="240" w:lineRule="auto"/>
              <w:rPr>
                <w:color w:val="000000" w:themeColor="text1"/>
                <w:sz w:val="28"/>
              </w:rPr>
            </w:pPr>
          </w:p>
        </w:tc>
        <w:tc>
          <w:tcPr>
            <w:tcW w:w="4725" w:type="dxa"/>
          </w:tcPr>
          <w:p w14:paraId="44D9AB3E" w14:textId="77777777" w:rsidR="00F2142D" w:rsidRPr="00E05D93" w:rsidRDefault="00F2142D" w:rsidP="006F6FF8">
            <w:pPr>
              <w:spacing w:after="0" w:line="240" w:lineRule="auto"/>
              <w:rPr>
                <w:color w:val="000000" w:themeColor="text1"/>
                <w:sz w:val="28"/>
              </w:rPr>
            </w:pPr>
          </w:p>
        </w:tc>
      </w:tr>
    </w:tbl>
    <w:p w14:paraId="132292C5" w14:textId="77777777" w:rsidR="00F2142D" w:rsidRPr="00E05D93" w:rsidRDefault="00F2142D" w:rsidP="006F6FF8">
      <w:pPr>
        <w:spacing w:after="0" w:line="240" w:lineRule="auto"/>
        <w:ind w:firstLine="0"/>
        <w:rPr>
          <w:color w:val="000000" w:themeColor="text1"/>
        </w:rPr>
      </w:pPr>
    </w:p>
    <w:p w14:paraId="30654D3C" w14:textId="77777777" w:rsidR="00F2142D" w:rsidRPr="00E05D93"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firstRow="1" w:lastRow="1" w:firstColumn="1" w:lastColumn="1" w:noHBand="0" w:noVBand="0"/>
      </w:tblPr>
      <w:tblGrid>
        <w:gridCol w:w="2376"/>
        <w:gridCol w:w="1985"/>
        <w:gridCol w:w="4395"/>
      </w:tblGrid>
      <w:tr w:rsidR="00F2142D" w:rsidRPr="00E05D93" w14:paraId="554BE1DC" w14:textId="77777777" w:rsidTr="0094134C">
        <w:tc>
          <w:tcPr>
            <w:tcW w:w="2376" w:type="dxa"/>
          </w:tcPr>
          <w:p w14:paraId="3950BD15" w14:textId="77777777" w:rsidR="00F2142D" w:rsidRPr="00E05D93" w:rsidRDefault="00F2142D" w:rsidP="006F6FF8">
            <w:pPr>
              <w:spacing w:before="120" w:after="0" w:line="240" w:lineRule="auto"/>
              <w:rPr>
                <w:b/>
                <w:color w:val="000000" w:themeColor="text1"/>
                <w:sz w:val="28"/>
              </w:rPr>
            </w:pPr>
          </w:p>
        </w:tc>
        <w:tc>
          <w:tcPr>
            <w:tcW w:w="1985" w:type="dxa"/>
          </w:tcPr>
          <w:p w14:paraId="697290A3" w14:textId="77777777" w:rsidR="00F2142D" w:rsidRPr="00E05D93" w:rsidRDefault="003B2587" w:rsidP="006F6FF8">
            <w:pPr>
              <w:spacing w:before="120" w:after="0" w:line="240" w:lineRule="auto"/>
              <w:ind w:firstLine="0"/>
              <w:rPr>
                <w:color w:val="000000" w:themeColor="text1"/>
                <w:sz w:val="28"/>
              </w:rPr>
            </w:pPr>
            <w:r>
              <w:rPr>
                <w:b/>
                <w:color w:val="000000" w:themeColor="text1"/>
                <w:sz w:val="28"/>
              </w:rPr>
              <w:t>Konzulensek</w:t>
            </w:r>
            <w:r w:rsidR="00F2142D" w:rsidRPr="00E05D93">
              <w:rPr>
                <w:b/>
                <w:color w:val="000000" w:themeColor="text1"/>
                <w:sz w:val="28"/>
              </w:rPr>
              <w:t>:</w:t>
            </w:r>
          </w:p>
        </w:tc>
        <w:tc>
          <w:tcPr>
            <w:tcW w:w="4395" w:type="dxa"/>
          </w:tcPr>
          <w:p w14:paraId="6B23BE64" w14:textId="77777777"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 xml:space="preserve">Dr. </w:t>
            </w:r>
            <w:proofErr w:type="spellStart"/>
            <w:r w:rsidRPr="00E05D93">
              <w:rPr>
                <w:b/>
                <w:color w:val="000000" w:themeColor="text1"/>
                <w:sz w:val="28"/>
              </w:rPr>
              <w:t>Sergyán</w:t>
            </w:r>
            <w:proofErr w:type="spellEnd"/>
            <w:r w:rsidRPr="00E05D93">
              <w:rPr>
                <w:b/>
                <w:color w:val="000000" w:themeColor="text1"/>
                <w:sz w:val="28"/>
              </w:rPr>
              <w:t xml:space="preserve"> Szabolcs</w:t>
            </w:r>
          </w:p>
        </w:tc>
      </w:tr>
      <w:tr w:rsidR="00F2142D" w:rsidRPr="00E05D93" w14:paraId="66C49B0C" w14:textId="77777777" w:rsidTr="0094134C">
        <w:tc>
          <w:tcPr>
            <w:tcW w:w="2376" w:type="dxa"/>
          </w:tcPr>
          <w:p w14:paraId="5B24A58A" w14:textId="77777777" w:rsidR="00F2142D" w:rsidRPr="00E05D93" w:rsidRDefault="00F2142D" w:rsidP="006F6FF8">
            <w:pPr>
              <w:spacing w:after="0" w:line="240" w:lineRule="auto"/>
              <w:rPr>
                <w:b/>
                <w:color w:val="000000" w:themeColor="text1"/>
                <w:sz w:val="28"/>
              </w:rPr>
            </w:pPr>
          </w:p>
        </w:tc>
        <w:tc>
          <w:tcPr>
            <w:tcW w:w="1985" w:type="dxa"/>
          </w:tcPr>
          <w:p w14:paraId="27EF7933" w14:textId="77777777" w:rsidR="00F2142D" w:rsidRPr="00E05D93" w:rsidRDefault="00F2142D" w:rsidP="006F6FF8">
            <w:pPr>
              <w:spacing w:after="0" w:line="240" w:lineRule="auto"/>
              <w:ind w:firstLine="0"/>
              <w:rPr>
                <w:color w:val="000000" w:themeColor="text1"/>
                <w:sz w:val="28"/>
              </w:rPr>
            </w:pPr>
          </w:p>
        </w:tc>
        <w:tc>
          <w:tcPr>
            <w:tcW w:w="4395" w:type="dxa"/>
          </w:tcPr>
          <w:p w14:paraId="290959BE" w14:textId="77777777"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r w:rsidR="00F2142D" w:rsidRPr="00E05D93" w14:paraId="5B1B6906" w14:textId="77777777" w:rsidTr="0094134C">
        <w:tc>
          <w:tcPr>
            <w:tcW w:w="2376" w:type="dxa"/>
          </w:tcPr>
          <w:p w14:paraId="1F7D1113" w14:textId="77777777" w:rsidR="00F2142D" w:rsidRPr="00E05D93" w:rsidRDefault="00F2142D" w:rsidP="006F6FF8">
            <w:pPr>
              <w:spacing w:before="120" w:after="0" w:line="240" w:lineRule="auto"/>
              <w:rPr>
                <w:b/>
                <w:color w:val="000000" w:themeColor="text1"/>
                <w:sz w:val="28"/>
              </w:rPr>
            </w:pPr>
          </w:p>
        </w:tc>
        <w:tc>
          <w:tcPr>
            <w:tcW w:w="1985" w:type="dxa"/>
          </w:tcPr>
          <w:p w14:paraId="1C04C718" w14:textId="77777777" w:rsidR="00F2142D" w:rsidRPr="00E05D93" w:rsidRDefault="00F2142D" w:rsidP="006F6FF8">
            <w:pPr>
              <w:spacing w:before="120" w:after="0" w:line="240" w:lineRule="auto"/>
              <w:ind w:firstLine="0"/>
              <w:rPr>
                <w:color w:val="000000" w:themeColor="text1"/>
                <w:sz w:val="28"/>
              </w:rPr>
            </w:pPr>
          </w:p>
        </w:tc>
        <w:tc>
          <w:tcPr>
            <w:tcW w:w="4395" w:type="dxa"/>
          </w:tcPr>
          <w:p w14:paraId="7E56983D" w14:textId="77777777"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 xml:space="preserve">Dr. </w:t>
            </w:r>
            <w:proofErr w:type="spellStart"/>
            <w:r w:rsidRPr="00E05D93">
              <w:rPr>
                <w:b/>
                <w:color w:val="000000" w:themeColor="text1"/>
                <w:sz w:val="28"/>
              </w:rPr>
              <w:t>Vámossy</w:t>
            </w:r>
            <w:proofErr w:type="spellEnd"/>
            <w:r w:rsidRPr="00E05D93">
              <w:rPr>
                <w:b/>
                <w:color w:val="000000" w:themeColor="text1"/>
                <w:sz w:val="28"/>
              </w:rPr>
              <w:t xml:space="preserve"> Zoltán</w:t>
            </w:r>
          </w:p>
        </w:tc>
      </w:tr>
      <w:tr w:rsidR="00F2142D" w:rsidRPr="00E05D93" w14:paraId="56224EFC" w14:textId="77777777" w:rsidTr="0094134C">
        <w:tc>
          <w:tcPr>
            <w:tcW w:w="2376" w:type="dxa"/>
          </w:tcPr>
          <w:p w14:paraId="4598F79A" w14:textId="77777777" w:rsidR="00F2142D" w:rsidRPr="00E05D93" w:rsidRDefault="00F2142D" w:rsidP="006F6FF8">
            <w:pPr>
              <w:spacing w:after="0" w:line="240" w:lineRule="auto"/>
              <w:rPr>
                <w:b/>
                <w:color w:val="000000" w:themeColor="text1"/>
                <w:sz w:val="28"/>
              </w:rPr>
            </w:pPr>
          </w:p>
        </w:tc>
        <w:tc>
          <w:tcPr>
            <w:tcW w:w="1985" w:type="dxa"/>
          </w:tcPr>
          <w:p w14:paraId="185FA26B" w14:textId="77777777" w:rsidR="00F2142D" w:rsidRPr="00E05D93" w:rsidRDefault="00F2142D" w:rsidP="006F6FF8">
            <w:pPr>
              <w:spacing w:after="0" w:line="240" w:lineRule="auto"/>
              <w:ind w:firstLine="0"/>
              <w:rPr>
                <w:color w:val="000000" w:themeColor="text1"/>
                <w:sz w:val="28"/>
              </w:rPr>
            </w:pPr>
          </w:p>
        </w:tc>
        <w:tc>
          <w:tcPr>
            <w:tcW w:w="4395" w:type="dxa"/>
          </w:tcPr>
          <w:p w14:paraId="27E6A3B0" w14:textId="77777777"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bl>
    <w:p w14:paraId="7D3CEE4A" w14:textId="77777777" w:rsidR="00F2142D" w:rsidRPr="00E05D93" w:rsidRDefault="00F2142D" w:rsidP="00F2142D">
      <w:pPr>
        <w:rPr>
          <w:color w:val="000000" w:themeColor="text1"/>
        </w:rPr>
      </w:pPr>
    </w:p>
    <w:p w14:paraId="258E776F" w14:textId="77777777" w:rsidR="00F2142D" w:rsidRPr="00E05D93" w:rsidRDefault="00F2142D" w:rsidP="00F2142D">
      <w:pPr>
        <w:rPr>
          <w:color w:val="000000" w:themeColor="text1"/>
        </w:rPr>
      </w:pPr>
    </w:p>
    <w:p w14:paraId="65889C30" w14:textId="77777777" w:rsidR="00F2142D" w:rsidRPr="00E05D93" w:rsidRDefault="00F2142D" w:rsidP="00F2142D">
      <w:pPr>
        <w:spacing w:after="240"/>
        <w:rPr>
          <w:color w:val="000000" w:themeColor="text1"/>
        </w:rPr>
      </w:pPr>
      <w:r w:rsidRPr="00E05D93">
        <w:rPr>
          <w:color w:val="000000" w:themeColor="text1"/>
        </w:rPr>
        <w:br w:type="page"/>
      </w:r>
    </w:p>
    <w:bookmarkStart w:id="0" w:name="_Toc403718719" w:displacedByCustomXml="next"/>
    <w:sdt>
      <w:sdtPr>
        <w:rPr>
          <w:b w:val="0"/>
          <w:bCs w:val="0"/>
          <w:kern w:val="0"/>
          <w:sz w:val="24"/>
          <w:szCs w:val="24"/>
        </w:rPr>
        <w:id w:val="-2097089867"/>
        <w:docPartObj>
          <w:docPartGallery w:val="Table of Contents"/>
          <w:docPartUnique/>
        </w:docPartObj>
      </w:sdtPr>
      <w:sdtEndPr/>
      <w:sdtContent>
        <w:p w14:paraId="44DCC67D" w14:textId="77777777" w:rsidR="00AF24CC" w:rsidRPr="00062C7B" w:rsidRDefault="00AF24CC" w:rsidP="00C65D87">
          <w:pPr>
            <w:pStyle w:val="Cmsor1"/>
          </w:pPr>
          <w:r w:rsidRPr="00062C7B">
            <w:t>Tartalom</w:t>
          </w:r>
          <w:r w:rsidR="00C65D87" w:rsidRPr="00062C7B">
            <w:t>jegyzék</w:t>
          </w:r>
          <w:bookmarkEnd w:id="0"/>
        </w:p>
        <w:p w14:paraId="15161F60" w14:textId="77777777" w:rsidR="00CC48C7" w:rsidRDefault="00037F5D">
          <w:pPr>
            <w:pStyle w:val="TJ1"/>
            <w:rPr>
              <w:rFonts w:asciiTheme="minorHAnsi" w:eastAsiaTheme="minorEastAsia" w:hAnsiTheme="minorHAnsi" w:cstheme="minorBidi"/>
              <w:noProof/>
              <w:sz w:val="22"/>
              <w:szCs w:val="22"/>
            </w:rPr>
          </w:pPr>
          <w:r>
            <w:fldChar w:fldCharType="begin"/>
          </w:r>
          <w:r w:rsidR="00AF24CC">
            <w:instrText xml:space="preserve"> TOC \o "1-3" \h \z \u </w:instrText>
          </w:r>
          <w:r>
            <w:fldChar w:fldCharType="separate"/>
          </w:r>
          <w:hyperlink w:anchor="_Toc403718719" w:history="1">
            <w:r w:rsidR="00CC48C7" w:rsidRPr="00CD6CA6">
              <w:rPr>
                <w:rStyle w:val="Hiperhivatkozs"/>
                <w:noProof/>
              </w:rPr>
              <w:t>Tartalomjegyzék</w:t>
            </w:r>
            <w:r w:rsidR="00CC48C7">
              <w:rPr>
                <w:noProof/>
                <w:webHidden/>
              </w:rPr>
              <w:tab/>
            </w:r>
            <w:r w:rsidR="00CC48C7">
              <w:rPr>
                <w:noProof/>
                <w:webHidden/>
              </w:rPr>
              <w:fldChar w:fldCharType="begin"/>
            </w:r>
            <w:r w:rsidR="00CC48C7">
              <w:rPr>
                <w:noProof/>
                <w:webHidden/>
              </w:rPr>
              <w:instrText xml:space="preserve"> PAGEREF _Toc403718719 \h </w:instrText>
            </w:r>
            <w:r w:rsidR="00CC48C7">
              <w:rPr>
                <w:noProof/>
                <w:webHidden/>
              </w:rPr>
            </w:r>
            <w:r w:rsidR="00CC48C7">
              <w:rPr>
                <w:noProof/>
                <w:webHidden/>
              </w:rPr>
              <w:fldChar w:fldCharType="separate"/>
            </w:r>
            <w:r w:rsidR="00CC48C7">
              <w:rPr>
                <w:noProof/>
                <w:webHidden/>
              </w:rPr>
              <w:t>2</w:t>
            </w:r>
            <w:r w:rsidR="00CC48C7">
              <w:rPr>
                <w:noProof/>
                <w:webHidden/>
              </w:rPr>
              <w:fldChar w:fldCharType="end"/>
            </w:r>
          </w:hyperlink>
        </w:p>
        <w:p w14:paraId="0CBE55D5" w14:textId="77777777" w:rsidR="00CC48C7" w:rsidRDefault="00F41830">
          <w:pPr>
            <w:pStyle w:val="TJ1"/>
            <w:rPr>
              <w:rFonts w:asciiTheme="minorHAnsi" w:eastAsiaTheme="minorEastAsia" w:hAnsiTheme="minorHAnsi" w:cstheme="minorBidi"/>
              <w:noProof/>
              <w:sz w:val="22"/>
              <w:szCs w:val="22"/>
            </w:rPr>
          </w:pPr>
          <w:hyperlink w:anchor="_Toc403718720" w:history="1">
            <w:r w:rsidR="00CC48C7" w:rsidRPr="00CD6CA6">
              <w:rPr>
                <w:rStyle w:val="Hiperhivatkozs"/>
                <w:noProof/>
              </w:rPr>
              <w:t>1. Rendszer célja</w:t>
            </w:r>
            <w:r w:rsidR="00CC48C7">
              <w:rPr>
                <w:noProof/>
                <w:webHidden/>
              </w:rPr>
              <w:tab/>
            </w:r>
            <w:r w:rsidR="00CC48C7">
              <w:rPr>
                <w:noProof/>
                <w:webHidden/>
              </w:rPr>
              <w:fldChar w:fldCharType="begin"/>
            </w:r>
            <w:r w:rsidR="00CC48C7">
              <w:rPr>
                <w:noProof/>
                <w:webHidden/>
              </w:rPr>
              <w:instrText xml:space="preserve"> PAGEREF _Toc403718720 \h </w:instrText>
            </w:r>
            <w:r w:rsidR="00CC48C7">
              <w:rPr>
                <w:noProof/>
                <w:webHidden/>
              </w:rPr>
            </w:r>
            <w:r w:rsidR="00CC48C7">
              <w:rPr>
                <w:noProof/>
                <w:webHidden/>
              </w:rPr>
              <w:fldChar w:fldCharType="separate"/>
            </w:r>
            <w:r w:rsidR="00CC48C7">
              <w:rPr>
                <w:noProof/>
                <w:webHidden/>
              </w:rPr>
              <w:t>4</w:t>
            </w:r>
            <w:r w:rsidR="00CC48C7">
              <w:rPr>
                <w:noProof/>
                <w:webHidden/>
              </w:rPr>
              <w:fldChar w:fldCharType="end"/>
            </w:r>
          </w:hyperlink>
        </w:p>
        <w:p w14:paraId="7CEF8971" w14:textId="77777777" w:rsidR="00CC48C7" w:rsidRDefault="00F41830">
          <w:pPr>
            <w:pStyle w:val="TJ2"/>
            <w:tabs>
              <w:tab w:val="right" w:leader="dot" w:pos="9062"/>
            </w:tabs>
            <w:rPr>
              <w:rFonts w:asciiTheme="minorHAnsi" w:eastAsiaTheme="minorEastAsia" w:hAnsiTheme="minorHAnsi" w:cstheme="minorBidi"/>
              <w:noProof/>
              <w:sz w:val="22"/>
              <w:szCs w:val="22"/>
            </w:rPr>
          </w:pPr>
          <w:hyperlink w:anchor="_Toc403718721" w:history="1">
            <w:r w:rsidR="00CC48C7" w:rsidRPr="00CD6CA6">
              <w:rPr>
                <w:rStyle w:val="Hiperhivatkozs"/>
                <w:noProof/>
              </w:rPr>
              <w:t>1.1. Észlelők munkájának támogatása</w:t>
            </w:r>
            <w:r w:rsidR="00CC48C7">
              <w:rPr>
                <w:noProof/>
                <w:webHidden/>
              </w:rPr>
              <w:tab/>
            </w:r>
            <w:r w:rsidR="00CC48C7">
              <w:rPr>
                <w:noProof/>
                <w:webHidden/>
              </w:rPr>
              <w:fldChar w:fldCharType="begin"/>
            </w:r>
            <w:r w:rsidR="00CC48C7">
              <w:rPr>
                <w:noProof/>
                <w:webHidden/>
              </w:rPr>
              <w:instrText xml:space="preserve"> PAGEREF _Toc403718721 \h </w:instrText>
            </w:r>
            <w:r w:rsidR="00CC48C7">
              <w:rPr>
                <w:noProof/>
                <w:webHidden/>
              </w:rPr>
            </w:r>
            <w:r w:rsidR="00CC48C7">
              <w:rPr>
                <w:noProof/>
                <w:webHidden/>
              </w:rPr>
              <w:fldChar w:fldCharType="separate"/>
            </w:r>
            <w:r w:rsidR="00CC48C7">
              <w:rPr>
                <w:noProof/>
                <w:webHidden/>
              </w:rPr>
              <w:t>4</w:t>
            </w:r>
            <w:r w:rsidR="00CC48C7">
              <w:rPr>
                <w:noProof/>
                <w:webHidden/>
              </w:rPr>
              <w:fldChar w:fldCharType="end"/>
            </w:r>
          </w:hyperlink>
        </w:p>
        <w:p w14:paraId="0C78B5AE" w14:textId="77777777" w:rsidR="00CC48C7" w:rsidRDefault="00F41830">
          <w:pPr>
            <w:pStyle w:val="TJ2"/>
            <w:tabs>
              <w:tab w:val="right" w:leader="dot" w:pos="9062"/>
            </w:tabs>
            <w:rPr>
              <w:rFonts w:asciiTheme="minorHAnsi" w:eastAsiaTheme="minorEastAsia" w:hAnsiTheme="minorHAnsi" w:cstheme="minorBidi"/>
              <w:noProof/>
              <w:sz w:val="22"/>
              <w:szCs w:val="22"/>
            </w:rPr>
          </w:pPr>
          <w:hyperlink w:anchor="_Toc403718722" w:history="1">
            <w:r w:rsidR="00CC48C7" w:rsidRPr="00CD6CA6">
              <w:rPr>
                <w:rStyle w:val="Hiperhivatkozs"/>
                <w:noProof/>
              </w:rPr>
              <w:t>1.2. Működtetés kényszerfeltételek mellett</w:t>
            </w:r>
            <w:r w:rsidR="00CC48C7">
              <w:rPr>
                <w:noProof/>
                <w:webHidden/>
              </w:rPr>
              <w:tab/>
            </w:r>
            <w:r w:rsidR="00CC48C7">
              <w:rPr>
                <w:noProof/>
                <w:webHidden/>
              </w:rPr>
              <w:fldChar w:fldCharType="begin"/>
            </w:r>
            <w:r w:rsidR="00CC48C7">
              <w:rPr>
                <w:noProof/>
                <w:webHidden/>
              </w:rPr>
              <w:instrText xml:space="preserve"> PAGEREF _Toc403718722 \h </w:instrText>
            </w:r>
            <w:r w:rsidR="00CC48C7">
              <w:rPr>
                <w:noProof/>
                <w:webHidden/>
              </w:rPr>
            </w:r>
            <w:r w:rsidR="00CC48C7">
              <w:rPr>
                <w:noProof/>
                <w:webHidden/>
              </w:rPr>
              <w:fldChar w:fldCharType="separate"/>
            </w:r>
            <w:r w:rsidR="00CC48C7">
              <w:rPr>
                <w:noProof/>
                <w:webHidden/>
              </w:rPr>
              <w:t>5</w:t>
            </w:r>
            <w:r w:rsidR="00CC48C7">
              <w:rPr>
                <w:noProof/>
                <w:webHidden/>
              </w:rPr>
              <w:fldChar w:fldCharType="end"/>
            </w:r>
          </w:hyperlink>
        </w:p>
        <w:p w14:paraId="0DDE90FB" w14:textId="77777777" w:rsidR="00CC48C7" w:rsidRDefault="00F41830">
          <w:pPr>
            <w:pStyle w:val="TJ1"/>
            <w:rPr>
              <w:rFonts w:asciiTheme="minorHAnsi" w:eastAsiaTheme="minorEastAsia" w:hAnsiTheme="minorHAnsi" w:cstheme="minorBidi"/>
              <w:noProof/>
              <w:sz w:val="22"/>
              <w:szCs w:val="22"/>
            </w:rPr>
          </w:pPr>
          <w:hyperlink w:anchor="_Toc403718723" w:history="1">
            <w:r w:rsidR="00CC48C7" w:rsidRPr="00CD6CA6">
              <w:rPr>
                <w:rStyle w:val="Hiperhivatkozs"/>
                <w:noProof/>
              </w:rPr>
              <w:t>2. Borultság vizsgálata és felhőtípusok osztályozása</w:t>
            </w:r>
            <w:r w:rsidR="00CC48C7">
              <w:rPr>
                <w:noProof/>
                <w:webHidden/>
              </w:rPr>
              <w:tab/>
            </w:r>
            <w:r w:rsidR="00CC48C7">
              <w:rPr>
                <w:noProof/>
                <w:webHidden/>
              </w:rPr>
              <w:fldChar w:fldCharType="begin"/>
            </w:r>
            <w:r w:rsidR="00CC48C7">
              <w:rPr>
                <w:noProof/>
                <w:webHidden/>
              </w:rPr>
              <w:instrText xml:space="preserve"> PAGEREF _Toc403718723 \h </w:instrText>
            </w:r>
            <w:r w:rsidR="00CC48C7">
              <w:rPr>
                <w:noProof/>
                <w:webHidden/>
              </w:rPr>
            </w:r>
            <w:r w:rsidR="00CC48C7">
              <w:rPr>
                <w:noProof/>
                <w:webHidden/>
              </w:rPr>
              <w:fldChar w:fldCharType="separate"/>
            </w:r>
            <w:r w:rsidR="00CC48C7">
              <w:rPr>
                <w:noProof/>
                <w:webHidden/>
              </w:rPr>
              <w:t>6</w:t>
            </w:r>
            <w:r w:rsidR="00CC48C7">
              <w:rPr>
                <w:noProof/>
                <w:webHidden/>
              </w:rPr>
              <w:fldChar w:fldCharType="end"/>
            </w:r>
          </w:hyperlink>
        </w:p>
        <w:p w14:paraId="2E6CAC93" w14:textId="77777777" w:rsidR="00CC48C7" w:rsidRDefault="00F41830">
          <w:pPr>
            <w:pStyle w:val="TJ2"/>
            <w:tabs>
              <w:tab w:val="right" w:leader="dot" w:pos="9062"/>
            </w:tabs>
            <w:rPr>
              <w:rFonts w:asciiTheme="minorHAnsi" w:eastAsiaTheme="minorEastAsia" w:hAnsiTheme="minorHAnsi" w:cstheme="minorBidi"/>
              <w:noProof/>
              <w:sz w:val="22"/>
              <w:szCs w:val="22"/>
            </w:rPr>
          </w:pPr>
          <w:hyperlink w:anchor="_Toc403718724" w:history="1">
            <w:r w:rsidR="00CC48C7" w:rsidRPr="00CD6CA6">
              <w:rPr>
                <w:rStyle w:val="Hiperhivatkozs"/>
                <w:noProof/>
              </w:rPr>
              <w:t>2.1. Cél meghatározása</w:t>
            </w:r>
            <w:r w:rsidR="00CC48C7">
              <w:rPr>
                <w:noProof/>
                <w:webHidden/>
              </w:rPr>
              <w:tab/>
            </w:r>
            <w:r w:rsidR="00CC48C7">
              <w:rPr>
                <w:noProof/>
                <w:webHidden/>
              </w:rPr>
              <w:fldChar w:fldCharType="begin"/>
            </w:r>
            <w:r w:rsidR="00CC48C7">
              <w:rPr>
                <w:noProof/>
                <w:webHidden/>
              </w:rPr>
              <w:instrText xml:space="preserve"> PAGEREF _Toc403718724 \h </w:instrText>
            </w:r>
            <w:r w:rsidR="00CC48C7">
              <w:rPr>
                <w:noProof/>
                <w:webHidden/>
              </w:rPr>
            </w:r>
            <w:r w:rsidR="00CC48C7">
              <w:rPr>
                <w:noProof/>
                <w:webHidden/>
              </w:rPr>
              <w:fldChar w:fldCharType="separate"/>
            </w:r>
            <w:r w:rsidR="00CC48C7">
              <w:rPr>
                <w:noProof/>
                <w:webHidden/>
              </w:rPr>
              <w:t>6</w:t>
            </w:r>
            <w:r w:rsidR="00CC48C7">
              <w:rPr>
                <w:noProof/>
                <w:webHidden/>
              </w:rPr>
              <w:fldChar w:fldCharType="end"/>
            </w:r>
          </w:hyperlink>
        </w:p>
        <w:p w14:paraId="1A255082" w14:textId="77777777" w:rsidR="00CC48C7" w:rsidRDefault="00F41830">
          <w:pPr>
            <w:pStyle w:val="TJ2"/>
            <w:tabs>
              <w:tab w:val="right" w:leader="dot" w:pos="9062"/>
            </w:tabs>
            <w:rPr>
              <w:rFonts w:asciiTheme="minorHAnsi" w:eastAsiaTheme="minorEastAsia" w:hAnsiTheme="minorHAnsi" w:cstheme="minorBidi"/>
              <w:noProof/>
              <w:sz w:val="22"/>
              <w:szCs w:val="22"/>
            </w:rPr>
          </w:pPr>
          <w:hyperlink w:anchor="_Toc403718725" w:history="1">
            <w:r w:rsidR="00CC48C7" w:rsidRPr="00CD6CA6">
              <w:rPr>
                <w:rStyle w:val="Hiperhivatkozs"/>
                <w:noProof/>
              </w:rPr>
              <w:t>2.2. Felhők típusai és jellemzői</w:t>
            </w:r>
            <w:r w:rsidR="00CC48C7">
              <w:rPr>
                <w:noProof/>
                <w:webHidden/>
              </w:rPr>
              <w:tab/>
            </w:r>
            <w:r w:rsidR="00CC48C7">
              <w:rPr>
                <w:noProof/>
                <w:webHidden/>
              </w:rPr>
              <w:fldChar w:fldCharType="begin"/>
            </w:r>
            <w:r w:rsidR="00CC48C7">
              <w:rPr>
                <w:noProof/>
                <w:webHidden/>
              </w:rPr>
              <w:instrText xml:space="preserve"> PAGEREF _Toc403718725 \h </w:instrText>
            </w:r>
            <w:r w:rsidR="00CC48C7">
              <w:rPr>
                <w:noProof/>
                <w:webHidden/>
              </w:rPr>
            </w:r>
            <w:r w:rsidR="00CC48C7">
              <w:rPr>
                <w:noProof/>
                <w:webHidden/>
              </w:rPr>
              <w:fldChar w:fldCharType="separate"/>
            </w:r>
            <w:r w:rsidR="00CC48C7">
              <w:rPr>
                <w:noProof/>
                <w:webHidden/>
              </w:rPr>
              <w:t>6</w:t>
            </w:r>
            <w:r w:rsidR="00CC48C7">
              <w:rPr>
                <w:noProof/>
                <w:webHidden/>
              </w:rPr>
              <w:fldChar w:fldCharType="end"/>
            </w:r>
          </w:hyperlink>
        </w:p>
        <w:p w14:paraId="248E3B2F" w14:textId="77777777" w:rsidR="00CC48C7" w:rsidRDefault="00F41830">
          <w:pPr>
            <w:pStyle w:val="TJ2"/>
            <w:tabs>
              <w:tab w:val="right" w:leader="dot" w:pos="9062"/>
            </w:tabs>
            <w:rPr>
              <w:rFonts w:asciiTheme="minorHAnsi" w:eastAsiaTheme="minorEastAsia" w:hAnsiTheme="minorHAnsi" w:cstheme="minorBidi"/>
              <w:noProof/>
              <w:sz w:val="22"/>
              <w:szCs w:val="22"/>
            </w:rPr>
          </w:pPr>
          <w:hyperlink w:anchor="_Toc403718726" w:history="1">
            <w:r w:rsidR="00CC48C7" w:rsidRPr="00CD6CA6">
              <w:rPr>
                <w:rStyle w:val="Hiperhivatkozs"/>
                <w:noProof/>
              </w:rPr>
              <w:t>2.3 Probléma elemzése</w:t>
            </w:r>
            <w:r w:rsidR="00CC48C7">
              <w:rPr>
                <w:noProof/>
                <w:webHidden/>
              </w:rPr>
              <w:tab/>
            </w:r>
            <w:r w:rsidR="00CC48C7">
              <w:rPr>
                <w:noProof/>
                <w:webHidden/>
              </w:rPr>
              <w:fldChar w:fldCharType="begin"/>
            </w:r>
            <w:r w:rsidR="00CC48C7">
              <w:rPr>
                <w:noProof/>
                <w:webHidden/>
              </w:rPr>
              <w:instrText xml:space="preserve"> PAGEREF _Toc403718726 \h </w:instrText>
            </w:r>
            <w:r w:rsidR="00CC48C7">
              <w:rPr>
                <w:noProof/>
                <w:webHidden/>
              </w:rPr>
            </w:r>
            <w:r w:rsidR="00CC48C7">
              <w:rPr>
                <w:noProof/>
                <w:webHidden/>
              </w:rPr>
              <w:fldChar w:fldCharType="separate"/>
            </w:r>
            <w:r w:rsidR="00CC48C7">
              <w:rPr>
                <w:noProof/>
                <w:webHidden/>
              </w:rPr>
              <w:t>9</w:t>
            </w:r>
            <w:r w:rsidR="00CC48C7">
              <w:rPr>
                <w:noProof/>
                <w:webHidden/>
              </w:rPr>
              <w:fldChar w:fldCharType="end"/>
            </w:r>
          </w:hyperlink>
        </w:p>
        <w:p w14:paraId="7F813723" w14:textId="77777777" w:rsidR="00CC48C7" w:rsidRDefault="00F41830">
          <w:pPr>
            <w:pStyle w:val="TJ2"/>
            <w:tabs>
              <w:tab w:val="right" w:leader="dot" w:pos="9062"/>
            </w:tabs>
            <w:rPr>
              <w:rFonts w:asciiTheme="minorHAnsi" w:eastAsiaTheme="minorEastAsia" w:hAnsiTheme="minorHAnsi" w:cstheme="minorBidi"/>
              <w:noProof/>
              <w:sz w:val="22"/>
              <w:szCs w:val="22"/>
            </w:rPr>
          </w:pPr>
          <w:hyperlink w:anchor="_Toc403718727" w:history="1">
            <w:r w:rsidR="00CC48C7" w:rsidRPr="00CD6CA6">
              <w:rPr>
                <w:rStyle w:val="Hiperhivatkozs"/>
                <w:noProof/>
              </w:rPr>
              <w:t>2.4. Borultság vizsgálata hibrid küszöböléses algoritmussal</w:t>
            </w:r>
            <w:r w:rsidR="00CC48C7">
              <w:rPr>
                <w:noProof/>
                <w:webHidden/>
              </w:rPr>
              <w:tab/>
            </w:r>
            <w:r w:rsidR="00CC48C7">
              <w:rPr>
                <w:noProof/>
                <w:webHidden/>
              </w:rPr>
              <w:fldChar w:fldCharType="begin"/>
            </w:r>
            <w:r w:rsidR="00CC48C7">
              <w:rPr>
                <w:noProof/>
                <w:webHidden/>
              </w:rPr>
              <w:instrText xml:space="preserve"> PAGEREF _Toc403718727 \h </w:instrText>
            </w:r>
            <w:r w:rsidR="00CC48C7">
              <w:rPr>
                <w:noProof/>
                <w:webHidden/>
              </w:rPr>
            </w:r>
            <w:r w:rsidR="00CC48C7">
              <w:rPr>
                <w:noProof/>
                <w:webHidden/>
              </w:rPr>
              <w:fldChar w:fldCharType="separate"/>
            </w:r>
            <w:r w:rsidR="00CC48C7">
              <w:rPr>
                <w:noProof/>
                <w:webHidden/>
              </w:rPr>
              <w:t>9</w:t>
            </w:r>
            <w:r w:rsidR="00CC48C7">
              <w:rPr>
                <w:noProof/>
                <w:webHidden/>
              </w:rPr>
              <w:fldChar w:fldCharType="end"/>
            </w:r>
          </w:hyperlink>
        </w:p>
        <w:p w14:paraId="1B2D3B58" w14:textId="77777777" w:rsidR="00CC48C7" w:rsidRDefault="00F41830">
          <w:pPr>
            <w:pStyle w:val="TJ2"/>
            <w:tabs>
              <w:tab w:val="right" w:leader="dot" w:pos="9062"/>
            </w:tabs>
            <w:rPr>
              <w:rFonts w:asciiTheme="minorHAnsi" w:eastAsiaTheme="minorEastAsia" w:hAnsiTheme="minorHAnsi" w:cstheme="minorBidi"/>
              <w:noProof/>
              <w:sz w:val="22"/>
              <w:szCs w:val="22"/>
            </w:rPr>
          </w:pPr>
          <w:hyperlink w:anchor="_Toc403718728" w:history="1">
            <w:r w:rsidR="00CC48C7" w:rsidRPr="00CD6CA6">
              <w:rPr>
                <w:rStyle w:val="Hiperhivatkozs"/>
                <w:noProof/>
              </w:rPr>
              <w:t>2.5. Borultság vizsgálata szaturáció méréssel</w:t>
            </w:r>
            <w:r w:rsidR="00CC48C7">
              <w:rPr>
                <w:noProof/>
                <w:webHidden/>
              </w:rPr>
              <w:tab/>
            </w:r>
            <w:r w:rsidR="00CC48C7">
              <w:rPr>
                <w:noProof/>
                <w:webHidden/>
              </w:rPr>
              <w:fldChar w:fldCharType="begin"/>
            </w:r>
            <w:r w:rsidR="00CC48C7">
              <w:rPr>
                <w:noProof/>
                <w:webHidden/>
              </w:rPr>
              <w:instrText xml:space="preserve"> PAGEREF _Toc403718728 \h </w:instrText>
            </w:r>
            <w:r w:rsidR="00CC48C7">
              <w:rPr>
                <w:noProof/>
                <w:webHidden/>
              </w:rPr>
            </w:r>
            <w:r w:rsidR="00CC48C7">
              <w:rPr>
                <w:noProof/>
                <w:webHidden/>
              </w:rPr>
              <w:fldChar w:fldCharType="separate"/>
            </w:r>
            <w:r w:rsidR="00CC48C7">
              <w:rPr>
                <w:noProof/>
                <w:webHidden/>
              </w:rPr>
              <w:t>11</w:t>
            </w:r>
            <w:r w:rsidR="00CC48C7">
              <w:rPr>
                <w:noProof/>
                <w:webHidden/>
              </w:rPr>
              <w:fldChar w:fldCharType="end"/>
            </w:r>
          </w:hyperlink>
        </w:p>
        <w:p w14:paraId="314A5BBD" w14:textId="77777777" w:rsidR="00CC48C7" w:rsidRDefault="00F41830">
          <w:pPr>
            <w:pStyle w:val="TJ2"/>
            <w:tabs>
              <w:tab w:val="right" w:leader="dot" w:pos="9062"/>
            </w:tabs>
            <w:rPr>
              <w:rFonts w:asciiTheme="minorHAnsi" w:eastAsiaTheme="minorEastAsia" w:hAnsiTheme="minorHAnsi" w:cstheme="minorBidi"/>
              <w:noProof/>
              <w:sz w:val="22"/>
              <w:szCs w:val="22"/>
            </w:rPr>
          </w:pPr>
          <w:hyperlink w:anchor="_Toc403718729" w:history="1">
            <w:r w:rsidR="00CC48C7" w:rsidRPr="00CD6CA6">
              <w:rPr>
                <w:rStyle w:val="Hiperhivatkozs"/>
                <w:noProof/>
              </w:rPr>
              <w:t>2.6 Borultság vizsgálat megvalósítása</w:t>
            </w:r>
            <w:r w:rsidR="00CC48C7">
              <w:rPr>
                <w:noProof/>
                <w:webHidden/>
              </w:rPr>
              <w:tab/>
            </w:r>
            <w:r w:rsidR="00CC48C7">
              <w:rPr>
                <w:noProof/>
                <w:webHidden/>
              </w:rPr>
              <w:fldChar w:fldCharType="begin"/>
            </w:r>
            <w:r w:rsidR="00CC48C7">
              <w:rPr>
                <w:noProof/>
                <w:webHidden/>
              </w:rPr>
              <w:instrText xml:space="preserve"> PAGEREF _Toc403718729 \h </w:instrText>
            </w:r>
            <w:r w:rsidR="00CC48C7">
              <w:rPr>
                <w:noProof/>
                <w:webHidden/>
              </w:rPr>
            </w:r>
            <w:r w:rsidR="00CC48C7">
              <w:rPr>
                <w:noProof/>
                <w:webHidden/>
              </w:rPr>
              <w:fldChar w:fldCharType="separate"/>
            </w:r>
            <w:r w:rsidR="00CC48C7">
              <w:rPr>
                <w:noProof/>
                <w:webHidden/>
              </w:rPr>
              <w:t>12</w:t>
            </w:r>
            <w:r w:rsidR="00CC48C7">
              <w:rPr>
                <w:noProof/>
                <w:webHidden/>
              </w:rPr>
              <w:fldChar w:fldCharType="end"/>
            </w:r>
          </w:hyperlink>
        </w:p>
        <w:p w14:paraId="0CAE210E" w14:textId="77777777" w:rsidR="00CC48C7" w:rsidRDefault="00F41830">
          <w:pPr>
            <w:pStyle w:val="TJ2"/>
            <w:tabs>
              <w:tab w:val="right" w:leader="dot" w:pos="9062"/>
            </w:tabs>
            <w:rPr>
              <w:rFonts w:asciiTheme="minorHAnsi" w:eastAsiaTheme="minorEastAsia" w:hAnsiTheme="minorHAnsi" w:cstheme="minorBidi"/>
              <w:noProof/>
              <w:sz w:val="22"/>
              <w:szCs w:val="22"/>
            </w:rPr>
          </w:pPr>
          <w:hyperlink w:anchor="_Toc403718730" w:history="1">
            <w:r w:rsidR="00CC48C7" w:rsidRPr="00CD6CA6">
              <w:rPr>
                <w:rStyle w:val="Hiperhivatkozs"/>
                <w:noProof/>
              </w:rPr>
              <w:t>2.7. Felhők osztályozása képfeldolgozással</w:t>
            </w:r>
            <w:r w:rsidR="00CC48C7">
              <w:rPr>
                <w:noProof/>
                <w:webHidden/>
              </w:rPr>
              <w:tab/>
            </w:r>
            <w:r w:rsidR="00CC48C7">
              <w:rPr>
                <w:noProof/>
                <w:webHidden/>
              </w:rPr>
              <w:fldChar w:fldCharType="begin"/>
            </w:r>
            <w:r w:rsidR="00CC48C7">
              <w:rPr>
                <w:noProof/>
                <w:webHidden/>
              </w:rPr>
              <w:instrText xml:space="preserve"> PAGEREF _Toc403718730 \h </w:instrText>
            </w:r>
            <w:r w:rsidR="00CC48C7">
              <w:rPr>
                <w:noProof/>
                <w:webHidden/>
              </w:rPr>
            </w:r>
            <w:r w:rsidR="00CC48C7">
              <w:rPr>
                <w:noProof/>
                <w:webHidden/>
              </w:rPr>
              <w:fldChar w:fldCharType="separate"/>
            </w:r>
            <w:r w:rsidR="00CC48C7">
              <w:rPr>
                <w:noProof/>
                <w:webHidden/>
              </w:rPr>
              <w:t>15</w:t>
            </w:r>
            <w:r w:rsidR="00CC48C7">
              <w:rPr>
                <w:noProof/>
                <w:webHidden/>
              </w:rPr>
              <w:fldChar w:fldCharType="end"/>
            </w:r>
          </w:hyperlink>
        </w:p>
        <w:p w14:paraId="0F36BCD4" w14:textId="77777777" w:rsidR="00CC48C7" w:rsidRDefault="00F41830">
          <w:pPr>
            <w:pStyle w:val="TJ2"/>
            <w:tabs>
              <w:tab w:val="right" w:leader="dot" w:pos="9062"/>
            </w:tabs>
            <w:rPr>
              <w:rFonts w:asciiTheme="minorHAnsi" w:eastAsiaTheme="minorEastAsia" w:hAnsiTheme="minorHAnsi" w:cstheme="minorBidi"/>
              <w:noProof/>
              <w:sz w:val="22"/>
              <w:szCs w:val="22"/>
            </w:rPr>
          </w:pPr>
          <w:hyperlink w:anchor="_Toc403718731" w:history="1">
            <w:r w:rsidR="00CC48C7" w:rsidRPr="00CD6CA6">
              <w:rPr>
                <w:rStyle w:val="Hiperhivatkozs"/>
                <w:noProof/>
              </w:rPr>
              <w:t>2.8. Eredmények értékelése</w:t>
            </w:r>
            <w:r w:rsidR="00CC48C7">
              <w:rPr>
                <w:noProof/>
                <w:webHidden/>
              </w:rPr>
              <w:tab/>
            </w:r>
            <w:r w:rsidR="00CC48C7">
              <w:rPr>
                <w:noProof/>
                <w:webHidden/>
              </w:rPr>
              <w:fldChar w:fldCharType="begin"/>
            </w:r>
            <w:r w:rsidR="00CC48C7">
              <w:rPr>
                <w:noProof/>
                <w:webHidden/>
              </w:rPr>
              <w:instrText xml:space="preserve"> PAGEREF _Toc403718731 \h </w:instrText>
            </w:r>
            <w:r w:rsidR="00CC48C7">
              <w:rPr>
                <w:noProof/>
                <w:webHidden/>
              </w:rPr>
            </w:r>
            <w:r w:rsidR="00CC48C7">
              <w:rPr>
                <w:noProof/>
                <w:webHidden/>
              </w:rPr>
              <w:fldChar w:fldCharType="separate"/>
            </w:r>
            <w:r w:rsidR="00CC48C7">
              <w:rPr>
                <w:noProof/>
                <w:webHidden/>
              </w:rPr>
              <w:t>16</w:t>
            </w:r>
            <w:r w:rsidR="00CC48C7">
              <w:rPr>
                <w:noProof/>
                <w:webHidden/>
              </w:rPr>
              <w:fldChar w:fldCharType="end"/>
            </w:r>
          </w:hyperlink>
        </w:p>
        <w:p w14:paraId="41F6C0F8" w14:textId="77777777" w:rsidR="00CC48C7" w:rsidRDefault="00F41830">
          <w:pPr>
            <w:pStyle w:val="TJ1"/>
            <w:rPr>
              <w:rFonts w:asciiTheme="minorHAnsi" w:eastAsiaTheme="minorEastAsia" w:hAnsiTheme="minorHAnsi" w:cstheme="minorBidi"/>
              <w:noProof/>
              <w:sz w:val="22"/>
              <w:szCs w:val="22"/>
            </w:rPr>
          </w:pPr>
          <w:hyperlink w:anchor="_Toc403718732" w:history="1">
            <w:r w:rsidR="00CC48C7" w:rsidRPr="00CD6CA6">
              <w:rPr>
                <w:rStyle w:val="Hiperhivatkozs"/>
                <w:noProof/>
              </w:rPr>
              <w:t>3. Magassági szélirány meghatározása</w:t>
            </w:r>
            <w:r w:rsidR="00CC48C7">
              <w:rPr>
                <w:noProof/>
                <w:webHidden/>
              </w:rPr>
              <w:tab/>
            </w:r>
            <w:r w:rsidR="00CC48C7">
              <w:rPr>
                <w:noProof/>
                <w:webHidden/>
              </w:rPr>
              <w:fldChar w:fldCharType="begin"/>
            </w:r>
            <w:r w:rsidR="00CC48C7">
              <w:rPr>
                <w:noProof/>
                <w:webHidden/>
              </w:rPr>
              <w:instrText xml:space="preserve"> PAGEREF _Toc403718732 \h </w:instrText>
            </w:r>
            <w:r w:rsidR="00CC48C7">
              <w:rPr>
                <w:noProof/>
                <w:webHidden/>
              </w:rPr>
            </w:r>
            <w:r w:rsidR="00CC48C7">
              <w:rPr>
                <w:noProof/>
                <w:webHidden/>
              </w:rPr>
              <w:fldChar w:fldCharType="separate"/>
            </w:r>
            <w:r w:rsidR="00CC48C7">
              <w:rPr>
                <w:noProof/>
                <w:webHidden/>
              </w:rPr>
              <w:t>19</w:t>
            </w:r>
            <w:r w:rsidR="00CC48C7">
              <w:rPr>
                <w:noProof/>
                <w:webHidden/>
              </w:rPr>
              <w:fldChar w:fldCharType="end"/>
            </w:r>
          </w:hyperlink>
        </w:p>
        <w:p w14:paraId="3255CD86" w14:textId="77777777" w:rsidR="00CC48C7" w:rsidRDefault="00F41830">
          <w:pPr>
            <w:pStyle w:val="TJ2"/>
            <w:tabs>
              <w:tab w:val="right" w:leader="dot" w:pos="9062"/>
            </w:tabs>
            <w:rPr>
              <w:rFonts w:asciiTheme="minorHAnsi" w:eastAsiaTheme="minorEastAsia" w:hAnsiTheme="minorHAnsi" w:cstheme="minorBidi"/>
              <w:noProof/>
              <w:sz w:val="22"/>
              <w:szCs w:val="22"/>
            </w:rPr>
          </w:pPr>
          <w:hyperlink w:anchor="_Toc403718733" w:history="1">
            <w:r w:rsidR="00CC48C7" w:rsidRPr="00CD6CA6">
              <w:rPr>
                <w:rStyle w:val="Hiperhivatkozs"/>
                <w:noProof/>
              </w:rPr>
              <w:t>3.1. Cél meghatározása</w:t>
            </w:r>
            <w:r w:rsidR="00CC48C7">
              <w:rPr>
                <w:noProof/>
                <w:webHidden/>
              </w:rPr>
              <w:tab/>
            </w:r>
            <w:r w:rsidR="00CC48C7">
              <w:rPr>
                <w:noProof/>
                <w:webHidden/>
              </w:rPr>
              <w:fldChar w:fldCharType="begin"/>
            </w:r>
            <w:r w:rsidR="00CC48C7">
              <w:rPr>
                <w:noProof/>
                <w:webHidden/>
              </w:rPr>
              <w:instrText xml:space="preserve"> PAGEREF _Toc403718733 \h </w:instrText>
            </w:r>
            <w:r w:rsidR="00CC48C7">
              <w:rPr>
                <w:noProof/>
                <w:webHidden/>
              </w:rPr>
            </w:r>
            <w:r w:rsidR="00CC48C7">
              <w:rPr>
                <w:noProof/>
                <w:webHidden/>
              </w:rPr>
              <w:fldChar w:fldCharType="separate"/>
            </w:r>
            <w:r w:rsidR="00CC48C7">
              <w:rPr>
                <w:noProof/>
                <w:webHidden/>
              </w:rPr>
              <w:t>19</w:t>
            </w:r>
            <w:r w:rsidR="00CC48C7">
              <w:rPr>
                <w:noProof/>
                <w:webHidden/>
              </w:rPr>
              <w:fldChar w:fldCharType="end"/>
            </w:r>
          </w:hyperlink>
        </w:p>
        <w:p w14:paraId="20BA68F2" w14:textId="77777777" w:rsidR="00CC48C7" w:rsidRDefault="00F41830">
          <w:pPr>
            <w:pStyle w:val="TJ2"/>
            <w:tabs>
              <w:tab w:val="right" w:leader="dot" w:pos="9062"/>
            </w:tabs>
            <w:rPr>
              <w:rFonts w:asciiTheme="minorHAnsi" w:eastAsiaTheme="minorEastAsia" w:hAnsiTheme="minorHAnsi" w:cstheme="minorBidi"/>
              <w:noProof/>
              <w:sz w:val="22"/>
              <w:szCs w:val="22"/>
            </w:rPr>
          </w:pPr>
          <w:hyperlink w:anchor="_Toc403718734" w:history="1">
            <w:r w:rsidR="00CC48C7" w:rsidRPr="00CD6CA6">
              <w:rPr>
                <w:rStyle w:val="Hiperhivatkozs"/>
                <w:noProof/>
              </w:rPr>
              <w:t>3.2. Probléma elemzése</w:t>
            </w:r>
            <w:r w:rsidR="00CC48C7">
              <w:rPr>
                <w:noProof/>
                <w:webHidden/>
              </w:rPr>
              <w:tab/>
            </w:r>
            <w:r w:rsidR="00CC48C7">
              <w:rPr>
                <w:noProof/>
                <w:webHidden/>
              </w:rPr>
              <w:fldChar w:fldCharType="begin"/>
            </w:r>
            <w:r w:rsidR="00CC48C7">
              <w:rPr>
                <w:noProof/>
                <w:webHidden/>
              </w:rPr>
              <w:instrText xml:space="preserve"> PAGEREF _Toc403718734 \h </w:instrText>
            </w:r>
            <w:r w:rsidR="00CC48C7">
              <w:rPr>
                <w:noProof/>
                <w:webHidden/>
              </w:rPr>
            </w:r>
            <w:r w:rsidR="00CC48C7">
              <w:rPr>
                <w:noProof/>
                <w:webHidden/>
              </w:rPr>
              <w:fldChar w:fldCharType="separate"/>
            </w:r>
            <w:r w:rsidR="00CC48C7">
              <w:rPr>
                <w:noProof/>
                <w:webHidden/>
              </w:rPr>
              <w:t>20</w:t>
            </w:r>
            <w:r w:rsidR="00CC48C7">
              <w:rPr>
                <w:noProof/>
                <w:webHidden/>
              </w:rPr>
              <w:fldChar w:fldCharType="end"/>
            </w:r>
          </w:hyperlink>
        </w:p>
        <w:p w14:paraId="2A58C888" w14:textId="77777777" w:rsidR="00CC48C7" w:rsidRDefault="00F41830">
          <w:pPr>
            <w:pStyle w:val="TJ2"/>
            <w:tabs>
              <w:tab w:val="right" w:leader="dot" w:pos="9062"/>
            </w:tabs>
            <w:rPr>
              <w:rFonts w:asciiTheme="minorHAnsi" w:eastAsiaTheme="minorEastAsia" w:hAnsiTheme="minorHAnsi" w:cstheme="minorBidi"/>
              <w:noProof/>
              <w:sz w:val="22"/>
              <w:szCs w:val="22"/>
            </w:rPr>
          </w:pPr>
          <w:hyperlink w:anchor="_Toc403718735" w:history="1">
            <w:r w:rsidR="00CC48C7" w:rsidRPr="00CD6CA6">
              <w:rPr>
                <w:rStyle w:val="Hiperhivatkozs"/>
                <w:noProof/>
              </w:rPr>
              <w:t>3.3 Megvalósítás</w:t>
            </w:r>
            <w:r w:rsidR="00CC48C7">
              <w:rPr>
                <w:noProof/>
                <w:webHidden/>
              </w:rPr>
              <w:tab/>
            </w:r>
            <w:r w:rsidR="00CC48C7">
              <w:rPr>
                <w:noProof/>
                <w:webHidden/>
              </w:rPr>
              <w:fldChar w:fldCharType="begin"/>
            </w:r>
            <w:r w:rsidR="00CC48C7">
              <w:rPr>
                <w:noProof/>
                <w:webHidden/>
              </w:rPr>
              <w:instrText xml:space="preserve"> PAGEREF _Toc403718735 \h </w:instrText>
            </w:r>
            <w:r w:rsidR="00CC48C7">
              <w:rPr>
                <w:noProof/>
                <w:webHidden/>
              </w:rPr>
            </w:r>
            <w:r w:rsidR="00CC48C7">
              <w:rPr>
                <w:noProof/>
                <w:webHidden/>
              </w:rPr>
              <w:fldChar w:fldCharType="separate"/>
            </w:r>
            <w:r w:rsidR="00CC48C7">
              <w:rPr>
                <w:noProof/>
                <w:webHidden/>
              </w:rPr>
              <w:t>21</w:t>
            </w:r>
            <w:r w:rsidR="00CC48C7">
              <w:rPr>
                <w:noProof/>
                <w:webHidden/>
              </w:rPr>
              <w:fldChar w:fldCharType="end"/>
            </w:r>
          </w:hyperlink>
        </w:p>
        <w:p w14:paraId="2B11E139" w14:textId="77777777" w:rsidR="00CC48C7" w:rsidRDefault="00F41830">
          <w:pPr>
            <w:pStyle w:val="TJ2"/>
            <w:tabs>
              <w:tab w:val="right" w:leader="dot" w:pos="9062"/>
            </w:tabs>
            <w:rPr>
              <w:rFonts w:asciiTheme="minorHAnsi" w:eastAsiaTheme="minorEastAsia" w:hAnsiTheme="minorHAnsi" w:cstheme="minorBidi"/>
              <w:noProof/>
              <w:sz w:val="22"/>
              <w:szCs w:val="22"/>
            </w:rPr>
          </w:pPr>
          <w:hyperlink w:anchor="_Toc403718736" w:history="1">
            <w:r w:rsidR="00CC48C7" w:rsidRPr="00CD6CA6">
              <w:rPr>
                <w:rStyle w:val="Hiperhivatkozs"/>
                <w:noProof/>
              </w:rPr>
              <w:t>3.5. Eredmények értékelése</w:t>
            </w:r>
            <w:r w:rsidR="00CC48C7">
              <w:rPr>
                <w:noProof/>
                <w:webHidden/>
              </w:rPr>
              <w:tab/>
            </w:r>
            <w:r w:rsidR="00CC48C7">
              <w:rPr>
                <w:noProof/>
                <w:webHidden/>
              </w:rPr>
              <w:fldChar w:fldCharType="begin"/>
            </w:r>
            <w:r w:rsidR="00CC48C7">
              <w:rPr>
                <w:noProof/>
                <w:webHidden/>
              </w:rPr>
              <w:instrText xml:space="preserve"> PAGEREF _Toc403718736 \h </w:instrText>
            </w:r>
            <w:r w:rsidR="00CC48C7">
              <w:rPr>
                <w:noProof/>
                <w:webHidden/>
              </w:rPr>
            </w:r>
            <w:r w:rsidR="00CC48C7">
              <w:rPr>
                <w:noProof/>
                <w:webHidden/>
              </w:rPr>
              <w:fldChar w:fldCharType="separate"/>
            </w:r>
            <w:r w:rsidR="00CC48C7">
              <w:rPr>
                <w:noProof/>
                <w:webHidden/>
              </w:rPr>
              <w:t>23</w:t>
            </w:r>
            <w:r w:rsidR="00CC48C7">
              <w:rPr>
                <w:noProof/>
                <w:webHidden/>
              </w:rPr>
              <w:fldChar w:fldCharType="end"/>
            </w:r>
          </w:hyperlink>
        </w:p>
        <w:p w14:paraId="67FA1D0C" w14:textId="77777777" w:rsidR="00CC48C7" w:rsidRDefault="00F41830">
          <w:pPr>
            <w:pStyle w:val="TJ1"/>
            <w:rPr>
              <w:rFonts w:asciiTheme="minorHAnsi" w:eastAsiaTheme="minorEastAsia" w:hAnsiTheme="minorHAnsi" w:cstheme="minorBidi"/>
              <w:noProof/>
              <w:sz w:val="22"/>
              <w:szCs w:val="22"/>
            </w:rPr>
          </w:pPr>
          <w:hyperlink w:anchor="_Toc403718737" w:history="1">
            <w:r w:rsidR="00CC48C7" w:rsidRPr="00CD6CA6">
              <w:rPr>
                <w:rStyle w:val="Hiperhivatkozs"/>
                <w:noProof/>
                <w:highlight w:val="white"/>
              </w:rPr>
              <w:t>4. Esőzés kezdetének és befejeződésének megállapítása</w:t>
            </w:r>
            <w:r w:rsidR="00CC48C7">
              <w:rPr>
                <w:noProof/>
                <w:webHidden/>
              </w:rPr>
              <w:tab/>
            </w:r>
            <w:r w:rsidR="00CC48C7">
              <w:rPr>
                <w:noProof/>
                <w:webHidden/>
              </w:rPr>
              <w:fldChar w:fldCharType="begin"/>
            </w:r>
            <w:r w:rsidR="00CC48C7">
              <w:rPr>
                <w:noProof/>
                <w:webHidden/>
              </w:rPr>
              <w:instrText xml:space="preserve"> PAGEREF _Toc403718737 \h </w:instrText>
            </w:r>
            <w:r w:rsidR="00CC48C7">
              <w:rPr>
                <w:noProof/>
                <w:webHidden/>
              </w:rPr>
            </w:r>
            <w:r w:rsidR="00CC48C7">
              <w:rPr>
                <w:noProof/>
                <w:webHidden/>
              </w:rPr>
              <w:fldChar w:fldCharType="separate"/>
            </w:r>
            <w:r w:rsidR="00CC48C7">
              <w:rPr>
                <w:noProof/>
                <w:webHidden/>
              </w:rPr>
              <w:t>24</w:t>
            </w:r>
            <w:r w:rsidR="00CC48C7">
              <w:rPr>
                <w:noProof/>
                <w:webHidden/>
              </w:rPr>
              <w:fldChar w:fldCharType="end"/>
            </w:r>
          </w:hyperlink>
        </w:p>
        <w:p w14:paraId="0139514C" w14:textId="77777777" w:rsidR="00CC48C7" w:rsidRDefault="00F41830">
          <w:pPr>
            <w:pStyle w:val="TJ2"/>
            <w:tabs>
              <w:tab w:val="right" w:leader="dot" w:pos="9062"/>
            </w:tabs>
            <w:rPr>
              <w:rFonts w:asciiTheme="minorHAnsi" w:eastAsiaTheme="minorEastAsia" w:hAnsiTheme="minorHAnsi" w:cstheme="minorBidi"/>
              <w:noProof/>
              <w:sz w:val="22"/>
              <w:szCs w:val="22"/>
            </w:rPr>
          </w:pPr>
          <w:hyperlink w:anchor="_Toc403718738" w:history="1">
            <w:r w:rsidR="00CC48C7" w:rsidRPr="00CD6CA6">
              <w:rPr>
                <w:rStyle w:val="Hiperhivatkozs"/>
                <w:noProof/>
                <w:highlight w:val="white"/>
              </w:rPr>
              <w:t>4.1. Cél meghatározása</w:t>
            </w:r>
            <w:r w:rsidR="00CC48C7">
              <w:rPr>
                <w:noProof/>
                <w:webHidden/>
              </w:rPr>
              <w:tab/>
            </w:r>
            <w:r w:rsidR="00CC48C7">
              <w:rPr>
                <w:noProof/>
                <w:webHidden/>
              </w:rPr>
              <w:fldChar w:fldCharType="begin"/>
            </w:r>
            <w:r w:rsidR="00CC48C7">
              <w:rPr>
                <w:noProof/>
                <w:webHidden/>
              </w:rPr>
              <w:instrText xml:space="preserve"> PAGEREF _Toc403718738 \h </w:instrText>
            </w:r>
            <w:r w:rsidR="00CC48C7">
              <w:rPr>
                <w:noProof/>
                <w:webHidden/>
              </w:rPr>
            </w:r>
            <w:r w:rsidR="00CC48C7">
              <w:rPr>
                <w:noProof/>
                <w:webHidden/>
              </w:rPr>
              <w:fldChar w:fldCharType="separate"/>
            </w:r>
            <w:r w:rsidR="00CC48C7">
              <w:rPr>
                <w:noProof/>
                <w:webHidden/>
              </w:rPr>
              <w:t>24</w:t>
            </w:r>
            <w:r w:rsidR="00CC48C7">
              <w:rPr>
                <w:noProof/>
                <w:webHidden/>
              </w:rPr>
              <w:fldChar w:fldCharType="end"/>
            </w:r>
          </w:hyperlink>
        </w:p>
        <w:p w14:paraId="0EF06E5C" w14:textId="77777777" w:rsidR="00CC48C7" w:rsidRDefault="00F41830">
          <w:pPr>
            <w:pStyle w:val="TJ2"/>
            <w:tabs>
              <w:tab w:val="right" w:leader="dot" w:pos="9062"/>
            </w:tabs>
            <w:rPr>
              <w:rFonts w:asciiTheme="minorHAnsi" w:eastAsiaTheme="minorEastAsia" w:hAnsiTheme="minorHAnsi" w:cstheme="minorBidi"/>
              <w:noProof/>
              <w:sz w:val="22"/>
              <w:szCs w:val="22"/>
            </w:rPr>
          </w:pPr>
          <w:hyperlink w:anchor="_Toc403718739" w:history="1">
            <w:r w:rsidR="00CC48C7" w:rsidRPr="00CD6CA6">
              <w:rPr>
                <w:rStyle w:val="Hiperhivatkozs"/>
                <w:noProof/>
                <w:highlight w:val="white"/>
              </w:rPr>
              <w:t>4.2. Esőcseppek fizikai jellemzői</w:t>
            </w:r>
            <w:r w:rsidR="00CC48C7">
              <w:rPr>
                <w:noProof/>
                <w:webHidden/>
              </w:rPr>
              <w:tab/>
            </w:r>
            <w:r w:rsidR="00CC48C7">
              <w:rPr>
                <w:noProof/>
                <w:webHidden/>
              </w:rPr>
              <w:fldChar w:fldCharType="begin"/>
            </w:r>
            <w:r w:rsidR="00CC48C7">
              <w:rPr>
                <w:noProof/>
                <w:webHidden/>
              </w:rPr>
              <w:instrText xml:space="preserve"> PAGEREF _Toc403718739 \h </w:instrText>
            </w:r>
            <w:r w:rsidR="00CC48C7">
              <w:rPr>
                <w:noProof/>
                <w:webHidden/>
              </w:rPr>
            </w:r>
            <w:r w:rsidR="00CC48C7">
              <w:rPr>
                <w:noProof/>
                <w:webHidden/>
              </w:rPr>
              <w:fldChar w:fldCharType="separate"/>
            </w:r>
            <w:r w:rsidR="00CC48C7">
              <w:rPr>
                <w:noProof/>
                <w:webHidden/>
              </w:rPr>
              <w:t>24</w:t>
            </w:r>
            <w:r w:rsidR="00CC48C7">
              <w:rPr>
                <w:noProof/>
                <w:webHidden/>
              </w:rPr>
              <w:fldChar w:fldCharType="end"/>
            </w:r>
          </w:hyperlink>
        </w:p>
        <w:p w14:paraId="38C6772C" w14:textId="77777777" w:rsidR="00CC48C7" w:rsidRDefault="00F41830">
          <w:pPr>
            <w:pStyle w:val="TJ2"/>
            <w:tabs>
              <w:tab w:val="right" w:leader="dot" w:pos="9062"/>
            </w:tabs>
            <w:rPr>
              <w:rFonts w:asciiTheme="minorHAnsi" w:eastAsiaTheme="minorEastAsia" w:hAnsiTheme="minorHAnsi" w:cstheme="minorBidi"/>
              <w:noProof/>
              <w:sz w:val="22"/>
              <w:szCs w:val="22"/>
            </w:rPr>
          </w:pPr>
          <w:hyperlink w:anchor="_Toc403718740" w:history="1">
            <w:r w:rsidR="00CC48C7" w:rsidRPr="00CD6CA6">
              <w:rPr>
                <w:rStyle w:val="Hiperhivatkozs"/>
                <w:noProof/>
                <w:highlight w:val="white"/>
              </w:rPr>
              <w:t xml:space="preserve">4.3. </w:t>
            </w:r>
            <w:r w:rsidR="00CC48C7" w:rsidRPr="00CD6CA6">
              <w:rPr>
                <w:rStyle w:val="Hiperhivatkozs"/>
                <w:noProof/>
              </w:rPr>
              <w:t>Az esődetektálás  lehetőségei</w:t>
            </w:r>
            <w:r w:rsidR="00CC48C7">
              <w:rPr>
                <w:noProof/>
                <w:webHidden/>
              </w:rPr>
              <w:tab/>
            </w:r>
            <w:r w:rsidR="00CC48C7">
              <w:rPr>
                <w:noProof/>
                <w:webHidden/>
              </w:rPr>
              <w:fldChar w:fldCharType="begin"/>
            </w:r>
            <w:r w:rsidR="00CC48C7">
              <w:rPr>
                <w:noProof/>
                <w:webHidden/>
              </w:rPr>
              <w:instrText xml:space="preserve"> PAGEREF _Toc403718740 \h </w:instrText>
            </w:r>
            <w:r w:rsidR="00CC48C7">
              <w:rPr>
                <w:noProof/>
                <w:webHidden/>
              </w:rPr>
            </w:r>
            <w:r w:rsidR="00CC48C7">
              <w:rPr>
                <w:noProof/>
                <w:webHidden/>
              </w:rPr>
              <w:fldChar w:fldCharType="separate"/>
            </w:r>
            <w:r w:rsidR="00CC48C7">
              <w:rPr>
                <w:noProof/>
                <w:webHidden/>
              </w:rPr>
              <w:t>25</w:t>
            </w:r>
            <w:r w:rsidR="00CC48C7">
              <w:rPr>
                <w:noProof/>
                <w:webHidden/>
              </w:rPr>
              <w:fldChar w:fldCharType="end"/>
            </w:r>
          </w:hyperlink>
        </w:p>
        <w:p w14:paraId="30D6975C" w14:textId="77777777" w:rsidR="00CC48C7" w:rsidRDefault="00F41830">
          <w:pPr>
            <w:pStyle w:val="TJ3"/>
            <w:tabs>
              <w:tab w:val="right" w:leader="dot" w:pos="9062"/>
            </w:tabs>
            <w:rPr>
              <w:rFonts w:asciiTheme="minorHAnsi" w:eastAsiaTheme="minorEastAsia" w:hAnsiTheme="minorHAnsi" w:cstheme="minorBidi"/>
              <w:noProof/>
              <w:sz w:val="22"/>
              <w:szCs w:val="22"/>
            </w:rPr>
          </w:pPr>
          <w:hyperlink w:anchor="_Toc403718741" w:history="1">
            <w:r w:rsidR="00CC48C7" w:rsidRPr="00CD6CA6">
              <w:rPr>
                <w:rStyle w:val="Hiperhivatkozs"/>
                <w:noProof/>
                <w:highlight w:val="white"/>
              </w:rPr>
              <w:t>4.3.1. Esővonalak detektálása hisztogram vizsgálattal mozgókép sorozaton</w:t>
            </w:r>
            <w:r w:rsidR="00CC48C7">
              <w:rPr>
                <w:noProof/>
                <w:webHidden/>
              </w:rPr>
              <w:tab/>
            </w:r>
            <w:r w:rsidR="00CC48C7">
              <w:rPr>
                <w:noProof/>
                <w:webHidden/>
              </w:rPr>
              <w:fldChar w:fldCharType="begin"/>
            </w:r>
            <w:r w:rsidR="00CC48C7">
              <w:rPr>
                <w:noProof/>
                <w:webHidden/>
              </w:rPr>
              <w:instrText xml:space="preserve"> PAGEREF _Toc403718741 \h </w:instrText>
            </w:r>
            <w:r w:rsidR="00CC48C7">
              <w:rPr>
                <w:noProof/>
                <w:webHidden/>
              </w:rPr>
            </w:r>
            <w:r w:rsidR="00CC48C7">
              <w:rPr>
                <w:noProof/>
                <w:webHidden/>
              </w:rPr>
              <w:fldChar w:fldCharType="separate"/>
            </w:r>
            <w:r w:rsidR="00CC48C7">
              <w:rPr>
                <w:noProof/>
                <w:webHidden/>
              </w:rPr>
              <w:t>25</w:t>
            </w:r>
            <w:r w:rsidR="00CC48C7">
              <w:rPr>
                <w:noProof/>
                <w:webHidden/>
              </w:rPr>
              <w:fldChar w:fldCharType="end"/>
            </w:r>
          </w:hyperlink>
        </w:p>
        <w:p w14:paraId="3379616A" w14:textId="77777777" w:rsidR="00CC48C7" w:rsidRDefault="00F41830">
          <w:pPr>
            <w:pStyle w:val="TJ3"/>
            <w:tabs>
              <w:tab w:val="right" w:leader="dot" w:pos="9062"/>
            </w:tabs>
            <w:rPr>
              <w:rFonts w:asciiTheme="minorHAnsi" w:eastAsiaTheme="minorEastAsia" w:hAnsiTheme="minorHAnsi" w:cstheme="minorBidi"/>
              <w:noProof/>
              <w:sz w:val="22"/>
              <w:szCs w:val="22"/>
            </w:rPr>
          </w:pPr>
          <w:hyperlink w:anchor="_Toc403718742" w:history="1">
            <w:r w:rsidR="00CC48C7" w:rsidRPr="00CD6CA6">
              <w:rPr>
                <w:rStyle w:val="Hiperhivatkozs"/>
                <w:noProof/>
                <w:highlight w:val="white"/>
              </w:rPr>
              <w:t>4.3.2. Esőcseppek felismerése gépjármű szélvédőjén</w:t>
            </w:r>
            <w:r w:rsidR="00CC48C7">
              <w:rPr>
                <w:noProof/>
                <w:webHidden/>
              </w:rPr>
              <w:tab/>
            </w:r>
            <w:r w:rsidR="00CC48C7">
              <w:rPr>
                <w:noProof/>
                <w:webHidden/>
              </w:rPr>
              <w:fldChar w:fldCharType="begin"/>
            </w:r>
            <w:r w:rsidR="00CC48C7">
              <w:rPr>
                <w:noProof/>
                <w:webHidden/>
              </w:rPr>
              <w:instrText xml:space="preserve"> PAGEREF _Toc403718742 \h </w:instrText>
            </w:r>
            <w:r w:rsidR="00CC48C7">
              <w:rPr>
                <w:noProof/>
                <w:webHidden/>
              </w:rPr>
            </w:r>
            <w:r w:rsidR="00CC48C7">
              <w:rPr>
                <w:noProof/>
                <w:webHidden/>
              </w:rPr>
              <w:fldChar w:fldCharType="separate"/>
            </w:r>
            <w:r w:rsidR="00CC48C7">
              <w:rPr>
                <w:noProof/>
                <w:webHidden/>
              </w:rPr>
              <w:t>26</w:t>
            </w:r>
            <w:r w:rsidR="00CC48C7">
              <w:rPr>
                <w:noProof/>
                <w:webHidden/>
              </w:rPr>
              <w:fldChar w:fldCharType="end"/>
            </w:r>
          </w:hyperlink>
        </w:p>
        <w:p w14:paraId="529AF3CD" w14:textId="77777777" w:rsidR="00CC48C7" w:rsidRDefault="00F41830">
          <w:pPr>
            <w:pStyle w:val="TJ2"/>
            <w:tabs>
              <w:tab w:val="right" w:leader="dot" w:pos="9062"/>
            </w:tabs>
            <w:rPr>
              <w:rFonts w:asciiTheme="minorHAnsi" w:eastAsiaTheme="minorEastAsia" w:hAnsiTheme="minorHAnsi" w:cstheme="minorBidi"/>
              <w:noProof/>
              <w:sz w:val="22"/>
              <w:szCs w:val="22"/>
            </w:rPr>
          </w:pPr>
          <w:hyperlink w:anchor="_Toc403718743" w:history="1">
            <w:r w:rsidR="00CC48C7" w:rsidRPr="00CD6CA6">
              <w:rPr>
                <w:rStyle w:val="Hiperhivatkozs"/>
                <w:noProof/>
                <w:highlight w:val="white"/>
              </w:rPr>
              <w:t>4.4. Esőcseppek detektálásának folyamata üvegbúrán</w:t>
            </w:r>
            <w:r w:rsidR="00CC48C7">
              <w:rPr>
                <w:noProof/>
                <w:webHidden/>
              </w:rPr>
              <w:tab/>
            </w:r>
            <w:r w:rsidR="00CC48C7">
              <w:rPr>
                <w:noProof/>
                <w:webHidden/>
              </w:rPr>
              <w:fldChar w:fldCharType="begin"/>
            </w:r>
            <w:r w:rsidR="00CC48C7">
              <w:rPr>
                <w:noProof/>
                <w:webHidden/>
              </w:rPr>
              <w:instrText xml:space="preserve"> PAGEREF _Toc403718743 \h </w:instrText>
            </w:r>
            <w:r w:rsidR="00CC48C7">
              <w:rPr>
                <w:noProof/>
                <w:webHidden/>
              </w:rPr>
            </w:r>
            <w:r w:rsidR="00CC48C7">
              <w:rPr>
                <w:noProof/>
                <w:webHidden/>
              </w:rPr>
              <w:fldChar w:fldCharType="separate"/>
            </w:r>
            <w:r w:rsidR="00CC48C7">
              <w:rPr>
                <w:noProof/>
                <w:webHidden/>
              </w:rPr>
              <w:t>27</w:t>
            </w:r>
            <w:r w:rsidR="00CC48C7">
              <w:rPr>
                <w:noProof/>
                <w:webHidden/>
              </w:rPr>
              <w:fldChar w:fldCharType="end"/>
            </w:r>
          </w:hyperlink>
        </w:p>
        <w:p w14:paraId="1D87E694" w14:textId="77777777" w:rsidR="00CC48C7" w:rsidRDefault="00F41830">
          <w:pPr>
            <w:pStyle w:val="TJ3"/>
            <w:tabs>
              <w:tab w:val="right" w:leader="dot" w:pos="9062"/>
            </w:tabs>
            <w:rPr>
              <w:rFonts w:asciiTheme="minorHAnsi" w:eastAsiaTheme="minorEastAsia" w:hAnsiTheme="minorHAnsi" w:cstheme="minorBidi"/>
              <w:noProof/>
              <w:sz w:val="22"/>
              <w:szCs w:val="22"/>
            </w:rPr>
          </w:pPr>
          <w:hyperlink w:anchor="_Toc403718744" w:history="1">
            <w:r w:rsidR="00CC48C7" w:rsidRPr="00CD6CA6">
              <w:rPr>
                <w:rStyle w:val="Hiperhivatkozs"/>
                <w:noProof/>
                <w:highlight w:val="white"/>
              </w:rPr>
              <w:t>4.4.1. Előfeldolgozás a jól elkülöníthető cseppek detektálásához</w:t>
            </w:r>
            <w:r w:rsidR="00CC48C7">
              <w:rPr>
                <w:noProof/>
                <w:webHidden/>
              </w:rPr>
              <w:tab/>
            </w:r>
            <w:r w:rsidR="00CC48C7">
              <w:rPr>
                <w:noProof/>
                <w:webHidden/>
              </w:rPr>
              <w:fldChar w:fldCharType="begin"/>
            </w:r>
            <w:r w:rsidR="00CC48C7">
              <w:rPr>
                <w:noProof/>
                <w:webHidden/>
              </w:rPr>
              <w:instrText xml:space="preserve"> PAGEREF _Toc403718744 \h </w:instrText>
            </w:r>
            <w:r w:rsidR="00CC48C7">
              <w:rPr>
                <w:noProof/>
                <w:webHidden/>
              </w:rPr>
            </w:r>
            <w:r w:rsidR="00CC48C7">
              <w:rPr>
                <w:noProof/>
                <w:webHidden/>
              </w:rPr>
              <w:fldChar w:fldCharType="separate"/>
            </w:r>
            <w:r w:rsidR="00CC48C7">
              <w:rPr>
                <w:noProof/>
                <w:webHidden/>
              </w:rPr>
              <w:t>27</w:t>
            </w:r>
            <w:r w:rsidR="00CC48C7">
              <w:rPr>
                <w:noProof/>
                <w:webHidden/>
              </w:rPr>
              <w:fldChar w:fldCharType="end"/>
            </w:r>
          </w:hyperlink>
        </w:p>
        <w:p w14:paraId="01A56CD9" w14:textId="77777777" w:rsidR="00CC48C7" w:rsidRDefault="00F41830">
          <w:pPr>
            <w:pStyle w:val="TJ3"/>
            <w:tabs>
              <w:tab w:val="right" w:leader="dot" w:pos="9062"/>
            </w:tabs>
            <w:rPr>
              <w:rFonts w:asciiTheme="minorHAnsi" w:eastAsiaTheme="minorEastAsia" w:hAnsiTheme="minorHAnsi" w:cstheme="minorBidi"/>
              <w:noProof/>
              <w:sz w:val="22"/>
              <w:szCs w:val="22"/>
            </w:rPr>
          </w:pPr>
          <w:hyperlink w:anchor="_Toc403718745" w:history="1">
            <w:r w:rsidR="00CC48C7" w:rsidRPr="00CD6CA6">
              <w:rPr>
                <w:rStyle w:val="Hiperhivatkozs"/>
                <w:noProof/>
                <w:highlight w:val="white"/>
              </w:rPr>
              <w:t xml:space="preserve">4.4.2. Előfeldolgozás </w:t>
            </w:r>
            <w:r w:rsidR="00CC48C7" w:rsidRPr="00CD6CA6">
              <w:rPr>
                <w:rStyle w:val="Hiperhivatkozs"/>
                <w:noProof/>
              </w:rPr>
              <w:t>morfológiai műveletek alkalmazásával</w:t>
            </w:r>
            <w:r w:rsidR="00CC48C7">
              <w:rPr>
                <w:noProof/>
                <w:webHidden/>
              </w:rPr>
              <w:tab/>
            </w:r>
            <w:r w:rsidR="00CC48C7">
              <w:rPr>
                <w:noProof/>
                <w:webHidden/>
              </w:rPr>
              <w:fldChar w:fldCharType="begin"/>
            </w:r>
            <w:r w:rsidR="00CC48C7">
              <w:rPr>
                <w:noProof/>
                <w:webHidden/>
              </w:rPr>
              <w:instrText xml:space="preserve"> PAGEREF _Toc403718745 \h </w:instrText>
            </w:r>
            <w:r w:rsidR="00CC48C7">
              <w:rPr>
                <w:noProof/>
                <w:webHidden/>
              </w:rPr>
            </w:r>
            <w:r w:rsidR="00CC48C7">
              <w:rPr>
                <w:noProof/>
                <w:webHidden/>
              </w:rPr>
              <w:fldChar w:fldCharType="separate"/>
            </w:r>
            <w:r w:rsidR="00CC48C7">
              <w:rPr>
                <w:noProof/>
                <w:webHidden/>
              </w:rPr>
              <w:t>28</w:t>
            </w:r>
            <w:r w:rsidR="00CC48C7">
              <w:rPr>
                <w:noProof/>
                <w:webHidden/>
              </w:rPr>
              <w:fldChar w:fldCharType="end"/>
            </w:r>
          </w:hyperlink>
        </w:p>
        <w:p w14:paraId="424D7355" w14:textId="77777777" w:rsidR="00CC48C7" w:rsidRDefault="00F41830">
          <w:pPr>
            <w:pStyle w:val="TJ3"/>
            <w:tabs>
              <w:tab w:val="right" w:leader="dot" w:pos="9062"/>
            </w:tabs>
            <w:rPr>
              <w:rFonts w:asciiTheme="minorHAnsi" w:eastAsiaTheme="minorEastAsia" w:hAnsiTheme="minorHAnsi" w:cstheme="minorBidi"/>
              <w:noProof/>
              <w:sz w:val="22"/>
              <w:szCs w:val="22"/>
            </w:rPr>
          </w:pPr>
          <w:hyperlink w:anchor="_Toc403718746" w:history="1">
            <w:r w:rsidR="00CC48C7" w:rsidRPr="00CD6CA6">
              <w:rPr>
                <w:rStyle w:val="Hiperhivatkozs"/>
                <w:noProof/>
                <w:highlight w:val="white"/>
              </w:rPr>
              <w:t>4.4.3. Esőcseppek felismerése hibrid szegmentáló algoritmussal</w:t>
            </w:r>
            <w:r w:rsidR="00CC48C7">
              <w:rPr>
                <w:noProof/>
                <w:webHidden/>
              </w:rPr>
              <w:tab/>
            </w:r>
            <w:r w:rsidR="00CC48C7">
              <w:rPr>
                <w:noProof/>
                <w:webHidden/>
              </w:rPr>
              <w:fldChar w:fldCharType="begin"/>
            </w:r>
            <w:r w:rsidR="00CC48C7">
              <w:rPr>
                <w:noProof/>
                <w:webHidden/>
              </w:rPr>
              <w:instrText xml:space="preserve"> PAGEREF _Toc403718746 \h </w:instrText>
            </w:r>
            <w:r w:rsidR="00CC48C7">
              <w:rPr>
                <w:noProof/>
                <w:webHidden/>
              </w:rPr>
            </w:r>
            <w:r w:rsidR="00CC48C7">
              <w:rPr>
                <w:noProof/>
                <w:webHidden/>
              </w:rPr>
              <w:fldChar w:fldCharType="separate"/>
            </w:r>
            <w:r w:rsidR="00CC48C7">
              <w:rPr>
                <w:noProof/>
                <w:webHidden/>
              </w:rPr>
              <w:t>28</w:t>
            </w:r>
            <w:r w:rsidR="00CC48C7">
              <w:rPr>
                <w:noProof/>
                <w:webHidden/>
              </w:rPr>
              <w:fldChar w:fldCharType="end"/>
            </w:r>
          </w:hyperlink>
        </w:p>
        <w:p w14:paraId="304E6E0E" w14:textId="77777777" w:rsidR="00CC48C7" w:rsidRDefault="00F41830">
          <w:pPr>
            <w:pStyle w:val="TJ2"/>
            <w:tabs>
              <w:tab w:val="right" w:leader="dot" w:pos="9062"/>
            </w:tabs>
            <w:rPr>
              <w:rFonts w:asciiTheme="minorHAnsi" w:eastAsiaTheme="minorEastAsia" w:hAnsiTheme="minorHAnsi" w:cstheme="minorBidi"/>
              <w:noProof/>
              <w:sz w:val="22"/>
              <w:szCs w:val="22"/>
            </w:rPr>
          </w:pPr>
          <w:hyperlink w:anchor="_Toc403718747" w:history="1">
            <w:r w:rsidR="00CC48C7" w:rsidRPr="00CD6CA6">
              <w:rPr>
                <w:rStyle w:val="Hiperhivatkozs"/>
                <w:noProof/>
                <w:highlight w:val="white"/>
              </w:rPr>
              <w:t>4.5. Kezdeti és befejeződési időpont becslése</w:t>
            </w:r>
            <w:r w:rsidR="00CC48C7">
              <w:rPr>
                <w:noProof/>
                <w:webHidden/>
              </w:rPr>
              <w:tab/>
            </w:r>
            <w:r w:rsidR="00CC48C7">
              <w:rPr>
                <w:noProof/>
                <w:webHidden/>
              </w:rPr>
              <w:fldChar w:fldCharType="begin"/>
            </w:r>
            <w:r w:rsidR="00CC48C7">
              <w:rPr>
                <w:noProof/>
                <w:webHidden/>
              </w:rPr>
              <w:instrText xml:space="preserve"> PAGEREF _Toc403718747 \h </w:instrText>
            </w:r>
            <w:r w:rsidR="00CC48C7">
              <w:rPr>
                <w:noProof/>
                <w:webHidden/>
              </w:rPr>
            </w:r>
            <w:r w:rsidR="00CC48C7">
              <w:rPr>
                <w:noProof/>
                <w:webHidden/>
              </w:rPr>
              <w:fldChar w:fldCharType="separate"/>
            </w:r>
            <w:r w:rsidR="00CC48C7">
              <w:rPr>
                <w:noProof/>
                <w:webHidden/>
              </w:rPr>
              <w:t>29</w:t>
            </w:r>
            <w:r w:rsidR="00CC48C7">
              <w:rPr>
                <w:noProof/>
                <w:webHidden/>
              </w:rPr>
              <w:fldChar w:fldCharType="end"/>
            </w:r>
          </w:hyperlink>
        </w:p>
        <w:p w14:paraId="4BE0DCC9" w14:textId="77777777" w:rsidR="00CC48C7" w:rsidRDefault="00F41830">
          <w:pPr>
            <w:pStyle w:val="TJ2"/>
            <w:tabs>
              <w:tab w:val="right" w:leader="dot" w:pos="9062"/>
            </w:tabs>
            <w:rPr>
              <w:rFonts w:asciiTheme="minorHAnsi" w:eastAsiaTheme="minorEastAsia" w:hAnsiTheme="minorHAnsi" w:cstheme="minorBidi"/>
              <w:noProof/>
              <w:sz w:val="22"/>
              <w:szCs w:val="22"/>
            </w:rPr>
          </w:pPr>
          <w:hyperlink w:anchor="_Toc403718748" w:history="1">
            <w:r w:rsidR="00CC48C7" w:rsidRPr="00CD6CA6">
              <w:rPr>
                <w:rStyle w:val="Hiperhivatkozs"/>
                <w:noProof/>
              </w:rPr>
              <w:t>4.6. Elért eredmények</w:t>
            </w:r>
            <w:r w:rsidR="00CC48C7">
              <w:rPr>
                <w:noProof/>
                <w:webHidden/>
              </w:rPr>
              <w:tab/>
            </w:r>
            <w:r w:rsidR="00CC48C7">
              <w:rPr>
                <w:noProof/>
                <w:webHidden/>
              </w:rPr>
              <w:fldChar w:fldCharType="begin"/>
            </w:r>
            <w:r w:rsidR="00CC48C7">
              <w:rPr>
                <w:noProof/>
                <w:webHidden/>
              </w:rPr>
              <w:instrText xml:space="preserve"> PAGEREF _Toc403718748 \h </w:instrText>
            </w:r>
            <w:r w:rsidR="00CC48C7">
              <w:rPr>
                <w:noProof/>
                <w:webHidden/>
              </w:rPr>
            </w:r>
            <w:r w:rsidR="00CC48C7">
              <w:rPr>
                <w:noProof/>
                <w:webHidden/>
              </w:rPr>
              <w:fldChar w:fldCharType="separate"/>
            </w:r>
            <w:r w:rsidR="00CC48C7">
              <w:rPr>
                <w:noProof/>
                <w:webHidden/>
              </w:rPr>
              <w:t>30</w:t>
            </w:r>
            <w:r w:rsidR="00CC48C7">
              <w:rPr>
                <w:noProof/>
                <w:webHidden/>
              </w:rPr>
              <w:fldChar w:fldCharType="end"/>
            </w:r>
          </w:hyperlink>
        </w:p>
        <w:p w14:paraId="0C82F2B9" w14:textId="77777777" w:rsidR="00CC48C7" w:rsidRDefault="00F41830">
          <w:pPr>
            <w:pStyle w:val="TJ1"/>
            <w:rPr>
              <w:rFonts w:asciiTheme="minorHAnsi" w:eastAsiaTheme="minorEastAsia" w:hAnsiTheme="minorHAnsi" w:cstheme="minorBidi"/>
              <w:noProof/>
              <w:sz w:val="22"/>
              <w:szCs w:val="22"/>
            </w:rPr>
          </w:pPr>
          <w:hyperlink w:anchor="_Toc403718749" w:history="1">
            <w:r w:rsidR="00CC48C7" w:rsidRPr="00CD6CA6">
              <w:rPr>
                <w:rStyle w:val="Hiperhivatkozs"/>
                <w:noProof/>
              </w:rPr>
              <w:t>5. Összegzés</w:t>
            </w:r>
            <w:r w:rsidR="00CC48C7">
              <w:rPr>
                <w:noProof/>
                <w:webHidden/>
              </w:rPr>
              <w:tab/>
            </w:r>
            <w:r w:rsidR="00CC48C7">
              <w:rPr>
                <w:noProof/>
                <w:webHidden/>
              </w:rPr>
              <w:fldChar w:fldCharType="begin"/>
            </w:r>
            <w:r w:rsidR="00CC48C7">
              <w:rPr>
                <w:noProof/>
                <w:webHidden/>
              </w:rPr>
              <w:instrText xml:space="preserve"> PAGEREF _Toc403718749 \h </w:instrText>
            </w:r>
            <w:r w:rsidR="00CC48C7">
              <w:rPr>
                <w:noProof/>
                <w:webHidden/>
              </w:rPr>
            </w:r>
            <w:r w:rsidR="00CC48C7">
              <w:rPr>
                <w:noProof/>
                <w:webHidden/>
              </w:rPr>
              <w:fldChar w:fldCharType="separate"/>
            </w:r>
            <w:r w:rsidR="00CC48C7">
              <w:rPr>
                <w:noProof/>
                <w:webHidden/>
              </w:rPr>
              <w:t>32</w:t>
            </w:r>
            <w:r w:rsidR="00CC48C7">
              <w:rPr>
                <w:noProof/>
                <w:webHidden/>
              </w:rPr>
              <w:fldChar w:fldCharType="end"/>
            </w:r>
          </w:hyperlink>
        </w:p>
        <w:p w14:paraId="16A665AC" w14:textId="77777777" w:rsidR="00CC48C7" w:rsidRDefault="00F41830">
          <w:pPr>
            <w:pStyle w:val="TJ2"/>
            <w:tabs>
              <w:tab w:val="right" w:leader="dot" w:pos="9062"/>
            </w:tabs>
            <w:rPr>
              <w:rFonts w:asciiTheme="minorHAnsi" w:eastAsiaTheme="minorEastAsia" w:hAnsiTheme="minorHAnsi" w:cstheme="minorBidi"/>
              <w:noProof/>
              <w:sz w:val="22"/>
              <w:szCs w:val="22"/>
            </w:rPr>
          </w:pPr>
          <w:hyperlink w:anchor="_Toc403718750" w:history="1">
            <w:r w:rsidR="00CC48C7" w:rsidRPr="00CD6CA6">
              <w:rPr>
                <w:rStyle w:val="Hiperhivatkozs"/>
                <w:noProof/>
              </w:rPr>
              <w:t>5.1. Elért eredmények</w:t>
            </w:r>
            <w:r w:rsidR="00CC48C7">
              <w:rPr>
                <w:noProof/>
                <w:webHidden/>
              </w:rPr>
              <w:tab/>
            </w:r>
            <w:r w:rsidR="00CC48C7">
              <w:rPr>
                <w:noProof/>
                <w:webHidden/>
              </w:rPr>
              <w:fldChar w:fldCharType="begin"/>
            </w:r>
            <w:r w:rsidR="00CC48C7">
              <w:rPr>
                <w:noProof/>
                <w:webHidden/>
              </w:rPr>
              <w:instrText xml:space="preserve"> PAGEREF _Toc403718750 \h </w:instrText>
            </w:r>
            <w:r w:rsidR="00CC48C7">
              <w:rPr>
                <w:noProof/>
                <w:webHidden/>
              </w:rPr>
            </w:r>
            <w:r w:rsidR="00CC48C7">
              <w:rPr>
                <w:noProof/>
                <w:webHidden/>
              </w:rPr>
              <w:fldChar w:fldCharType="separate"/>
            </w:r>
            <w:r w:rsidR="00CC48C7">
              <w:rPr>
                <w:noProof/>
                <w:webHidden/>
              </w:rPr>
              <w:t>32</w:t>
            </w:r>
            <w:r w:rsidR="00CC48C7">
              <w:rPr>
                <w:noProof/>
                <w:webHidden/>
              </w:rPr>
              <w:fldChar w:fldCharType="end"/>
            </w:r>
          </w:hyperlink>
        </w:p>
        <w:p w14:paraId="08972F62" w14:textId="77777777" w:rsidR="00CC48C7" w:rsidRDefault="00F41830">
          <w:pPr>
            <w:pStyle w:val="TJ2"/>
            <w:tabs>
              <w:tab w:val="right" w:leader="dot" w:pos="9062"/>
            </w:tabs>
            <w:rPr>
              <w:rFonts w:asciiTheme="minorHAnsi" w:eastAsiaTheme="minorEastAsia" w:hAnsiTheme="minorHAnsi" w:cstheme="minorBidi"/>
              <w:noProof/>
              <w:sz w:val="22"/>
              <w:szCs w:val="22"/>
            </w:rPr>
          </w:pPr>
          <w:hyperlink w:anchor="_Toc403718751" w:history="1">
            <w:r w:rsidR="00CC48C7" w:rsidRPr="00CD6CA6">
              <w:rPr>
                <w:rStyle w:val="Hiperhivatkozs"/>
                <w:noProof/>
              </w:rPr>
              <w:t>5.2. Továbbfejlesztési lehetőségek</w:t>
            </w:r>
            <w:r w:rsidR="00CC48C7">
              <w:rPr>
                <w:noProof/>
                <w:webHidden/>
              </w:rPr>
              <w:tab/>
            </w:r>
            <w:r w:rsidR="00CC48C7">
              <w:rPr>
                <w:noProof/>
                <w:webHidden/>
              </w:rPr>
              <w:fldChar w:fldCharType="begin"/>
            </w:r>
            <w:r w:rsidR="00CC48C7">
              <w:rPr>
                <w:noProof/>
                <w:webHidden/>
              </w:rPr>
              <w:instrText xml:space="preserve"> PAGEREF _Toc403718751 \h </w:instrText>
            </w:r>
            <w:r w:rsidR="00CC48C7">
              <w:rPr>
                <w:noProof/>
                <w:webHidden/>
              </w:rPr>
            </w:r>
            <w:r w:rsidR="00CC48C7">
              <w:rPr>
                <w:noProof/>
                <w:webHidden/>
              </w:rPr>
              <w:fldChar w:fldCharType="separate"/>
            </w:r>
            <w:r w:rsidR="00CC48C7">
              <w:rPr>
                <w:noProof/>
                <w:webHidden/>
              </w:rPr>
              <w:t>33</w:t>
            </w:r>
            <w:r w:rsidR="00CC48C7">
              <w:rPr>
                <w:noProof/>
                <w:webHidden/>
              </w:rPr>
              <w:fldChar w:fldCharType="end"/>
            </w:r>
          </w:hyperlink>
        </w:p>
        <w:p w14:paraId="2B018969" w14:textId="77777777" w:rsidR="00CC48C7" w:rsidRDefault="00F41830">
          <w:pPr>
            <w:pStyle w:val="TJ1"/>
            <w:rPr>
              <w:rFonts w:asciiTheme="minorHAnsi" w:eastAsiaTheme="minorEastAsia" w:hAnsiTheme="minorHAnsi" w:cstheme="minorBidi"/>
              <w:noProof/>
              <w:sz w:val="22"/>
              <w:szCs w:val="22"/>
            </w:rPr>
          </w:pPr>
          <w:hyperlink w:anchor="_Toc403718752" w:history="1">
            <w:r w:rsidR="00CC48C7" w:rsidRPr="00CD6CA6">
              <w:rPr>
                <w:rStyle w:val="Hiperhivatkozs"/>
                <w:noProof/>
              </w:rPr>
              <w:t>6. Mellékletek</w:t>
            </w:r>
            <w:r w:rsidR="00CC48C7">
              <w:rPr>
                <w:noProof/>
                <w:webHidden/>
              </w:rPr>
              <w:tab/>
            </w:r>
            <w:r w:rsidR="00CC48C7">
              <w:rPr>
                <w:noProof/>
                <w:webHidden/>
              </w:rPr>
              <w:fldChar w:fldCharType="begin"/>
            </w:r>
            <w:r w:rsidR="00CC48C7">
              <w:rPr>
                <w:noProof/>
                <w:webHidden/>
              </w:rPr>
              <w:instrText xml:space="preserve"> PAGEREF _Toc403718752 \h </w:instrText>
            </w:r>
            <w:r w:rsidR="00CC48C7">
              <w:rPr>
                <w:noProof/>
                <w:webHidden/>
              </w:rPr>
            </w:r>
            <w:r w:rsidR="00CC48C7">
              <w:rPr>
                <w:noProof/>
                <w:webHidden/>
              </w:rPr>
              <w:fldChar w:fldCharType="separate"/>
            </w:r>
            <w:r w:rsidR="00CC48C7">
              <w:rPr>
                <w:noProof/>
                <w:webHidden/>
              </w:rPr>
              <w:t>35</w:t>
            </w:r>
            <w:r w:rsidR="00CC48C7">
              <w:rPr>
                <w:noProof/>
                <w:webHidden/>
              </w:rPr>
              <w:fldChar w:fldCharType="end"/>
            </w:r>
          </w:hyperlink>
        </w:p>
        <w:p w14:paraId="75014D92" w14:textId="77777777" w:rsidR="00CC48C7" w:rsidRDefault="00F41830">
          <w:pPr>
            <w:pStyle w:val="TJ1"/>
            <w:rPr>
              <w:rFonts w:asciiTheme="minorHAnsi" w:eastAsiaTheme="minorEastAsia" w:hAnsiTheme="minorHAnsi" w:cstheme="minorBidi"/>
              <w:noProof/>
              <w:sz w:val="22"/>
              <w:szCs w:val="22"/>
            </w:rPr>
          </w:pPr>
          <w:hyperlink w:anchor="_Toc403718753" w:history="1">
            <w:r w:rsidR="00CC48C7" w:rsidRPr="00CD6CA6">
              <w:rPr>
                <w:rStyle w:val="Hiperhivatkozs"/>
                <w:noProof/>
              </w:rPr>
              <w:t>Irodalomjegyzék</w:t>
            </w:r>
            <w:r w:rsidR="00CC48C7">
              <w:rPr>
                <w:noProof/>
                <w:webHidden/>
              </w:rPr>
              <w:tab/>
            </w:r>
            <w:r w:rsidR="00CC48C7">
              <w:rPr>
                <w:noProof/>
                <w:webHidden/>
              </w:rPr>
              <w:fldChar w:fldCharType="begin"/>
            </w:r>
            <w:r w:rsidR="00CC48C7">
              <w:rPr>
                <w:noProof/>
                <w:webHidden/>
              </w:rPr>
              <w:instrText xml:space="preserve"> PAGEREF _Toc403718753 \h </w:instrText>
            </w:r>
            <w:r w:rsidR="00CC48C7">
              <w:rPr>
                <w:noProof/>
                <w:webHidden/>
              </w:rPr>
            </w:r>
            <w:r w:rsidR="00CC48C7">
              <w:rPr>
                <w:noProof/>
                <w:webHidden/>
              </w:rPr>
              <w:fldChar w:fldCharType="separate"/>
            </w:r>
            <w:r w:rsidR="00CC48C7">
              <w:rPr>
                <w:noProof/>
                <w:webHidden/>
              </w:rPr>
              <w:t>37</w:t>
            </w:r>
            <w:r w:rsidR="00CC48C7">
              <w:rPr>
                <w:noProof/>
                <w:webHidden/>
              </w:rPr>
              <w:fldChar w:fldCharType="end"/>
            </w:r>
          </w:hyperlink>
        </w:p>
        <w:p w14:paraId="389DDF5D" w14:textId="77777777" w:rsidR="00AF24CC" w:rsidRDefault="00037F5D">
          <w:r>
            <w:rPr>
              <w:b/>
              <w:bCs/>
            </w:rPr>
            <w:fldChar w:fldCharType="end"/>
          </w:r>
        </w:p>
      </w:sdtContent>
    </w:sdt>
    <w:p w14:paraId="1B8ED6E4" w14:textId="77777777" w:rsidR="00AF24CC" w:rsidRPr="00AF24CC" w:rsidRDefault="00AF24CC" w:rsidP="00AF24CC"/>
    <w:p w14:paraId="51D6B614" w14:textId="77777777" w:rsidR="00783418" w:rsidRDefault="00F2142D" w:rsidP="001251E3">
      <w:pPr>
        <w:pStyle w:val="Cmsor1"/>
      </w:pPr>
      <w:r w:rsidRPr="00E05D93">
        <w:br w:type="page"/>
      </w:r>
      <w:bookmarkStart w:id="1" w:name="_Toc369881013"/>
      <w:bookmarkStart w:id="2" w:name="_Toc371356718"/>
      <w:bookmarkStart w:id="3" w:name="_Toc385287709"/>
      <w:bookmarkStart w:id="4" w:name="_Toc369881017"/>
    </w:p>
    <w:p w14:paraId="35140185" w14:textId="77777777" w:rsidR="0094134C" w:rsidRPr="00E05D93" w:rsidRDefault="0094134C" w:rsidP="001251E3">
      <w:pPr>
        <w:pStyle w:val="Cmsor1"/>
      </w:pPr>
      <w:bookmarkStart w:id="5" w:name="_Toc403718720"/>
      <w:r w:rsidRPr="00E05D93">
        <w:lastRenderedPageBreak/>
        <w:t xml:space="preserve">1. Rendszer </w:t>
      </w:r>
      <w:r w:rsidRPr="001251E3">
        <w:t>célja</w:t>
      </w:r>
      <w:bookmarkEnd w:id="1"/>
      <w:bookmarkEnd w:id="2"/>
      <w:bookmarkEnd w:id="3"/>
      <w:bookmarkEnd w:id="5"/>
    </w:p>
    <w:p w14:paraId="5B8B2681" w14:textId="77777777" w:rsidR="0094134C" w:rsidRPr="00E05D93" w:rsidRDefault="0094134C" w:rsidP="001251E3">
      <w:pPr>
        <w:pStyle w:val="Cmsor2"/>
      </w:pPr>
      <w:bookmarkStart w:id="6" w:name="_Toc371356719"/>
      <w:bookmarkStart w:id="7" w:name="_Toc385287710"/>
      <w:bookmarkStart w:id="8" w:name="_Toc403718721"/>
      <w:r w:rsidRPr="00E05D93">
        <w:t xml:space="preserve">1.1. Észlelők munkájának </w:t>
      </w:r>
      <w:r w:rsidRPr="001251E3">
        <w:t>támogatása</w:t>
      </w:r>
      <w:bookmarkEnd w:id="6"/>
      <w:bookmarkEnd w:id="7"/>
      <w:bookmarkEnd w:id="8"/>
    </w:p>
    <w:p w14:paraId="0450FEE1" w14:textId="77777777" w:rsidR="0094134C" w:rsidRDefault="0094134C" w:rsidP="006F6FF8">
      <w:r w:rsidRPr="00E05D93">
        <w:t>Az Országos Meteorológiai Szolgálat</w:t>
      </w:r>
      <w:r w:rsidR="00887B42">
        <w:t xml:space="preserve"> (továbbiakban OMSZ)</w:t>
      </w:r>
      <w:r w:rsidRPr="00E05D93">
        <w:t xml:space="preserve"> észlelő állomásain – például Siófokon – mana</w:t>
      </w:r>
      <w:r w:rsidR="00D92887">
        <w:t xml:space="preserve">pság az időjárási jelenségek </w:t>
      </w:r>
      <w:r w:rsidRPr="00E05D93">
        <w:t xml:space="preserve">mérése még becsléssel, az észlelők által történik. Ezeket a megfigyeléseket kihelyezett kamerák - például a meteorológiai </w:t>
      </w:r>
      <w:r w:rsidR="006F2538">
        <w:t>"</w:t>
      </w:r>
      <w:r w:rsidRPr="00E05D93">
        <w:t>webkamerák</w:t>
      </w:r>
      <w:r w:rsidR="006F2538">
        <w:t>"</w:t>
      </w:r>
      <w:r w:rsidRPr="00E05D93">
        <w:t xml:space="preserve"> – segítségével is el lehetne végezni. Továbbá olyan helyeken is sikerrel alkalmazható a képfeldolgozás, ahol nincsenek állomások csak kamerák, így ott is becsléseke</w:t>
      </w:r>
      <w:r w:rsidR="00887B42">
        <w:t>t tehetnénk adatokra.</w:t>
      </w:r>
    </w:p>
    <w:p w14:paraId="324EB350" w14:textId="77777777" w:rsidR="00887B42" w:rsidRDefault="000F7444" w:rsidP="006F6FF8">
      <w:r>
        <w:t>Projektünk az OMSZ nagyfokú támogatása mellett indult fejlődésnek. Hasznos szakmai i</w:t>
      </w:r>
      <w:r w:rsidR="00093A10">
        <w:t>nformációkat és tömérdek</w:t>
      </w:r>
      <w:r>
        <w:t xml:space="preserve"> nagy felbontású képet szolgáltattak nekünk, amelyek nagyban segítették a munkánkat.</w:t>
      </w:r>
      <w:r w:rsidR="00696A73">
        <w:t xml:space="preserve"> Emellett sikerült szert tennünk egy, a kihelyezett kamerákkal megegyező felépítésű gépre, </w:t>
      </w:r>
      <w:proofErr w:type="spellStart"/>
      <w:r w:rsidR="00696A73">
        <w:t>búrával</w:t>
      </w:r>
      <w:proofErr w:type="spellEnd"/>
      <w:r w:rsidR="00696A73">
        <w:t xml:space="preserve"> és fűtő rendszerrel együtt, amivel a képek mennyiségét tovább növelhettük</w:t>
      </w:r>
      <w:r w:rsidR="0051473A">
        <w:t>, és teljes mértékben reprodukálni tudtuk az éles környezetet</w:t>
      </w:r>
      <w:r w:rsidR="00FA764C">
        <w:t>. Ilyen módon</w:t>
      </w:r>
      <w:r w:rsidR="00696A73">
        <w:t xml:space="preserve"> esőben készült képekhez is sikerült hozzájutni.</w:t>
      </w:r>
      <w:r w:rsidR="007F106F">
        <w:t xml:space="preserve"> Mindezek mellé az észlelések során készített hivatalos dokumentu</w:t>
      </w:r>
      <w:r w:rsidR="00686A34">
        <w:t>m</w:t>
      </w:r>
      <w:r w:rsidR="007F106F">
        <w:t xml:space="preserve"> is elérhetővé </w:t>
      </w:r>
      <w:r w:rsidR="00686A34">
        <w:t>vált</w:t>
      </w:r>
      <w:r w:rsidR="007F106F">
        <w:t xml:space="preserve"> számunkra, ami le</w:t>
      </w:r>
      <w:r w:rsidR="000F129A">
        <w:t>hetővé tette a tesztek pontos elvégzését, és így elősegítette a statisztikák, grafikonok elkészítését</w:t>
      </w:r>
      <w:r w:rsidR="007F106F">
        <w:t>.</w:t>
      </w:r>
      <w:r>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14:paraId="1041D909" w14:textId="77777777" w:rsidR="00B94E89" w:rsidRDefault="00B94E89" w:rsidP="0094134C">
      <w:pPr>
        <w:spacing w:before="120"/>
        <w:ind w:firstLine="426"/>
      </w:pPr>
      <w:r>
        <w:rPr>
          <w:rStyle w:val="null"/>
        </w:rPr>
        <w:t xml:space="preserve">Meg kell említeni, hogy az OMSZ </w:t>
      </w:r>
      <w:r w:rsidR="00D665D3">
        <w:rPr>
          <w:rStyle w:val="null"/>
        </w:rPr>
        <w:t>észlelései</w:t>
      </w:r>
      <w:r>
        <w:rPr>
          <w:rStyle w:val="null"/>
        </w:rPr>
        <w:t xml:space="preserve"> 1 órás időközökkel a nap 24 órájában </w:t>
      </w:r>
      <w:r w:rsidR="007E4851">
        <w:rPr>
          <w:rStyle w:val="null"/>
        </w:rPr>
        <w:t>történnek</w:t>
      </w:r>
      <w:r>
        <w:rPr>
          <w:rStyle w:val="null"/>
        </w:rPr>
        <w:t>. A felhőzet vizsgálatát az észlelők teljesen a saját becs</w:t>
      </w:r>
      <w:r w:rsidR="00956500">
        <w:rPr>
          <w:rStyle w:val="null"/>
        </w:rPr>
        <w:t>léseikre hagyatkozva végzik</w:t>
      </w:r>
      <w:r>
        <w:rPr>
          <w:rStyle w:val="null"/>
        </w:rPr>
        <w:t>.</w:t>
      </w:r>
      <w:r w:rsidR="00956500">
        <w:rPr>
          <w:rStyle w:val="null"/>
        </w:rPr>
        <w:t xml:space="preserve"> Egyes szakemberek már több mint 20 éves tapasztalattal rendelkeznek ezen a téren, de természetesen találunk új észlelőket is.</w:t>
      </w:r>
      <w:r w:rsidR="0043630F">
        <w:rPr>
          <w:rStyle w:val="null"/>
        </w:rPr>
        <w:t xml:space="preserve"> A becslések így eltérők, és pontatlanok lehetnek.</w:t>
      </w:r>
      <w:r>
        <w:rPr>
          <w:rStyle w:val="null"/>
        </w:rPr>
        <w:t xml:space="preserve"> Az emberi értékelés akkor is szubjektív, ha több fő vizsgálja ugyanazt a felhőzetet. Egy ismert probléma a</w:t>
      </w:r>
      <w:r w:rsidR="00D665D3">
        <w:rPr>
          <w:rStyle w:val="null"/>
        </w:rPr>
        <w:t>z ún.</w:t>
      </w:r>
      <w:r>
        <w:rPr>
          <w:rStyle w:val="null"/>
        </w:rPr>
        <w:t xml:space="preserve"> „</w:t>
      </w:r>
      <w:proofErr w:type="spellStart"/>
      <w:r>
        <w:rPr>
          <w:rStyle w:val="null"/>
        </w:rPr>
        <w:t>packing</w:t>
      </w:r>
      <w:proofErr w:type="spellEnd"/>
      <w:r>
        <w:rPr>
          <w:rStyle w:val="null"/>
        </w:rPr>
        <w:t xml:space="preserve"> </w:t>
      </w:r>
      <w:proofErr w:type="spellStart"/>
      <w:r>
        <w:rPr>
          <w:rStyle w:val="null"/>
        </w:rPr>
        <w:t>effect</w:t>
      </w:r>
      <w:proofErr w:type="spellEnd"/>
      <w:r>
        <w:rPr>
          <w:rStyle w:val="null"/>
        </w:rPr>
        <w:t>”, ami azt jelenti, hogy az emberek túlbecslik a horizont közelében található felhők mennyiségét. A borultság megállapításában jelenleg a gépi rendszerek pontosabbak, míg a felhők típusának vizsgálatába</w:t>
      </w:r>
      <w:r w:rsidR="00D665D3">
        <w:rPr>
          <w:rStyle w:val="null"/>
        </w:rPr>
        <w:t>n</w:t>
      </w:r>
      <w:r>
        <w:rPr>
          <w:rStyle w:val="null"/>
        </w:rPr>
        <w:t xml:space="preserve"> az észlelők. Éppen ezért sok hasonló rendszer nem, vagy csak a statisztikák készítéséhez veszi figyelembe az </w:t>
      </w:r>
      <w:r w:rsidR="00D665D3">
        <w:rPr>
          <w:rStyle w:val="null"/>
        </w:rPr>
        <w:t>emberi méréseket</w:t>
      </w:r>
      <w:r>
        <w:rPr>
          <w:rStyle w:val="null"/>
        </w:rPr>
        <w:t>. Csapadék esetén</w:t>
      </w:r>
      <w:r w:rsidR="00523B3F">
        <w:rPr>
          <w:rStyle w:val="null"/>
        </w:rPr>
        <w:t xml:space="preserve"> </w:t>
      </w:r>
      <w:r>
        <w:rPr>
          <w:rStyle w:val="null"/>
        </w:rPr>
        <w:t>az észlelőket műszerek t</w:t>
      </w:r>
      <w:r w:rsidR="00D665D3">
        <w:rPr>
          <w:rStyle w:val="null"/>
        </w:rPr>
        <w:t>ámogatják az állomásokon, így e</w:t>
      </w:r>
      <w:r w:rsidR="002B2CD3">
        <w:rPr>
          <w:rStyle w:val="null"/>
        </w:rPr>
        <w:t>zeket</w:t>
      </w:r>
      <w:r w:rsidR="009D68BE">
        <w:rPr>
          <w:rStyle w:val="null"/>
        </w:rPr>
        <w:t xml:space="preserve"> a</w:t>
      </w:r>
      <w:r w:rsidR="00841985">
        <w:rPr>
          <w:rStyle w:val="null"/>
        </w:rPr>
        <w:t xml:space="preserve"> meteorológiai adatokat</w:t>
      </w:r>
      <w:r>
        <w:rPr>
          <w:rStyle w:val="null"/>
        </w:rPr>
        <w:t xml:space="preserve"> pontosan tudják feljegyezni.</w:t>
      </w:r>
      <w:r w:rsidR="0079072D">
        <w:rPr>
          <w:rStyle w:val="null"/>
        </w:rPr>
        <w:t xml:space="preserve"> Ezzel szemben a kamerák mellé nincsenek ilyen műszerek kihelyezve, így ott a csapadék mennyiségét illetve jelenlétét nem mérik</w:t>
      </w:r>
      <w:r w:rsidR="00141CDF">
        <w:rPr>
          <w:rStyle w:val="null"/>
        </w:rPr>
        <w:t>, míg a már jelen lévő kamerák segítségével ez lehetséges lenne</w:t>
      </w:r>
      <w:r w:rsidR="0079072D">
        <w:rPr>
          <w:rStyle w:val="null"/>
        </w:rPr>
        <w:t>.</w:t>
      </w:r>
      <w:r>
        <w:rPr>
          <w:rStyle w:val="null"/>
        </w:rPr>
        <w:t xml:space="preserve"> </w:t>
      </w:r>
      <w:r w:rsidR="00D665D3">
        <w:rPr>
          <w:rStyle w:val="null"/>
        </w:rPr>
        <w:t>M</w:t>
      </w:r>
      <w:r>
        <w:rPr>
          <w:rStyle w:val="null"/>
        </w:rPr>
        <w:t>egállapítható, hogy igazán pontos eredmény</w:t>
      </w:r>
      <w:r w:rsidR="00507923">
        <w:rPr>
          <w:rStyle w:val="null"/>
        </w:rPr>
        <w:t>eket</w:t>
      </w:r>
      <w:r>
        <w:rPr>
          <w:rStyle w:val="null"/>
        </w:rPr>
        <w:t xml:space="preserve"> a</w:t>
      </w:r>
      <w:r w:rsidR="0064568D">
        <w:rPr>
          <w:rStyle w:val="null"/>
        </w:rPr>
        <w:t>z</w:t>
      </w:r>
      <w:r>
        <w:rPr>
          <w:rStyle w:val="null"/>
        </w:rPr>
        <w:t xml:space="preserve"> informatikai rendszerek és az emberi becslések együttes alkalmazásával kaphatunk.</w:t>
      </w:r>
    </w:p>
    <w:p w14:paraId="492FE0FF" w14:textId="77777777" w:rsidR="0094134C" w:rsidRPr="00E05D93" w:rsidRDefault="00D665D3" w:rsidP="00D665D3">
      <w:pPr>
        <w:spacing w:before="120"/>
        <w:ind w:firstLine="426"/>
      </w:pPr>
      <w:r>
        <w:t>Programunkkal</w:t>
      </w:r>
      <w:r w:rsidR="0094134C" w:rsidRPr="00E05D93">
        <w:t xml:space="preserve"> te</w:t>
      </w:r>
      <w:r>
        <w:t>hát egy olyan rendszer elkészítését tűztük ki célul</w:t>
      </w:r>
      <w:r w:rsidR="0094134C" w:rsidRPr="00E05D93">
        <w:t xml:space="preserve">, </w:t>
      </w:r>
      <w:r w:rsidR="0073438E" w:rsidRPr="00E05D93">
        <w:t>amellyel</w:t>
      </w:r>
      <w:r w:rsidR="0094134C" w:rsidRPr="00E05D93">
        <w:t xml:space="preserve"> meg tudjuk becsülni az ég borultságát, a magassági szél irányát, az esőzés kezdetét és végét, </w:t>
      </w:r>
      <w:r w:rsidR="000F7444">
        <w:t>valamint</w:t>
      </w:r>
      <w:r w:rsidR="0094134C" w:rsidRPr="00E05D93">
        <w:t xml:space="preserve"> a felhők típusait.</w:t>
      </w:r>
      <w:r w:rsidR="00507923">
        <w:t xml:space="preserve"> Megvalósítás terén ezeket a modulokat külön készítjük el, de egy közös interfész segítségével egy felületben egyesítjük, és lehetővé tesszük, hogy egymás eredményeit is felhasználhassák a pontosabb eredmények érdekében.</w:t>
      </w:r>
    </w:p>
    <w:p w14:paraId="4CD76F5A" w14:textId="77777777" w:rsidR="0094134C" w:rsidRPr="00E05D93" w:rsidRDefault="0094134C" w:rsidP="0094134C"/>
    <w:p w14:paraId="7FD7ABEE" w14:textId="77777777" w:rsidR="0073438E" w:rsidRPr="00E05D93" w:rsidRDefault="0094134C" w:rsidP="006F6FF8">
      <w:pPr>
        <w:pStyle w:val="Cmsor2"/>
      </w:pPr>
      <w:bookmarkStart w:id="9" w:name="_Toc371356720"/>
      <w:bookmarkStart w:id="10" w:name="_Toc385287711"/>
      <w:bookmarkStart w:id="11" w:name="_Toc403718722"/>
      <w:r w:rsidRPr="00E05D93">
        <w:t xml:space="preserve">1.2. Működtetés </w:t>
      </w:r>
      <w:r w:rsidRPr="006F6FF8">
        <w:t>kényszerfeltételek</w:t>
      </w:r>
      <w:r w:rsidRPr="00E05D93">
        <w:t xml:space="preserve"> mellett</w:t>
      </w:r>
      <w:bookmarkEnd w:id="9"/>
      <w:bookmarkEnd w:id="10"/>
      <w:bookmarkEnd w:id="11"/>
    </w:p>
    <w:p w14:paraId="0FEBBA4E" w14:textId="349572E6" w:rsidR="0073438E" w:rsidRDefault="0073438E" w:rsidP="0073438E">
      <w:pPr>
        <w:spacing w:before="120"/>
        <w:ind w:firstLine="426"/>
      </w:pPr>
      <w:proofErr w:type="gramStart"/>
      <w:r w:rsidRPr="00E05D93">
        <w:t>Az OMSZ</w:t>
      </w:r>
      <w:proofErr w:type="gramEnd"/>
      <w:r w:rsidR="003B7ECE">
        <w:t xml:space="preserve"> </w:t>
      </w:r>
      <w:r w:rsidR="00037F5D">
        <w:fldChar w:fldCharType="begin" w:fldLock="1"/>
      </w:r>
      <w:r w:rsidR="00D27705">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r w:rsidR="002C34D2">
        <w:t xml:space="preserve"> specifikációjában ismertette az észlelők munkája során alkalmazott eszközöket és módszereket, melyekhez nekünk alkalmazkodnunk kellett a rendszerünk fejlesztésekor. </w:t>
      </w:r>
      <w:r w:rsidR="001830AC">
        <w:t xml:space="preserve">Jelenleg </w:t>
      </w:r>
      <w:r w:rsidRPr="00E05D93">
        <w:t>Nikon D50 –</w:t>
      </w:r>
      <w:r w:rsidR="001830AC">
        <w:t xml:space="preserve"> D60 – D70 kamerák vannak használatban</w:t>
      </w:r>
      <w:r w:rsidRPr="00E05D93">
        <w:t>, nagy látószögű objektívvel.</w:t>
      </w:r>
      <w:r w:rsidR="002C34D2" w:rsidRPr="00E05D93">
        <w:t xml:space="preserve"> </w:t>
      </w:r>
      <w:r w:rsidRPr="00E05D93">
        <w:t>A kamerákat burok veszi körül, ami védi a viharoktól</w:t>
      </w:r>
      <w:r w:rsidR="00462EFD">
        <w:t>, portól</w:t>
      </w:r>
      <w:r w:rsidRPr="00E05D93">
        <w:t xml:space="preserve">, és egyedi </w:t>
      </w:r>
      <w:r w:rsidR="00462EFD">
        <w:t>fűtésrendszerrel rendelkezik, így nem párásodik, illetve télen-nyáron egyaránt használható</w:t>
      </w:r>
      <w:r w:rsidR="00455F44">
        <w:t xml:space="preserve"> (lásd</w:t>
      </w:r>
      <w:r w:rsidR="00DA24E5">
        <w:t xml:space="preserve"> </w:t>
      </w:r>
      <w:r w:rsidR="00EF229D">
        <w:t>1</w:t>
      </w:r>
      <w:r w:rsidR="00DA24E5">
        <w:t>. ábra</w:t>
      </w:r>
      <w:r w:rsidR="00455F44">
        <w:t>)</w:t>
      </w:r>
      <w:r w:rsidRPr="00E05D93">
        <w:t>.</w:t>
      </w:r>
      <w:r w:rsidR="00DF57A8">
        <w:t xml:space="preserve"> Vezérlésüket egy speciális </w:t>
      </w:r>
      <w:proofErr w:type="spellStart"/>
      <w:r w:rsidR="00DF57A8">
        <w:t>router</w:t>
      </w:r>
      <w:proofErr w:type="spellEnd"/>
      <w:r w:rsidR="00DF57A8">
        <w:t xml:space="preserve"> végzi, amire operációs rendszer van telepítve.</w:t>
      </w:r>
      <w:r w:rsidRPr="00E05D93">
        <w:t xml:space="preserve"> A kamerák jelenleg 10 perces időközökkel készítenek 1-1 képet, viszont a programunk egyes funkcióihoz</w:t>
      </w:r>
      <w:r w:rsidR="00DF57A8">
        <w:t xml:space="preserve"> (magassági szél irányának meghatározása, esőzés figyelése)</w:t>
      </w:r>
      <w:r w:rsidRPr="00E05D93">
        <w:t xml:space="preserve"> egymás után gyorsan elkészített képek szükségesek. Sajnos az OMSZ nem biztosítja számunkra azt, hogy a fényképezőgép mi</w:t>
      </w:r>
      <w:r w:rsidR="00723F70">
        <w:t>nden másodpercben</w:t>
      </w:r>
      <w:r w:rsidRPr="00E05D93">
        <w:t xml:space="preserve"> fényképezzen, </w:t>
      </w:r>
      <w:r w:rsidR="00723F70">
        <w:t>mivel a gépek tükörreflexesek, és így</w:t>
      </w:r>
      <w:r w:rsidRPr="00E05D93">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14:paraId="61570B17" w14:textId="77777777" w:rsidR="008E56E3" w:rsidRDefault="0073438E" w:rsidP="003534ED">
      <w:pPr>
        <w:spacing w:before="120"/>
        <w:ind w:firstLine="426"/>
      </w:pPr>
      <w:r w:rsidRPr="00E05D93">
        <w:t>A</w:t>
      </w:r>
      <w:r w:rsidR="00EF229D">
        <w:t xml:space="preserve"> rendszer teljes működéséhez akár egy kamera is elegendő lenne, ám bizonyos funkciók akár két kamera esetén is megállják a helyüket</w:t>
      </w:r>
      <w:r w:rsidR="0094134C" w:rsidRPr="00E05D93">
        <w:t xml:space="preserve">. Ennek oka a </w:t>
      </w:r>
      <w:r w:rsidRPr="00E05D93">
        <w:t xml:space="preserve">rendszerünk </w:t>
      </w:r>
      <w:r w:rsidR="0094134C" w:rsidRPr="00E05D93">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t>képek is szóba jöhetnek</w:t>
      </w:r>
      <w:r w:rsidR="0094134C" w:rsidRPr="00E05D93">
        <w:t xml:space="preserve">, amin még látszik a horizont, mivel ilyenkor az esőcseppek tükrözik a földet és az eget, és ez a határ segíti a felismerésüket. </w:t>
      </w:r>
    </w:p>
    <w:p w14:paraId="63515981" w14:textId="77777777" w:rsidR="008E56E3" w:rsidRDefault="008E56E3" w:rsidP="008E56E3">
      <w:pPr>
        <w:keepNext/>
        <w:spacing w:before="120"/>
        <w:ind w:firstLine="0"/>
        <w:jc w:val="center"/>
      </w:pPr>
      <w:r>
        <w:rPr>
          <w:noProof/>
        </w:rPr>
        <w:drawing>
          <wp:inline distT="0" distB="0" distL="0" distR="0" wp14:anchorId="79601008" wp14:editId="7553EA9B">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9"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a:ext>
                    </a:extLst>
                  </pic:spPr>
                </pic:pic>
              </a:graphicData>
            </a:graphic>
          </wp:inline>
        </w:drawing>
      </w:r>
    </w:p>
    <w:p w14:paraId="42E39623" w14:textId="5D912042" w:rsidR="00AA5240" w:rsidRPr="00131399" w:rsidRDefault="00037F5D" w:rsidP="00131399">
      <w:pPr>
        <w:pStyle w:val="Kpalrs"/>
        <w:spacing w:before="120"/>
        <w:rPr>
          <w:noProof/>
          <w:color w:val="000000" w:themeColor="text1"/>
          <w:szCs w:val="20"/>
        </w:rPr>
      </w:pPr>
      <w:r w:rsidRPr="003534ED">
        <w:rPr>
          <w:noProof/>
          <w:color w:val="000000" w:themeColor="text1"/>
          <w:szCs w:val="20"/>
        </w:rPr>
        <w:fldChar w:fldCharType="begin"/>
      </w:r>
      <w:r w:rsidR="008E56E3" w:rsidRPr="003534ED">
        <w:rPr>
          <w:noProof/>
          <w:color w:val="000000" w:themeColor="text1"/>
          <w:szCs w:val="20"/>
        </w:rPr>
        <w:instrText xml:space="preserve"> SEQ ábra \* ARABIC </w:instrText>
      </w:r>
      <w:r w:rsidRPr="003534ED">
        <w:rPr>
          <w:noProof/>
          <w:color w:val="000000" w:themeColor="text1"/>
          <w:szCs w:val="20"/>
        </w:rPr>
        <w:fldChar w:fldCharType="separate"/>
      </w:r>
      <w:r w:rsidR="00CF0A90">
        <w:rPr>
          <w:noProof/>
          <w:color w:val="000000" w:themeColor="text1"/>
          <w:szCs w:val="20"/>
        </w:rPr>
        <w:t>1</w:t>
      </w:r>
      <w:r w:rsidRPr="003534ED">
        <w:rPr>
          <w:noProof/>
          <w:color w:val="000000" w:themeColor="text1"/>
          <w:szCs w:val="20"/>
        </w:rPr>
        <w:fldChar w:fldCharType="end"/>
      </w:r>
      <w:r w:rsidR="008E56E3" w:rsidRPr="003534ED">
        <w:rPr>
          <w:noProof/>
          <w:color w:val="000000" w:themeColor="text1"/>
          <w:szCs w:val="20"/>
        </w:rPr>
        <w:t>. ábra – Az OMSZ által használt kamerák szerkezeti felé</w:t>
      </w:r>
      <w:r w:rsidR="008E56E3" w:rsidRPr="00D665D3">
        <w:rPr>
          <w:noProof/>
          <w:color w:val="000000" w:themeColor="text1"/>
          <w:szCs w:val="20"/>
        </w:rPr>
        <w:t>pítése.</w:t>
      </w:r>
      <w:r w:rsidRPr="00D665D3">
        <w:rPr>
          <w:noProof/>
          <w:color w:val="000000" w:themeColor="text1"/>
          <w:szCs w:val="20"/>
        </w:rPr>
        <w:fldChar w:fldCharType="begin" w:fldLock="1"/>
      </w:r>
      <w:r w:rsidR="00D27705">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Pr="00D665D3">
        <w:rPr>
          <w:noProof/>
          <w:color w:val="000000" w:themeColor="text1"/>
          <w:szCs w:val="20"/>
        </w:rPr>
        <w:fldChar w:fldCharType="separate"/>
      </w:r>
      <w:r w:rsidR="008E56E3" w:rsidRPr="00D665D3">
        <w:rPr>
          <w:noProof/>
          <w:color w:val="000000" w:themeColor="text1"/>
          <w:szCs w:val="20"/>
        </w:rPr>
        <w:t>[1]</w:t>
      </w:r>
      <w:r w:rsidRPr="00D665D3">
        <w:rPr>
          <w:noProof/>
          <w:color w:val="000000" w:themeColor="text1"/>
          <w:szCs w:val="20"/>
        </w:rPr>
        <w:fldChar w:fldCharType="end"/>
      </w:r>
      <w:r w:rsidR="00AA5240" w:rsidRPr="00E05D93">
        <w:br w:type="page"/>
      </w:r>
    </w:p>
    <w:p w14:paraId="30038240" w14:textId="77777777" w:rsidR="0094134C" w:rsidRPr="00E05D93" w:rsidRDefault="0040278B" w:rsidP="0094134C">
      <w:pPr>
        <w:pStyle w:val="Cmsor1"/>
        <w:rPr>
          <w:color w:val="000000" w:themeColor="text1"/>
        </w:rPr>
      </w:pPr>
      <w:bookmarkStart w:id="12" w:name="_Toc369881015"/>
      <w:bookmarkStart w:id="13" w:name="_Toc371356722"/>
      <w:bookmarkStart w:id="14" w:name="_Toc385287712"/>
      <w:bookmarkStart w:id="15" w:name="_Toc403718723"/>
      <w:r w:rsidRPr="00E05D93">
        <w:rPr>
          <w:color w:val="000000" w:themeColor="text1"/>
        </w:rPr>
        <w:lastRenderedPageBreak/>
        <w:t>2</w:t>
      </w:r>
      <w:r w:rsidR="0094134C" w:rsidRPr="00E05D93">
        <w:rPr>
          <w:color w:val="000000" w:themeColor="text1"/>
        </w:rPr>
        <w:t>. Borultság vizsgálata</w:t>
      </w:r>
      <w:bookmarkEnd w:id="12"/>
      <w:bookmarkEnd w:id="13"/>
      <w:r w:rsidR="00370835">
        <w:rPr>
          <w:color w:val="000000" w:themeColor="text1"/>
        </w:rPr>
        <w:t xml:space="preserve"> és felhőtípus</w:t>
      </w:r>
      <w:r w:rsidR="00337E77">
        <w:rPr>
          <w:color w:val="000000" w:themeColor="text1"/>
        </w:rPr>
        <w:t>ok osztályozása</w:t>
      </w:r>
      <w:bookmarkEnd w:id="14"/>
      <w:bookmarkEnd w:id="15"/>
    </w:p>
    <w:p w14:paraId="11A89A4F" w14:textId="77777777" w:rsidR="0094134C" w:rsidRPr="00E05D93" w:rsidRDefault="0040278B" w:rsidP="006F6FF8">
      <w:pPr>
        <w:pStyle w:val="Cmsor2"/>
      </w:pPr>
      <w:bookmarkStart w:id="16" w:name="_Toc371356723"/>
      <w:bookmarkStart w:id="17" w:name="_Toc385287713"/>
      <w:bookmarkStart w:id="18" w:name="_Toc403718724"/>
      <w:r w:rsidRPr="00E05D93">
        <w:t>2</w:t>
      </w:r>
      <w:r w:rsidR="0094134C" w:rsidRPr="00E05D93">
        <w:t xml:space="preserve">.1. Cél </w:t>
      </w:r>
      <w:r w:rsidR="0094134C" w:rsidRPr="006F6FF8">
        <w:t>meghatározása</w:t>
      </w:r>
      <w:bookmarkEnd w:id="16"/>
      <w:bookmarkEnd w:id="17"/>
      <w:bookmarkEnd w:id="18"/>
    </w:p>
    <w:p w14:paraId="0C348000" w14:textId="60D84A5A" w:rsidR="0094134C" w:rsidRPr="00E05D93" w:rsidRDefault="0094134C" w:rsidP="0094134C">
      <w:pPr>
        <w:spacing w:before="120"/>
        <w:ind w:firstLine="426"/>
      </w:pPr>
      <w:r w:rsidRPr="00E05D93">
        <w:t>A meteorológiai észlelők az ég borultságát is vizsgálják.</w:t>
      </w:r>
      <w:r w:rsidR="00FA1B5F">
        <w:t xml:space="preserve"> Az elnevezés ellenére e</w:t>
      </w:r>
      <w:r w:rsidR="00350533">
        <w:t>z nem a felhőzet színét jelenti, hanem azt, hogy a belátott területet az égen mekkora mértékben fedi felhő.</w:t>
      </w:r>
      <w:r w:rsidRPr="00E05D93">
        <w:t xml:space="preserve"> </w:t>
      </w:r>
      <w:r w:rsidR="006801EF">
        <w:t>Ezt az értéket úgynevezett oktában mérik, ami egy 0-tól 8-ig tartó osztályozási rendszert jelent.</w:t>
      </w:r>
      <w:r w:rsidRPr="00E05D93">
        <w:t xml:space="preserve"> Ha az érték 8, akkor az eget teljesen elfedik a felhők, míg 0-nál teljesen felhőtlen.</w:t>
      </w:r>
      <w:r w:rsidR="00657B0F">
        <w:t xml:space="preserve"> Azonban adódnak bizonyos speciális esetek.</w:t>
      </w:r>
      <w:r w:rsidR="00AA34F7">
        <w:t xml:space="preserve"> Amennyiben</w:t>
      </w:r>
      <w:r w:rsidRPr="00E05D93">
        <w:t xml:space="preserve"> az értéket 8 oktának </w:t>
      </w:r>
      <w:r w:rsidR="00F261F3">
        <w:t>becsültük</w:t>
      </w:r>
      <w:r w:rsidRPr="00E05D93">
        <w:t>, de</w:t>
      </w:r>
      <w:r w:rsidR="008C5E60">
        <w:t xml:space="preserve"> valahol</w:t>
      </w:r>
      <w:r w:rsidRPr="00E05D93">
        <w:t xml:space="preserve"> van kis lyuk a felhőzeten, az értéket 7 oktának kell venni. Ugyan így 0 oktánál, ha egy</w:t>
      </w:r>
      <w:r w:rsidR="00010593">
        <w:t xml:space="preserve"> egészen</w:t>
      </w:r>
      <w:r w:rsidRPr="00E05D93">
        <w:t xml:space="preserve"> kis felhő van az égen, már 1 okta az értéke. </w:t>
      </w:r>
      <w:r w:rsidR="008A2F7D">
        <w:t xml:space="preserve">Ezen kívül fontos figyelembe vennünk, hogy Cumulus típusú felhő (később részletezve) nem lehet 8 okta. </w:t>
      </w:r>
      <w:proofErr w:type="gramStart"/>
      <w:r w:rsidR="008A2F7D">
        <w:t>Ebben az esetben feltételeznünk kell, hogy vannak kis lyukak, csak mi nem látjuk őket, és az értéket 7 oktának kell becsülni.</w:t>
      </w:r>
      <w:proofErr w:type="gramEnd"/>
      <w:r w:rsidR="006A0DE4">
        <w:t xml:space="preserve"> </w:t>
      </w:r>
      <w:r w:rsidR="00037F5D">
        <w:fldChar w:fldCharType="begin" w:fldLock="1"/>
      </w:r>
      <w:r w:rsidR="00D27705">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p>
    <w:p w14:paraId="551F356C" w14:textId="5CF6D208" w:rsidR="0094134C" w:rsidRDefault="00A9425A" w:rsidP="00EC376B">
      <w:pPr>
        <w:spacing w:before="120"/>
        <w:ind w:firstLine="426"/>
      </w:pPr>
      <w:r>
        <w:t xml:space="preserve">Hogy ezt az értéket képeken is megkaphassuk, első lépésként el kell tudnunk különíteni a felhőket az égtől. </w:t>
      </w:r>
      <w:r w:rsidR="0094134C" w:rsidRPr="00E05D93">
        <w:t xml:space="preserve">Ha </w:t>
      </w:r>
      <w:r>
        <w:t xml:space="preserve">ezt sikerült elvégeznünk, </w:t>
      </w:r>
      <w:r w:rsidR="0094134C" w:rsidRPr="00E05D93">
        <w:t>akkor ez az érték már könnyen kiszámítható a kamerán látható területre von</w:t>
      </w:r>
      <w:r w:rsidR="00EC376B" w:rsidRPr="00E05D93">
        <w:t xml:space="preserve">atkozóan. </w:t>
      </w:r>
      <w:r w:rsidR="0094134C" w:rsidRPr="00E05D93">
        <w:t>A borultság vizsgálatot a meteorológiánál jelenleg az észlelők végzik ránézéses becslés alapján</w:t>
      </w:r>
      <w:r w:rsidR="00B262F3">
        <w:t>, ami gyakran pontatlan</w:t>
      </w:r>
      <w:r w:rsidR="0094134C" w:rsidRPr="00E05D93">
        <w:t>.</w:t>
      </w:r>
      <w:r w:rsidR="0072452C">
        <w:t xml:space="preserve"> </w:t>
      </w:r>
      <w:r w:rsidR="00EC376B" w:rsidRPr="00E05D93">
        <w:t>Tehát a</w:t>
      </w:r>
      <w:r w:rsidR="0094134C" w:rsidRPr="00E05D93">
        <w:t xml:space="preserve">z első feladat számunkra a felhők detektálása, égtől való elkülönítése, </w:t>
      </w:r>
      <w:r w:rsidR="00EC376B" w:rsidRPr="00E05D93">
        <w:t>majd az imént említe</w:t>
      </w:r>
      <w:r w:rsidR="00D3313B">
        <w:t>tt feltételek mellett meg kell</w:t>
      </w:r>
      <w:r w:rsidR="00EC376B" w:rsidRPr="00E05D93">
        <w:t xml:space="preserve"> határozni az ég oktában mért borultságát</w:t>
      </w:r>
      <w:r w:rsidR="00AF4298" w:rsidRPr="00E05D93">
        <w:t>.</w:t>
      </w:r>
    </w:p>
    <w:p w14:paraId="29515DA2" w14:textId="03E46C07" w:rsidR="004C548A" w:rsidRDefault="004C548A" w:rsidP="005D510F">
      <w:r>
        <w:t>A felhők típusának megállapítása már egy összetettebb feladat.</w:t>
      </w:r>
      <w:r w:rsidR="00736BD1">
        <w:t xml:space="preserve"> Ez abból is látható, hogy ehhez is szükséges a felhők elkülönítése az égtől, viszont a detektált felületeket tovább kell vizsgálnunk.</w:t>
      </w:r>
      <w:r w:rsidR="00272926">
        <w:t xml:space="preserve"> Tovább nehezíti a feladatot, hogy 10 alap típusú felhőt különböztetünk meg, melyeket további altípusokra bonthatunk</w:t>
      </w:r>
      <w:r w:rsidR="006D2E92">
        <w:t>.</w:t>
      </w:r>
      <w:r>
        <w:t xml:space="preserve"> Míg a borultság vizsgálatban jelenleg a gépek pontosabbak, ebben a témakörben még az észlelők</w:t>
      </w:r>
      <w:r w:rsidR="0008634C">
        <w:t xml:space="preserve"> becsülik meg</w:t>
      </w:r>
      <w:r w:rsidR="001266B5">
        <w:t xml:space="preserve"> </w:t>
      </w:r>
      <w:r w:rsidR="00FD57B6">
        <w:t>pontosabb</w:t>
      </w:r>
      <w:r w:rsidR="00360EE4">
        <w:t>an</w:t>
      </w:r>
      <w:r w:rsidR="00720EC8">
        <w:t xml:space="preserve"> a</w:t>
      </w:r>
      <w:r w:rsidR="00FD57B6">
        <w:t xml:space="preserve"> típust</w:t>
      </w:r>
      <w:r>
        <w:t>.</w:t>
      </w:r>
      <w:r w:rsidRPr="00E05D93">
        <w:t xml:space="preserve"> Részletes megvalósítása rendkívül nehéz témakör, mivel sok felhőtípus létezik, melyek gyakran csak apró tulajdonságokban térnek el egymástól. Ezen tulajdonságok némelyike ké</w:t>
      </w:r>
      <w:r w:rsidR="00A11D23">
        <w:t>p alapján nem is megállapítható, ilyen például a kialakulásának folyamata.</w:t>
      </w:r>
    </w:p>
    <w:p w14:paraId="3181CAD2" w14:textId="77777777" w:rsidR="00FD57B6" w:rsidRPr="00FD57B6" w:rsidRDefault="00FD57B6" w:rsidP="005A6233">
      <w:pPr>
        <w:pStyle w:val="Cmsor2"/>
      </w:pPr>
      <w:bookmarkStart w:id="19" w:name="_Toc385287714"/>
      <w:bookmarkStart w:id="20" w:name="_Toc403718725"/>
      <w:r w:rsidRPr="00FD57B6">
        <w:t xml:space="preserve">2.2. Felhők </w:t>
      </w:r>
      <w:r w:rsidRPr="005A6233">
        <w:t>típusai</w:t>
      </w:r>
      <w:r w:rsidR="009B099A">
        <w:t xml:space="preserve"> és jellemzői</w:t>
      </w:r>
      <w:bookmarkEnd w:id="19"/>
      <w:bookmarkEnd w:id="20"/>
    </w:p>
    <w:p w14:paraId="5B4EB241" w14:textId="1B06CCCD" w:rsidR="004C548A" w:rsidRPr="00BC474A" w:rsidRDefault="00D416EB" w:rsidP="004C548A">
      <w:pPr>
        <w:spacing w:before="120"/>
        <w:ind w:firstLine="426"/>
      </w:pPr>
      <w:r>
        <w:t>A felhőket magasság szerint három</w:t>
      </w:r>
      <w:r w:rsidR="004C548A" w:rsidRPr="00E05D93">
        <w:t xml:space="preserve"> rétegbe, és ezeken belül 10 </w:t>
      </w:r>
      <w:r w:rsidR="00AD3564">
        <w:t>típusra</w:t>
      </w:r>
      <w:r w:rsidR="004C548A" w:rsidRPr="00E05D93">
        <w:t xml:space="preserve"> oszthatjuk</w:t>
      </w:r>
      <w:r w:rsidR="004C548A">
        <w:t xml:space="preserve"> (lásd </w:t>
      </w:r>
      <w:r w:rsidR="005D510F">
        <w:t>1</w:t>
      </w:r>
      <w:r w:rsidR="004C548A">
        <w:t xml:space="preserve">. </w:t>
      </w:r>
      <w:r w:rsidR="00F20E55">
        <w:t>melléklet</w:t>
      </w:r>
      <w:r w:rsidR="004C548A">
        <w:t>)</w:t>
      </w:r>
      <w:r w:rsidR="004C548A" w:rsidRPr="00E05D93">
        <w:t xml:space="preserve">. </w:t>
      </w:r>
      <w:r w:rsidR="000C1732">
        <w:t>Ha</w:t>
      </w:r>
      <w:r w:rsidR="004C548A" w:rsidRPr="00E05D93">
        <w:t xml:space="preserve"> igazán részletesek akarunk lenni, akkor még ezeket is</w:t>
      </w:r>
      <w:r w:rsidR="004C548A">
        <w:t xml:space="preserve"> tovább oszthatjuk altípusokra. </w:t>
      </w:r>
      <w:proofErr w:type="gramStart"/>
      <w:r w:rsidR="004C548A">
        <w:t>Az alábbi adatokat a</w:t>
      </w:r>
      <w:r w:rsidR="009F67D2">
        <w:t xml:space="preserve"> MET Office könyvében</w:t>
      </w:r>
      <w:proofErr w:type="gramEnd"/>
      <w:r w:rsidR="003B7ECE">
        <w:t xml:space="preserve"> </w:t>
      </w:r>
      <w:r w:rsidR="00037F5D">
        <w:fldChar w:fldCharType="begin" w:fldLock="1"/>
      </w:r>
      <w:r w:rsidR="00D27705">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037F5D">
        <w:fldChar w:fldCharType="separate"/>
      </w:r>
      <w:proofErr w:type="gramStart"/>
      <w:r w:rsidR="003B7ECE" w:rsidRPr="003B7ECE">
        <w:rPr>
          <w:noProof/>
        </w:rPr>
        <w:t>[2]</w:t>
      </w:r>
      <w:r w:rsidR="00037F5D">
        <w:fldChar w:fldCharType="end"/>
      </w:r>
      <w:r w:rsidR="004C548A">
        <w:t xml:space="preserve"> leírtak alapján</w:t>
      </w:r>
      <w:r w:rsidR="00EC5A00">
        <w:t xml:space="preserve"> az OMSZ specifikációjából</w:t>
      </w:r>
      <w:proofErr w:type="gramEnd"/>
      <w:r w:rsidR="002173CE">
        <w:t xml:space="preserve"> </w:t>
      </w:r>
      <w:r w:rsidR="00037F5D">
        <w:fldChar w:fldCharType="begin" w:fldLock="1"/>
      </w:r>
      <w:r w:rsidR="00D27705">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r w:rsidR="004C548A">
        <w:t xml:space="preserve"> gyűjtöttük össze.</w:t>
      </w:r>
    </w:p>
    <w:p w14:paraId="75194AE4" w14:textId="77777777" w:rsidR="004C548A" w:rsidRPr="00CF1FA8" w:rsidRDefault="004C548A" w:rsidP="004C548A">
      <w:pPr>
        <w:spacing w:before="120"/>
        <w:ind w:firstLine="426"/>
      </w:pPr>
      <w:r w:rsidRPr="00CF1FA8">
        <w:t xml:space="preserve">Magasan lévő felhők a </w:t>
      </w:r>
      <w:proofErr w:type="spellStart"/>
      <w:r w:rsidRPr="00CF1FA8">
        <w:t>Cirrus</w:t>
      </w:r>
      <w:proofErr w:type="spellEnd"/>
      <w:r w:rsidRPr="00CF1FA8">
        <w:t xml:space="preserve">, </w:t>
      </w:r>
      <w:proofErr w:type="spellStart"/>
      <w:r w:rsidRPr="00CF1FA8">
        <w:t>Cirrocumulus</w:t>
      </w:r>
      <w:proofErr w:type="spellEnd"/>
      <w:r w:rsidRPr="00CF1FA8">
        <w:t xml:space="preserve"> és a </w:t>
      </w:r>
      <w:proofErr w:type="spellStart"/>
      <w:r w:rsidRPr="00CF1FA8">
        <w:t>Cirrostratus</w:t>
      </w:r>
      <w:proofErr w:type="spellEnd"/>
      <w:r w:rsidRPr="00CF1FA8">
        <w:t>. Ezekre egységesen igaz, hogy 6000m fölött helyezkednek el, jégkristályokból állnak és nem adnak csapadékot.</w:t>
      </w:r>
    </w:p>
    <w:p w14:paraId="665B0084" w14:textId="77777777" w:rsidR="004C548A" w:rsidRPr="00CF1FA8" w:rsidRDefault="004C548A" w:rsidP="004C548A">
      <w:pPr>
        <w:spacing w:before="120"/>
        <w:ind w:firstLine="426"/>
      </w:pPr>
      <w:r w:rsidRPr="00CF1FA8">
        <w:t xml:space="preserve">A </w:t>
      </w:r>
      <w:proofErr w:type="spellStart"/>
      <w:r w:rsidRPr="00CF1FA8">
        <w:t>Cirrus</w:t>
      </w:r>
      <w:proofErr w:type="spellEnd"/>
      <w:r w:rsidRPr="00CF1FA8">
        <w:t xml:space="preserve"> egy világos színű, szálas szerkezetű magasan elhelyezkedő felhő. Általában egyszerre csak kevés </w:t>
      </w:r>
      <w:r w:rsidR="00447689">
        <w:t>–</w:t>
      </w:r>
      <w:r w:rsidRPr="00CF1FA8">
        <w:t xml:space="preserve"> néhány okta </w:t>
      </w:r>
      <w:r w:rsidR="00447689">
        <w:t>–</w:t>
      </w:r>
      <w:r w:rsidRPr="00CF1FA8">
        <w:t xml:space="preserve"> van belőle az égen. Érdekesség, hog</w:t>
      </w:r>
      <w:r w:rsidR="00996269">
        <w:t>y gyakran a repülőgépek kondenz</w:t>
      </w:r>
      <w:r w:rsidRPr="00CF1FA8">
        <w:t xml:space="preserve">csíkja is </w:t>
      </w:r>
      <w:proofErr w:type="spellStart"/>
      <w:r w:rsidRPr="00CF1FA8">
        <w:t>Cirrus-szá</w:t>
      </w:r>
      <w:proofErr w:type="spellEnd"/>
      <w:r w:rsidRPr="00CF1FA8">
        <w:t xml:space="preserve"> alakul, ha sokáig megmarad (és ez nem baj, nem</w:t>
      </w:r>
      <w:r w:rsidR="00C70597">
        <w:t xml:space="preserve"> kell leszű</w:t>
      </w:r>
      <w:r w:rsidRPr="00CF1FA8">
        <w:t>rni a felhők közül).</w:t>
      </w:r>
    </w:p>
    <w:p w14:paraId="4C2FB32D" w14:textId="77777777" w:rsidR="004C548A" w:rsidRPr="00CF1FA8" w:rsidRDefault="004C548A" w:rsidP="004C548A">
      <w:pPr>
        <w:spacing w:before="120"/>
        <w:ind w:firstLine="426"/>
      </w:pPr>
      <w:r w:rsidRPr="00CF1FA8">
        <w:lastRenderedPageBreak/>
        <w:t xml:space="preserve">A </w:t>
      </w:r>
      <w:proofErr w:type="spellStart"/>
      <w:r w:rsidRPr="00CF1FA8">
        <w:t>Cirrocumulust</w:t>
      </w:r>
      <w:proofErr w:type="spellEnd"/>
      <w:r w:rsidRPr="00CF1FA8">
        <w:t xml:space="preserve"> a köznyelv "bárányfelhő"</w:t>
      </w:r>
      <w:proofErr w:type="spellStart"/>
      <w:r w:rsidRPr="00CF1FA8">
        <w:t>-nek</w:t>
      </w:r>
      <w:proofErr w:type="spellEnd"/>
      <w:r w:rsidRPr="00CF1FA8">
        <w:t xml:space="preserve"> nevezi. Szintén magasan helyezkedik el, gomolyos, általában fehér színű. Azonban </w:t>
      </w:r>
      <w:r>
        <w:t>nagyobb önárnyéka lehet, tehát</w:t>
      </w:r>
      <w:r w:rsidRPr="00CF1FA8">
        <w:t xml:space="preserve"> nem csa</w:t>
      </w:r>
      <w:r w:rsidR="00C543E5">
        <w:t>k fehér, hanem egész sötét színt is felvehet</w:t>
      </w:r>
      <w:r w:rsidRPr="00CF1FA8">
        <w:t>, tartalmazhat ezek között színátmenetet.</w:t>
      </w:r>
    </w:p>
    <w:p w14:paraId="5CF99C6A" w14:textId="77777777" w:rsidR="004C548A" w:rsidRDefault="004C548A" w:rsidP="004C548A">
      <w:pPr>
        <w:spacing w:before="120"/>
        <w:ind w:firstLine="426"/>
      </w:pPr>
      <w:r w:rsidRPr="00CF1FA8">
        <w:t xml:space="preserve">A </w:t>
      </w:r>
      <w:proofErr w:type="spellStart"/>
      <w:r w:rsidRPr="00CF1FA8">
        <w:t>Cirrostratus</w:t>
      </w:r>
      <w:proofErr w:type="spellEnd"/>
      <w:r w:rsidRPr="00CF1FA8">
        <w:t xml:space="preserve"> egy magasan elhelyezkedő egybefüggő fátyolfelhő. Képes az egész eget beborítani. Különleges ismertetőjele, hogy nagyon hasonlít az </w:t>
      </w:r>
      <w:proofErr w:type="spellStart"/>
      <w:r w:rsidRPr="00CF1FA8">
        <w:t>Altostratusra</w:t>
      </w:r>
      <w:proofErr w:type="spellEnd"/>
      <w:r w:rsidRPr="00CF1FA8">
        <w:t>, de átlátszik rajta a Nap, és körülötte Halo jelenség alakul ki, tehát egy gyűrű látszik.</w:t>
      </w:r>
    </w:p>
    <w:p w14:paraId="6EF26AE4" w14:textId="77777777" w:rsidR="004C548A" w:rsidRPr="00CF1FA8" w:rsidRDefault="004C548A" w:rsidP="004C548A">
      <w:pPr>
        <w:spacing w:before="120"/>
        <w:ind w:firstLine="426"/>
      </w:pPr>
      <w:r w:rsidRPr="00CF1FA8">
        <w:t>A középmagasan elhelyezkedő felhők 2500</w:t>
      </w:r>
      <w:r w:rsidR="00495F1C">
        <w:t>–</w:t>
      </w:r>
      <w:r w:rsidRPr="00CF1FA8">
        <w:t xml:space="preserve">6000m között találhatók. Típusai az </w:t>
      </w:r>
      <w:proofErr w:type="spellStart"/>
      <w:r w:rsidRPr="00CF1FA8">
        <w:t>Altocumulus</w:t>
      </w:r>
      <w:proofErr w:type="spellEnd"/>
      <w:r w:rsidRPr="00CF1FA8">
        <w:t xml:space="preserve">, </w:t>
      </w:r>
      <w:proofErr w:type="spellStart"/>
      <w:r w:rsidRPr="00CF1FA8">
        <w:t>Altostratus</w:t>
      </w:r>
      <w:proofErr w:type="spellEnd"/>
      <w:r w:rsidRPr="00CF1FA8">
        <w:t xml:space="preserve"> és </w:t>
      </w:r>
      <w:proofErr w:type="spellStart"/>
      <w:r w:rsidRPr="00CF1FA8">
        <w:t>Nimbostratus</w:t>
      </w:r>
      <w:proofErr w:type="spellEnd"/>
      <w:r w:rsidRPr="00CF1FA8">
        <w:t>.</w:t>
      </w:r>
    </w:p>
    <w:p w14:paraId="64FBAB9B" w14:textId="77777777" w:rsidR="004C548A" w:rsidRPr="00CF1FA8" w:rsidRDefault="004C548A" w:rsidP="004C548A">
      <w:pPr>
        <w:spacing w:before="120"/>
        <w:ind w:firstLine="426"/>
      </w:pPr>
      <w:r w:rsidRPr="00CF1FA8">
        <w:t xml:space="preserve">Az </w:t>
      </w:r>
      <w:proofErr w:type="spellStart"/>
      <w:r w:rsidRPr="00CF1FA8">
        <w:t>Altocumulus</w:t>
      </w:r>
      <w:proofErr w:type="spellEnd"/>
      <w:r w:rsidRPr="00CF1FA8">
        <w:t xml:space="preserve"> egy gomolyos, változatos színű középmagasan elhelyezkedő felhő. Nem csak a színe, hanem az alakja is változik, csapadék általában nem származik belőle, kivéve az AC7-et, amiből gyenge csapadék származhat. Változó mennyiségben van</w:t>
      </w:r>
      <w:r w:rsidR="00EA7775">
        <w:t xml:space="preserve"> jelen</w:t>
      </w:r>
      <w:r w:rsidRPr="00CF1FA8">
        <w:t xml:space="preserve"> az égen, 1</w:t>
      </w:r>
      <w:r w:rsidR="00231DB0">
        <w:t>–</w:t>
      </w:r>
      <w:r w:rsidRPr="00CF1FA8">
        <w:t xml:space="preserve">7 </w:t>
      </w:r>
      <w:proofErr w:type="spellStart"/>
      <w:r w:rsidRPr="00CF1FA8">
        <w:t>oktáig</w:t>
      </w:r>
      <w:proofErr w:type="spellEnd"/>
      <w:r w:rsidRPr="00CF1FA8">
        <w:t>.</w:t>
      </w:r>
    </w:p>
    <w:p w14:paraId="25F3400A" w14:textId="77777777" w:rsidR="004C548A" w:rsidRPr="00CF1FA8" w:rsidRDefault="004C548A" w:rsidP="004C548A">
      <w:pPr>
        <w:spacing w:before="120"/>
        <w:ind w:firstLine="426"/>
      </w:pPr>
      <w:r w:rsidRPr="00CF1FA8">
        <w:t xml:space="preserve">Az </w:t>
      </w:r>
      <w:proofErr w:type="spellStart"/>
      <w:r w:rsidRPr="00CF1FA8">
        <w:t>Altostratus</w:t>
      </w:r>
      <w:proofErr w:type="spellEnd"/>
      <w:r w:rsidRPr="00CF1FA8">
        <w:t xml:space="preserve"> is középmagasan van, és a teljes eget beborítja. Általában egysíkú, egyszínű, és nem ad csapadékot. Két fajtája van. Az egyiken átlátszik a Nap és Halo-ja (gyűrűje) van, a másikon nem látszik át.</w:t>
      </w:r>
    </w:p>
    <w:p w14:paraId="7FEC743B" w14:textId="77777777" w:rsidR="005D4F36" w:rsidRDefault="004C548A" w:rsidP="007E79CB">
      <w:pPr>
        <w:spacing w:before="120"/>
        <w:ind w:firstLine="426"/>
      </w:pPr>
      <w:r w:rsidRPr="00CF1FA8">
        <w:t xml:space="preserve">A </w:t>
      </w:r>
      <w:proofErr w:type="spellStart"/>
      <w:r w:rsidRPr="00CF1FA8">
        <w:t>Nimbostratus</w:t>
      </w:r>
      <w:proofErr w:type="spellEnd"/>
      <w:r w:rsidRPr="00CF1FA8">
        <w:t xml:space="preserve"> egy vastag, egész eget beborító, középmagasságban elhelyezkedő felhő. Több napig tartó eső vagy hó származhat belőle. Vastagsága miatt a Nap nem látszik át rajta. Nagyon hasonlít az </w:t>
      </w:r>
      <w:proofErr w:type="spellStart"/>
      <w:r w:rsidRPr="00CF1FA8">
        <w:t>Altostratusra</w:t>
      </w:r>
      <w:proofErr w:type="spellEnd"/>
      <w:r w:rsidRPr="00CF1FA8">
        <w:t xml:space="preserve">, ezért akkor mondhatjuk </w:t>
      </w:r>
      <w:proofErr w:type="spellStart"/>
      <w:r w:rsidRPr="00CF1FA8">
        <w:t>Nimbostratusnak</w:t>
      </w:r>
      <w:proofErr w:type="spellEnd"/>
      <w:r w:rsidRPr="00CF1FA8">
        <w:t xml:space="preserve"> egy</w:t>
      </w:r>
      <w:r w:rsidR="00006C84">
        <w:t xml:space="preserve"> felhő típusát, ha csapadék esik</w:t>
      </w:r>
      <w:r w:rsidRPr="00CF1FA8">
        <w:t xml:space="preserve">. Egyedi jellemzője, hogy esőn és </w:t>
      </w:r>
      <w:r>
        <w:t>havon</w:t>
      </w:r>
      <w:r w:rsidRPr="00CF1FA8">
        <w:t xml:space="preserve"> kívül fa</w:t>
      </w:r>
      <w:r w:rsidR="007E79CB">
        <w:t>gyott eső is származhat belőle.</w:t>
      </w:r>
    </w:p>
    <w:p w14:paraId="2D33E8E8" w14:textId="77777777" w:rsidR="005D4F36" w:rsidRDefault="005D4F36" w:rsidP="004C548A">
      <w:pPr>
        <w:spacing w:before="120"/>
        <w:ind w:firstLine="426"/>
      </w:pPr>
      <w:r>
        <w:t>Az alacsonyan elhelyezkedő felhők 2500</w:t>
      </w:r>
      <w:r w:rsidR="00657DD5">
        <w:t xml:space="preserve"> </w:t>
      </w:r>
      <w:r>
        <w:t>m alatt találhatók.</w:t>
      </w:r>
      <w:r w:rsidR="00CD065C">
        <w:t xml:space="preserve"> Típusai a Cumulus, </w:t>
      </w:r>
      <w:proofErr w:type="spellStart"/>
      <w:r w:rsidR="00CD065C">
        <w:t>Cumulonimbus</w:t>
      </w:r>
      <w:proofErr w:type="spellEnd"/>
      <w:r w:rsidR="00CD065C">
        <w:t xml:space="preserve">, </w:t>
      </w:r>
      <w:proofErr w:type="spellStart"/>
      <w:r w:rsidR="00CD065C" w:rsidRPr="00CF1FA8">
        <w:t>Stratocumulus</w:t>
      </w:r>
      <w:proofErr w:type="spellEnd"/>
      <w:r w:rsidR="00CD065C">
        <w:t xml:space="preserve"> és a </w:t>
      </w:r>
      <w:proofErr w:type="spellStart"/>
      <w:r w:rsidR="00CD065C">
        <w:t>Stratus</w:t>
      </w:r>
      <w:proofErr w:type="spellEnd"/>
      <w:r w:rsidR="00CD065C">
        <w:t>.</w:t>
      </w:r>
    </w:p>
    <w:p w14:paraId="3B7ACE4B" w14:textId="77777777" w:rsidR="004C548A" w:rsidRPr="00CF1FA8" w:rsidRDefault="004C548A" w:rsidP="004C548A">
      <w:pPr>
        <w:spacing w:before="120"/>
        <w:ind w:firstLine="426"/>
      </w:pPr>
      <w:r w:rsidRPr="00CF1FA8">
        <w:t>A Cumulus egy alacsonyan elhelyezkedő felhő. Nem boríthatja teljesen az eget, 7 oktánál nem lehet több. Az alja egyenes, de egy habos, fölfel</w:t>
      </w:r>
      <w:r>
        <w:t>é</w:t>
      </w:r>
      <w:r w:rsidRPr="00CF1FA8">
        <w:t xml:space="preserve"> növő tetőrész indul ki belőle. Ha kellően magas, akkor záporszerű eső vagy hó származhat belőle.</w:t>
      </w:r>
    </w:p>
    <w:p w14:paraId="7148EE0E" w14:textId="77777777" w:rsidR="004C548A" w:rsidRPr="00CF1FA8" w:rsidRDefault="004C548A" w:rsidP="004C548A">
      <w:pPr>
        <w:spacing w:before="120"/>
        <w:ind w:firstLine="426"/>
      </w:pPr>
      <w:r w:rsidRPr="00CF1FA8">
        <w:t xml:space="preserve">A </w:t>
      </w:r>
      <w:proofErr w:type="spellStart"/>
      <w:r w:rsidRPr="00CF1FA8">
        <w:t>Cumulonimbus</w:t>
      </w:r>
      <w:proofErr w:type="spellEnd"/>
      <w:r w:rsidRPr="00CF1FA8">
        <w:t xml:space="preserve"> a Cumulus egy továbbfejlődött változata</w:t>
      </w:r>
      <w:r>
        <w:t>. A</w:t>
      </w:r>
      <w:r w:rsidRPr="00CF1FA8">
        <w:t xml:space="preserve">kkor nevezzük így a felhőt, ha a Cumulus magassága átlép a </w:t>
      </w:r>
      <w:proofErr w:type="spellStart"/>
      <w:r w:rsidRPr="00CF1FA8">
        <w:t>közepmagas</w:t>
      </w:r>
      <w:proofErr w:type="spellEnd"/>
      <w:r w:rsidRPr="00CF1FA8">
        <w:t xml:space="preserve"> szintre. Vastagsága miatt sötét az alja, teteje változatos színű, habos. Legnagyobb alakja úgynevezett üllővel rendelkezik. Ekkor a magassága már meghaladhatja a 6000</w:t>
      </w:r>
      <w:r>
        <w:t xml:space="preserve"> métert,</w:t>
      </w:r>
      <w:r w:rsidRPr="00CF1FA8">
        <w:t xml:space="preserve"> és zivatar származhat belőle dörgéssel, villámlással, jégesővel, intenzív esővel vagy hóval.</w:t>
      </w:r>
    </w:p>
    <w:p w14:paraId="15E194FC" w14:textId="77777777" w:rsidR="005D510F" w:rsidRDefault="005D510F" w:rsidP="005D510F">
      <w:pPr>
        <w:keepNext/>
        <w:spacing w:before="120"/>
        <w:ind w:firstLine="0"/>
        <w:jc w:val="center"/>
      </w:pPr>
      <w:r>
        <w:rPr>
          <w:noProof/>
        </w:rPr>
        <w:drawing>
          <wp:inline distT="0" distB="0" distL="0" distR="0" wp14:anchorId="2F5C30AC" wp14:editId="418F2D95">
            <wp:extent cx="3810000" cy="1428119"/>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5194" cy="1441311"/>
                    </a:xfrm>
                    <a:prstGeom prst="rect">
                      <a:avLst/>
                    </a:prstGeom>
                    <a:noFill/>
                    <a:ln>
                      <a:noFill/>
                    </a:ln>
                  </pic:spPr>
                </pic:pic>
              </a:graphicData>
            </a:graphic>
          </wp:inline>
        </w:drawing>
      </w:r>
    </w:p>
    <w:p w14:paraId="0A1D51CE" w14:textId="77777777" w:rsidR="005D510F" w:rsidRPr="005D510F" w:rsidRDefault="00037F5D" w:rsidP="005D510F">
      <w:pPr>
        <w:pStyle w:val="Kpalrs"/>
        <w:spacing w:before="120"/>
        <w:rPr>
          <w:noProof/>
          <w:color w:val="000000" w:themeColor="text1"/>
          <w:szCs w:val="20"/>
        </w:rPr>
      </w:pPr>
      <w:r w:rsidRPr="00750117">
        <w:rPr>
          <w:noProof/>
          <w:color w:val="000000" w:themeColor="text1"/>
          <w:szCs w:val="20"/>
        </w:rPr>
        <w:fldChar w:fldCharType="begin"/>
      </w:r>
      <w:r w:rsidR="005D510F" w:rsidRPr="00750117">
        <w:rPr>
          <w:noProof/>
          <w:color w:val="000000" w:themeColor="text1"/>
          <w:szCs w:val="20"/>
        </w:rPr>
        <w:instrText xml:space="preserve"> SEQ ábra \* ARABIC </w:instrText>
      </w:r>
      <w:r w:rsidRPr="00750117">
        <w:rPr>
          <w:noProof/>
          <w:color w:val="000000" w:themeColor="text1"/>
          <w:szCs w:val="20"/>
        </w:rPr>
        <w:fldChar w:fldCharType="separate"/>
      </w:r>
      <w:r w:rsidR="00CF0A90">
        <w:rPr>
          <w:noProof/>
          <w:color w:val="000000" w:themeColor="text1"/>
          <w:szCs w:val="20"/>
        </w:rPr>
        <w:t>2</w:t>
      </w:r>
      <w:r w:rsidRPr="00750117">
        <w:rPr>
          <w:noProof/>
          <w:color w:val="000000" w:themeColor="text1"/>
          <w:szCs w:val="20"/>
        </w:rPr>
        <w:fldChar w:fldCharType="end"/>
      </w:r>
      <w:r w:rsidR="005D510F" w:rsidRPr="00750117">
        <w:rPr>
          <w:noProof/>
          <w:color w:val="000000" w:themeColor="text1"/>
          <w:szCs w:val="20"/>
        </w:rPr>
        <w:t xml:space="preserve">. ábra – </w:t>
      </w:r>
      <w:r w:rsidR="005D510F">
        <w:rPr>
          <w:noProof/>
          <w:color w:val="000000" w:themeColor="text1"/>
          <w:szCs w:val="20"/>
        </w:rPr>
        <w:t xml:space="preserve">A két felhőtípus, melyeket gépi látó rendszerrel meg lehet különböztetni. Balról a </w:t>
      </w:r>
      <w:r w:rsidR="005D510F" w:rsidRPr="0094134C">
        <w:rPr>
          <w:noProof/>
          <w:color w:val="000000" w:themeColor="text1"/>
          <w:szCs w:val="20"/>
        </w:rPr>
        <w:t xml:space="preserve">Cumulus, </w:t>
      </w:r>
      <w:r w:rsidR="005D510F">
        <w:rPr>
          <w:noProof/>
          <w:color w:val="000000" w:themeColor="text1"/>
          <w:szCs w:val="20"/>
        </w:rPr>
        <w:t xml:space="preserve">jobbról a </w:t>
      </w:r>
      <w:r w:rsidR="005D510F" w:rsidRPr="0094134C">
        <w:rPr>
          <w:noProof/>
          <w:color w:val="000000" w:themeColor="text1"/>
          <w:szCs w:val="20"/>
        </w:rPr>
        <w:t>Stratus</w:t>
      </w:r>
      <w:r w:rsidR="005D510F">
        <w:rPr>
          <w:noProof/>
          <w:color w:val="000000" w:themeColor="text1"/>
          <w:szCs w:val="20"/>
        </w:rPr>
        <w:t xml:space="preserve"> látható.</w:t>
      </w:r>
    </w:p>
    <w:p w14:paraId="21D7FF8A" w14:textId="77777777" w:rsidR="004C548A" w:rsidRPr="00CF1FA8" w:rsidRDefault="004C548A" w:rsidP="004C548A">
      <w:pPr>
        <w:spacing w:before="120"/>
        <w:ind w:firstLine="426"/>
      </w:pPr>
      <w:r w:rsidRPr="00CF1FA8">
        <w:lastRenderedPageBreak/>
        <w:t xml:space="preserve">A </w:t>
      </w:r>
      <w:proofErr w:type="spellStart"/>
      <w:r w:rsidRPr="00CF1FA8">
        <w:t>Stratocumulus</w:t>
      </w:r>
      <w:proofErr w:type="spellEnd"/>
      <w:r w:rsidRPr="00CF1FA8">
        <w:t xml:space="preserve"> alacsonyan elhelyezkedő párna alakú felhő. Sötét foltok vannak rajta, de a széle világos. Vertikális magassága kicsi, gyenge esőt adhat. Maximum 7 okta lehet belőle.</w:t>
      </w:r>
    </w:p>
    <w:p w14:paraId="76731158" w14:textId="77777777" w:rsidR="004C548A" w:rsidRDefault="004C548A" w:rsidP="004C548A">
      <w:pPr>
        <w:spacing w:before="120"/>
        <w:ind w:firstLine="426"/>
      </w:pPr>
      <w:r w:rsidRPr="00CF1FA8">
        <w:t xml:space="preserve">A </w:t>
      </w:r>
      <w:proofErr w:type="spellStart"/>
      <w:r w:rsidRPr="00CF1FA8">
        <w:t>Stratusnak</w:t>
      </w:r>
      <w:proofErr w:type="spellEnd"/>
      <w:r w:rsidRPr="00CF1FA8">
        <w:t xml:space="preserve"> </w:t>
      </w:r>
      <w:r>
        <w:t>két</w:t>
      </w:r>
      <w:r w:rsidRPr="00CF1FA8">
        <w:t xml:space="preserve"> fajtája lehet: </w:t>
      </w:r>
      <w:proofErr w:type="spellStart"/>
      <w:r w:rsidRPr="00CF1FA8">
        <w:t>Virga</w:t>
      </w:r>
      <w:proofErr w:type="spellEnd"/>
      <w:r w:rsidRPr="00CF1FA8">
        <w:t xml:space="preserve"> és </w:t>
      </w:r>
      <w:proofErr w:type="spellStart"/>
      <w:r w:rsidRPr="00CF1FA8">
        <w:t>Stratus</w:t>
      </w:r>
      <w:proofErr w:type="spellEnd"/>
      <w:r w:rsidRPr="00CF1FA8">
        <w:t xml:space="preserve">. A </w:t>
      </w:r>
      <w:proofErr w:type="spellStart"/>
      <w:r w:rsidRPr="00CF1FA8">
        <w:t>Virga</w:t>
      </w:r>
      <w:proofErr w:type="spellEnd"/>
      <w:r w:rsidRPr="00CF1FA8">
        <w:t xml:space="preserve"> csapadékos időben fordul elő, sötét, cafatos szélű, szálas szerkezetű, míg a </w:t>
      </w:r>
      <w:proofErr w:type="spellStart"/>
      <w:r w:rsidRPr="00CF1FA8">
        <w:t>Stratus</w:t>
      </w:r>
      <w:proofErr w:type="spellEnd"/>
      <w:r w:rsidRPr="00CF1FA8">
        <w:t xml:space="preserve"> a felszállt köd. Színe világos, egysíkú, egyszínű, és szitálást eredményezhet.</w:t>
      </w:r>
    </w:p>
    <w:p w14:paraId="376D505C" w14:textId="77777777" w:rsidR="004C548A" w:rsidRDefault="004C548A" w:rsidP="004C548A">
      <w:pPr>
        <w:spacing w:before="120"/>
        <w:ind w:firstLine="426"/>
      </w:pPr>
      <w:r>
        <w:t>A felsorolt típusok gyakran csak apró, nehezen detektálható részletekben térnek el. Ilyen tulajdo</w:t>
      </w:r>
      <w:r w:rsidR="00105BB3">
        <w:t>nság például, hogy látszik-e a N</w:t>
      </w:r>
      <w:r>
        <w:t xml:space="preserve">ap gyűrűje, a felhő magassága – amit az általunk használt képek alapján nem tudunk megállapítani – a felhő vastagsága és az, hogy a felhő milyen módon alakult ki, ami pedig bonyolult mozgókép feldolgozást igényelne. Viszont észrevehető, hogy bizonyos felhők főbb tulajdonságai megegyeznek. Ilyen módon a listát két csoportra bonthatjuk: </w:t>
      </w:r>
      <w:proofErr w:type="spellStart"/>
      <w:r>
        <w:t>Stratus</w:t>
      </w:r>
      <w:proofErr w:type="spellEnd"/>
      <w:r>
        <w:t xml:space="preserve"> és Cumulus típusú felhők (lásd </w:t>
      </w:r>
      <w:r w:rsidR="0048716A">
        <w:t>2</w:t>
      </w:r>
      <w:r>
        <w:t xml:space="preserve">. ábra). Az elsőbe tartozik többek között a </w:t>
      </w:r>
      <w:proofErr w:type="spellStart"/>
      <w:r>
        <w:t>Stratus</w:t>
      </w:r>
      <w:proofErr w:type="spellEnd"/>
      <w:r>
        <w:t xml:space="preserve">, </w:t>
      </w:r>
      <w:proofErr w:type="spellStart"/>
      <w:r>
        <w:t>Cirrus</w:t>
      </w:r>
      <w:proofErr w:type="spellEnd"/>
      <w:r>
        <w:t xml:space="preserve">, </w:t>
      </w:r>
      <w:proofErr w:type="spellStart"/>
      <w:r>
        <w:t>Nimbostratus</w:t>
      </w:r>
      <w:proofErr w:type="spellEnd"/>
      <w:r>
        <w:t xml:space="preserve">, </w:t>
      </w:r>
      <w:proofErr w:type="spellStart"/>
      <w:r>
        <w:t>Altostratus</w:t>
      </w:r>
      <w:proofErr w:type="spellEnd"/>
      <w:r>
        <w:t xml:space="preserve">, a másodikba pedig a Cumulus, </w:t>
      </w:r>
      <w:proofErr w:type="spellStart"/>
      <w:r>
        <w:t>Cumulonimbus</w:t>
      </w:r>
      <w:proofErr w:type="spellEnd"/>
      <w:r>
        <w:t xml:space="preserve">, </w:t>
      </w:r>
      <w:proofErr w:type="spellStart"/>
      <w:r>
        <w:t>Altocumu</w:t>
      </w:r>
      <w:r w:rsidR="00085538">
        <w:t>lus</w:t>
      </w:r>
      <w:proofErr w:type="spellEnd"/>
      <w:r w:rsidR="00085538">
        <w:t>. Programunkban jelenleg</w:t>
      </w:r>
      <w:r>
        <w:t xml:space="preserve"> ezek felismerése lesz a cél.</w:t>
      </w:r>
    </w:p>
    <w:p w14:paraId="77B0A8C5" w14:textId="77777777" w:rsidR="004C548A" w:rsidRPr="00E05D93" w:rsidRDefault="004C548A" w:rsidP="004C548A">
      <w:pPr>
        <w:spacing w:before="120"/>
        <w:ind w:firstLine="426"/>
      </w:pPr>
      <w:r w:rsidRPr="00E05D93">
        <w:t xml:space="preserve">A </w:t>
      </w:r>
      <w:proofErr w:type="spellStart"/>
      <w:r w:rsidRPr="00E05D93">
        <w:t>Stratus</w:t>
      </w:r>
      <w:proofErr w:type="spellEnd"/>
      <w:r w:rsidRPr="00E05D93">
        <w:t xml:space="preserve"> és a Cumulus között az egyik legnagyobb különbséget az égen található mennyiségük, tehát az ég borultsága adja. Így egyértelmű, hogy ez a témakör szorosan összekapcsolódik a </w:t>
      </w:r>
      <w:r w:rsidR="00CE7B37">
        <w:t>b</w:t>
      </w:r>
      <w:r w:rsidR="00E00DDA">
        <w:t>orultság vizsgálattal</w:t>
      </w:r>
      <w:r w:rsidRPr="00E05D93">
        <w:t>. A Cumulus jellegű felhők 1</w:t>
      </w:r>
      <w:r w:rsidR="00026869">
        <w:t>–</w:t>
      </w:r>
      <w:r w:rsidRPr="00E05D93">
        <w:t xml:space="preserve">7 </w:t>
      </w:r>
      <w:proofErr w:type="spellStart"/>
      <w:r w:rsidRPr="00E05D93">
        <w:t>oktát</w:t>
      </w:r>
      <w:proofErr w:type="spellEnd"/>
      <w:r w:rsidRPr="00E05D93">
        <w:t xml:space="preserve"> boríthatnak be, míg a </w:t>
      </w:r>
      <w:proofErr w:type="spellStart"/>
      <w:r w:rsidRPr="00E05D93">
        <w:t>Stratus</w:t>
      </w:r>
      <w:proofErr w:type="spellEnd"/>
      <w:r w:rsidRPr="00E05D93">
        <w:t xml:space="preserve"> jellegűek leggyakrabban 7</w:t>
      </w:r>
      <w:r w:rsidR="00026869">
        <w:t>–</w:t>
      </w:r>
      <w:r w:rsidRPr="00E05D93">
        <w:t xml:space="preserve">8 </w:t>
      </w:r>
      <w:proofErr w:type="spellStart"/>
      <w:r w:rsidRPr="00E05D93">
        <w:t>oktát</w:t>
      </w:r>
      <w:proofErr w:type="spellEnd"/>
      <w:r w:rsidRPr="00E05D93">
        <w:t xml:space="preserve">. Azonban ez gyakran még nem elegendő információ ahhoz, hogy biztosan megállapíthassuk a felhő típusát, és a kameránk nem az egész eget figyeli, csak annak egy részét, aminek következtében Cumulus típusúra is kaphatunk 8 oktás értéket. Ezért figyelembe kell vennünk a felhők színezetét is. A </w:t>
      </w:r>
      <w:proofErr w:type="spellStart"/>
      <w:r w:rsidRPr="00E05D93">
        <w:t>Stratus</w:t>
      </w:r>
      <w:proofErr w:type="spellEnd"/>
      <w:r w:rsidRPr="00E05D93">
        <w:t xml:space="preserve"> mindig közel egyszínű</w:t>
      </w:r>
      <w:r w:rsidR="00306C60">
        <w:t>, szálas szerkezetű, általában világos</w:t>
      </w:r>
      <w:r w:rsidRPr="00E05D93">
        <w:t>, míg a Cumulus rendkívül változatos sötétségű lehet</w:t>
      </w:r>
      <w:r w:rsidR="00306C60">
        <w:t>, nagy önárnyékkal, gomolyos szerkezettel</w:t>
      </w:r>
      <w:r w:rsidRPr="00E05D93">
        <w:t>.</w:t>
      </w:r>
    </w:p>
    <w:p w14:paraId="4F47751E" w14:textId="6B6166D6" w:rsidR="006F7B0B" w:rsidRDefault="00E567BF" w:rsidP="009B099A">
      <w:pPr>
        <w:spacing w:before="120"/>
        <w:ind w:firstLine="426"/>
      </w:pPr>
      <w:r>
        <w:t>Tehát a borultságból és a színezetből</w:t>
      </w:r>
      <w:r w:rsidR="004C548A" w:rsidRPr="00E05D93">
        <w:t xml:space="preserve"> már</w:t>
      </w:r>
      <w:r w:rsidR="00C26728">
        <w:t xml:space="preserve"> nagy pontossággal</w:t>
      </w:r>
      <w:r w:rsidR="004C548A" w:rsidRPr="00E05D93">
        <w:t xml:space="preserve"> megállapítható, hogy a képen látható felhők melyik csoportba sorolhatók. Azonban van még egy probléma. Előfordulhat, hogy a </w:t>
      </w:r>
      <w:proofErr w:type="spellStart"/>
      <w:r w:rsidR="004C548A" w:rsidRPr="00E05D93">
        <w:t>Cumulus-os</w:t>
      </w:r>
      <w:proofErr w:type="spellEnd"/>
      <w:r w:rsidR="004C548A" w:rsidRPr="00E05D93">
        <w:t xml:space="preserve"> felhőzet közel 8 okta, és így a lyuka</w:t>
      </w:r>
      <w:r w:rsidR="0048716A">
        <w:t xml:space="preserve">k a felhők között nem látszanak. </w:t>
      </w:r>
      <w:proofErr w:type="gramStart"/>
      <w:r w:rsidR="004C548A" w:rsidRPr="00E05D93">
        <w:t>Ez a fenti két szempont együttes figyelembe vételével kiküszöbölhető, ugyanis hiába nem látunk lyukat, a szakirodalmak szerint</w:t>
      </w:r>
      <w:r w:rsidR="004C548A">
        <w:t xml:space="preserve"> (</w:t>
      </w:r>
      <w:proofErr w:type="gramEnd"/>
      <w:r w:rsidR="00037F5D">
        <w:fldChar w:fldCharType="begin" w:fldLock="1"/>
      </w:r>
      <w:r w:rsidR="00D27705">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037F5D">
        <w:fldChar w:fldCharType="separate"/>
      </w:r>
      <w:proofErr w:type="gramStart"/>
      <w:r w:rsidR="003B7ECE" w:rsidRPr="003B7ECE">
        <w:rPr>
          <w:noProof/>
        </w:rPr>
        <w:t>[1]</w:t>
      </w:r>
      <w:r w:rsidR="00037F5D">
        <w:fldChar w:fldCharType="end"/>
      </w:r>
      <w:r w:rsidR="003B7ECE">
        <w:t xml:space="preserve"> és</w:t>
      </w:r>
      <w:proofErr w:type="gramEnd"/>
      <w:r w:rsidR="003B7ECE">
        <w:t xml:space="preserve"> </w:t>
      </w:r>
      <w:r w:rsidR="00037F5D">
        <w:fldChar w:fldCharType="begin" w:fldLock="1"/>
      </w:r>
      <w:r w:rsidR="00D27705">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037F5D">
        <w:fldChar w:fldCharType="separate"/>
      </w:r>
      <w:r w:rsidR="003B7ECE" w:rsidRPr="003B7ECE">
        <w:rPr>
          <w:noProof/>
        </w:rPr>
        <w:t>[2]</w:t>
      </w:r>
      <w:r w:rsidR="00037F5D">
        <w:fldChar w:fldCharType="end"/>
      </w:r>
      <w:r w:rsidR="004C548A">
        <w:t>)</w:t>
      </w:r>
      <w:r w:rsidR="004C548A" w:rsidRPr="00E05D93">
        <w:t xml:space="preserve"> feltételezhetjük, hogy ott vannak, amennyiben a felhő színei több árnyalatot is felvesznek. Tehát a felhőnk Cumulus lesz</w:t>
      </w:r>
      <w:r w:rsidR="004C548A">
        <w:t>, a borultsága pedig 7 okta</w:t>
      </w:r>
      <w:r w:rsidR="004C548A" w:rsidRPr="00E05D93">
        <w:t>.</w:t>
      </w:r>
    </w:p>
    <w:p w14:paraId="0364DAF1" w14:textId="77777777" w:rsidR="004C548A" w:rsidRDefault="006F7B0B" w:rsidP="006F7B0B">
      <w:pPr>
        <w:pStyle w:val="Cmsor2"/>
      </w:pPr>
      <w:bookmarkStart w:id="21" w:name="_Toc403718726"/>
      <w:r>
        <w:t>2.3 Probléma elemzése</w:t>
      </w:r>
      <w:bookmarkEnd w:id="21"/>
      <w:r w:rsidR="004C548A" w:rsidRPr="00E05D93">
        <w:t xml:space="preserve"> </w:t>
      </w:r>
    </w:p>
    <w:p w14:paraId="4F2FF743" w14:textId="77777777" w:rsidR="00FC0314" w:rsidRDefault="0039267E" w:rsidP="00994342">
      <w:r>
        <w:t>Első lépésként a felhőket kell detektálnunk, mivel égtől való elkülönítésük a borultság és a típus megállapításához</w:t>
      </w:r>
      <w:r w:rsidR="006B72A5">
        <w:t xml:space="preserve"> is</w:t>
      </w:r>
      <w:r>
        <w:t xml:space="preserve"> szükséges.</w:t>
      </w:r>
      <w:r w:rsidR="006B6D4A">
        <w:t xml:space="preserve"> Ennek megvalósítására több féle megoldási lehetőséget is figyelembe vettünk, majd ezek közül választottuk ki a legmegfelelőbbet.</w:t>
      </w:r>
      <w:r w:rsidR="00321B05">
        <w:t xml:space="preserve"> Habár </w:t>
      </w:r>
      <w:r w:rsidR="00F058BE">
        <w:t xml:space="preserve">elsőre egyszerűnek tűnhet, jobban megfigyelve bonyolult feladat, mivel mind a felhők és az ég színe rendkívül sokrétűen változhat. Ezt tovább nehezíti az éjszakai megfigyelés lehetőségi, illetve a </w:t>
      </w:r>
      <w:r w:rsidR="00C14225">
        <w:t>különböző</w:t>
      </w:r>
      <w:r w:rsidR="00F058BE">
        <w:t xml:space="preserve"> napszakok vizsgálata.</w:t>
      </w:r>
      <w:r w:rsidR="00FC0314">
        <w:t xml:space="preserve"> </w:t>
      </w:r>
    </w:p>
    <w:p w14:paraId="7E2DA984" w14:textId="77777777" w:rsidR="00994342" w:rsidRDefault="00FC0314" w:rsidP="00994342">
      <w:r>
        <w:t xml:space="preserve">Ha sikerült detektálnunk a felhőket, a kapott értékek alapján már egyszerű számolással kifejezhetjük a </w:t>
      </w:r>
      <w:proofErr w:type="spellStart"/>
      <w:r>
        <w:t>nyolcadokban</w:t>
      </w:r>
      <w:proofErr w:type="spellEnd"/>
      <w:r>
        <w:t xml:space="preserve"> mért arányt, ami a borultságot jelenti.</w:t>
      </w:r>
      <w:r w:rsidR="00D50E80">
        <w:t xml:space="preserve"> </w:t>
      </w:r>
      <w:r w:rsidR="00564516">
        <w:t>Egyetlen</w:t>
      </w:r>
      <w:r w:rsidR="00D21739">
        <w:t xml:space="preserve"> kamerával a kapott érték nem lesz minden esetben teljesen pontos, mivel a kép nem fedi le az e</w:t>
      </w:r>
      <w:r w:rsidR="00011766">
        <w:t>gész eget. A</w:t>
      </w:r>
      <w:r w:rsidR="00D21739">
        <w:t xml:space="preserve">hhoz külön berendezés készítése lenne szükséges. Azonban célunk a már meglévő kamerák </w:t>
      </w:r>
      <w:r w:rsidR="00D21739">
        <w:lastRenderedPageBreak/>
        <w:t xml:space="preserve">felhasználása volt, így ezzel a lehetőséggel dolgozunk. </w:t>
      </w:r>
      <w:r w:rsidR="00EA381E">
        <w:t>Manapság gyakori megoldás a radarképek használata</w:t>
      </w:r>
      <w:r w:rsidR="008A27A7">
        <w:t>, ami nagy területre vonatkozóan pontos eredményt ad, azonban</w:t>
      </w:r>
      <w:r w:rsidR="00E2148E">
        <w:t xml:space="preserve"> drága, és</w:t>
      </w:r>
      <w:r w:rsidR="008A27A7">
        <w:t xml:space="preserve"> egy bizonyos település egy radarképen már túl kis terület, így az érték</w:t>
      </w:r>
      <w:r w:rsidR="00E2148E">
        <w:t xml:space="preserve"> pontos</w:t>
      </w:r>
      <w:r w:rsidR="008A27A7">
        <w:t xml:space="preserve"> megállapítására nincs lehetőség.</w:t>
      </w:r>
      <w:r w:rsidR="00B9434B">
        <w:t xml:space="preserve"> Ezen kívül a felhők típusának megállapítására sem alkalmas.</w:t>
      </w:r>
    </w:p>
    <w:p w14:paraId="38CD2789" w14:textId="77777777" w:rsidR="004B2998" w:rsidRPr="00994342" w:rsidRDefault="00214717" w:rsidP="00994342">
      <w:r>
        <w:t xml:space="preserve">A borultságból kiindulva tovább vizsgálhatjuk a felhőzetet, és </w:t>
      </w:r>
      <w:r w:rsidR="008E516C">
        <w:t>megállapíthatjuk annak típusát.</w:t>
      </w:r>
      <w:r w:rsidR="00BD024B">
        <w:t xml:space="preserve"> </w:t>
      </w:r>
      <w:r w:rsidR="00EF6963">
        <w:t>Azonban a típus pontos megállapításához rendkívül sok tényezőt kellene figyelembe venni, amire egyetlen kamerával nincs lehetőségünk.</w:t>
      </w:r>
      <w:r w:rsidR="004A697E">
        <w:t xml:space="preserve"> </w:t>
      </w:r>
      <w:r w:rsidR="00CB5E3F">
        <w:t>Így a borultság mellé még a felhőzet színezetét vizsgáljuk, amit mivel már tudjuk a képen a felhők pozícióját, könnyen megkaphatunk.</w:t>
      </w:r>
      <w:r w:rsidR="00AF25C0">
        <w:t xml:space="preserve"> A kapott </w:t>
      </w:r>
      <w:proofErr w:type="gramStart"/>
      <w:r w:rsidR="00AF25C0">
        <w:t>értékeket</w:t>
      </w:r>
      <w:proofErr w:type="gramEnd"/>
      <w:r w:rsidR="00AF25C0">
        <w:t xml:space="preserve"> a fenti szempontokat figyelembe véve kell összehasonlítani, és megállapítani a legvalószínűbb értéket a felhőzet típusára.</w:t>
      </w:r>
      <w:r w:rsidR="00E04728">
        <w:t xml:space="preserve"> Az algoritmus hátránya ilyen módon, hogy egy képen csak egyetlen típust tud megállapítani, míg a valóságban a felhők több rétegben is elhelyezkedhetnek.</w:t>
      </w:r>
      <w:r w:rsidR="00BD41B9">
        <w:t xml:space="preserve"> Ezt jelenleg nem tekintjük problémának, mivel az észlelők feljegyzéseiben is minden esetben csak az "uralkodó" felhőzet típusa szerepel.</w:t>
      </w:r>
    </w:p>
    <w:p w14:paraId="317292E7" w14:textId="77777777" w:rsidR="0094134C" w:rsidRPr="00E05D93" w:rsidRDefault="0040278B" w:rsidP="009B099A">
      <w:pPr>
        <w:pStyle w:val="Cmsor2"/>
      </w:pPr>
      <w:bookmarkStart w:id="22" w:name="_Toc371356724"/>
      <w:bookmarkStart w:id="23" w:name="_Toc385287715"/>
      <w:bookmarkStart w:id="24" w:name="_Toc403718727"/>
      <w:r w:rsidRPr="00E05D93">
        <w:t>2</w:t>
      </w:r>
      <w:r w:rsidR="0094134C" w:rsidRPr="00E05D93">
        <w:t>.</w:t>
      </w:r>
      <w:r w:rsidR="00DF6AEB">
        <w:t>4</w:t>
      </w:r>
      <w:r w:rsidR="0094134C" w:rsidRPr="00E05D93">
        <w:t xml:space="preserve">. </w:t>
      </w:r>
      <w:r w:rsidR="00EC7750">
        <w:t>Borultság vizsgálata h</w:t>
      </w:r>
      <w:r w:rsidR="0094134C" w:rsidRPr="009B099A">
        <w:t>ibrid</w:t>
      </w:r>
      <w:r w:rsidR="0094134C" w:rsidRPr="00E05D93">
        <w:t xml:space="preserve"> küszöbölés</w:t>
      </w:r>
      <w:bookmarkEnd w:id="22"/>
      <w:r w:rsidR="00EC7750">
        <w:t>es algoritmussal</w:t>
      </w:r>
      <w:bookmarkEnd w:id="23"/>
      <w:bookmarkEnd w:id="24"/>
    </w:p>
    <w:p w14:paraId="137A837C" w14:textId="2E7E774E" w:rsidR="00AF2303" w:rsidRPr="00E05D93" w:rsidRDefault="00D97214" w:rsidP="0048716A">
      <w:proofErr w:type="gramStart"/>
      <w:r>
        <w:t>Felhők detektálására az elsőként</w:t>
      </w:r>
      <w:r w:rsidR="0094134C" w:rsidRPr="00E05D93">
        <w:t xml:space="preserve"> </w:t>
      </w:r>
      <w:r w:rsidR="00DF6AEB">
        <w:t>meg</w:t>
      </w:r>
      <w:r w:rsidR="0094134C" w:rsidRPr="00E05D93">
        <w:t>vizsgált lehetséges megoldás</w:t>
      </w:r>
      <w:r w:rsidR="00E822AE">
        <w:t xml:space="preserve"> </w:t>
      </w:r>
      <w:proofErr w:type="spellStart"/>
      <w:r w:rsidR="00F7154F">
        <w:t>Famona</w:t>
      </w:r>
      <w:proofErr w:type="spellEnd"/>
      <w:r w:rsidR="00F7154F">
        <w:t xml:space="preserve"> és </w:t>
      </w:r>
      <w:proofErr w:type="spellStart"/>
      <w:r w:rsidR="00F7154F">
        <w:t>Asano</w:t>
      </w:r>
      <w:proofErr w:type="spellEnd"/>
      <w:r w:rsidR="00F7154F">
        <w:t xml:space="preserve"> művében</w:t>
      </w:r>
      <w:proofErr w:type="gramEnd"/>
      <w:r w:rsidR="00EB4E80">
        <w:t xml:space="preserve"> </w:t>
      </w:r>
      <w:r w:rsidR="00037F5D">
        <w:fldChar w:fldCharType="begin" w:fldLock="1"/>
      </w:r>
      <w:r w:rsidR="00D27705">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formattedCitation" : "[3]", "plainTextFormattedCitation" : "[3]", "previouslyFormattedCitation" : "[3]" }, "properties" : { "noteIndex" : 0 }, "schema" : "https://github.com/citation-style-language/schema/raw/master/csl-citation.json" }</w:instrText>
      </w:r>
      <w:r w:rsidR="00037F5D">
        <w:fldChar w:fldCharType="separate"/>
      </w:r>
      <w:r w:rsidR="00503141" w:rsidRPr="00503141">
        <w:rPr>
          <w:noProof/>
        </w:rPr>
        <w:t>[3]</w:t>
      </w:r>
      <w:r w:rsidR="00037F5D">
        <w:fldChar w:fldCharType="end"/>
      </w:r>
      <w:r w:rsidR="00EB4E80">
        <w:t xml:space="preserve"> ismertetett módszer. Ez egy</w:t>
      </w:r>
      <w:r w:rsidR="0094134C" w:rsidRPr="00E05D93">
        <w:t xml:space="preserve"> olyan hibrid küszöbölés</w:t>
      </w:r>
      <w:r w:rsidR="00EB4E80">
        <w:t>t ismertet</w:t>
      </w:r>
      <w:r w:rsidR="0094134C" w:rsidRPr="00E05D93">
        <w:t xml:space="preserve">, </w:t>
      </w:r>
      <w:r w:rsidR="00EB4E80">
        <w:t>a</w:t>
      </w:r>
      <w:r w:rsidR="0094134C" w:rsidRPr="00E05D93">
        <w:t>mely az információ kinyerésre éldetektálást használ, küszöbölésre pedig a</w:t>
      </w:r>
      <w:r w:rsidR="00DF6AEB">
        <w:t>z úgynevezett</w:t>
      </w:r>
      <w:r w:rsidR="0094134C" w:rsidRPr="00E05D93">
        <w:t xml:space="preserve"> </w:t>
      </w:r>
      <w:proofErr w:type="spellStart"/>
      <w:r w:rsidR="0094134C" w:rsidRPr="00E05D93">
        <w:t>P-tile</w:t>
      </w:r>
      <w:proofErr w:type="spellEnd"/>
      <w:r w:rsidR="0094134C" w:rsidRPr="00E05D93">
        <w:t xml:space="preserve"> módszert.</w:t>
      </w:r>
      <w:r w:rsidR="00AF2303" w:rsidRPr="00E05D93">
        <w:t xml:space="preserve"> </w:t>
      </w:r>
      <w:r w:rsidR="0094134C" w:rsidRPr="00E05D93">
        <w:t>Ebben az esetben mindig szürkeárnyalatos képpel dolgozunk</w:t>
      </w:r>
      <w:r w:rsidR="009A220F">
        <w:t xml:space="preserve">, így mindenképpen </w:t>
      </w:r>
      <w:proofErr w:type="spellStart"/>
      <w:r w:rsidR="009A220F">
        <w:t>e</w:t>
      </w:r>
      <w:r w:rsidR="00351127">
        <w:t>lőfeldolgozással</w:t>
      </w:r>
      <w:proofErr w:type="spellEnd"/>
      <w:r w:rsidR="00351127">
        <w:t xml:space="preserve"> kell k</w:t>
      </w:r>
      <w:r w:rsidR="000C5801">
        <w:t>ezdenünk</w:t>
      </w:r>
      <w:r w:rsidR="0094134C" w:rsidRPr="00E05D93">
        <w:t xml:space="preserve">. Feltesszük, hogy az objektum világosabb a háttérnél. Ezen kívül azt is állíthatjuk, hogy az objektumok a kép egy bizonyos </w:t>
      </w:r>
      <w:r w:rsidR="005912D4">
        <w:t>százalékát</w:t>
      </w:r>
      <w:r w:rsidR="0094134C" w:rsidRPr="00E05D93">
        <w:t xml:space="preserve"> elfoglalják. Ezt jelölhetjük </w:t>
      </w:r>
      <w:proofErr w:type="spellStart"/>
      <w:r w:rsidR="0094134C" w:rsidRPr="00E05D93">
        <w:t>P%-kal</w:t>
      </w:r>
      <w:proofErr w:type="spellEnd"/>
      <w:r w:rsidR="0094134C" w:rsidRPr="00E05D93">
        <w:t xml:space="preserve">. A küszöbölő algoritmusunk </w:t>
      </w:r>
      <w:r w:rsidR="00351127">
        <w:t>addig változtatja a küszöbértékünket, amíg a lehető legpontosabban el nem érjük a keresett P% értéket.</w:t>
      </w:r>
      <w:r w:rsidR="00AF2303" w:rsidRPr="00E05D93">
        <w:t xml:space="preserve"> </w:t>
      </w:r>
    </w:p>
    <w:p w14:paraId="5E12DE2C" w14:textId="77777777" w:rsidR="00090F91" w:rsidRDefault="0094134C" w:rsidP="00090F91">
      <w:r w:rsidRPr="00E05D93">
        <w:t xml:space="preserve">A </w:t>
      </w:r>
      <w:r w:rsidR="0080006C">
        <w:t>módszer második része</w:t>
      </w:r>
      <w:r w:rsidRPr="00E05D93">
        <w:t xml:space="preserve"> az éldetektálás, ami segíti a képből való információ kinyerését. Az élek keretet adnak az </w:t>
      </w:r>
      <w:proofErr w:type="gramStart"/>
      <w:r w:rsidRPr="00E05D93">
        <w:t>objektum(</w:t>
      </w:r>
      <w:proofErr w:type="gramEnd"/>
      <w:r w:rsidRPr="00E05D93">
        <w:t>ok) és a háttér között. Élkeresés eredményeként egy</w:t>
      </w:r>
      <w:r w:rsidR="00570A50">
        <w:t xml:space="preserve"> </w:t>
      </w:r>
      <w:proofErr w:type="spellStart"/>
      <w:r w:rsidR="00570A50">
        <w:t>éltérkép</w:t>
      </w:r>
      <w:proofErr w:type="spellEnd"/>
      <w:r w:rsidR="00570A50">
        <w:t xml:space="preserve"> (</w:t>
      </w:r>
      <w:proofErr w:type="spellStart"/>
      <w:r w:rsidR="00570A50">
        <w:t>edge</w:t>
      </w:r>
      <w:proofErr w:type="spellEnd"/>
      <w:r w:rsidR="00570A50">
        <w:t xml:space="preserve"> map)</w:t>
      </w:r>
      <w:r w:rsidRPr="00E05D93">
        <w:t xml:space="preserve"> jön létre</w:t>
      </w:r>
      <w:r w:rsidR="00581B2E">
        <w:t>.</w:t>
      </w:r>
      <w:r w:rsidRPr="00E05D93">
        <w:t xml:space="preserve"> Az </w:t>
      </w:r>
      <w:proofErr w:type="spellStart"/>
      <w:r w:rsidRPr="00E05D93">
        <w:t>élkeresésnek</w:t>
      </w:r>
      <w:proofErr w:type="spellEnd"/>
      <w:r w:rsidRPr="00E05D93">
        <w:t xml:space="preserve"> számos algoritmusa ismert, de </w:t>
      </w:r>
      <w:r w:rsidR="0080006C">
        <w:t xml:space="preserve">alapvetően </w:t>
      </w:r>
      <w:r w:rsidRPr="00E05D93">
        <w:t>két típusba sorolhatók: gradiens</w:t>
      </w:r>
      <w:r w:rsidR="00577C6D">
        <w:t xml:space="preserve"> alapú módszerek</w:t>
      </w:r>
      <w:r w:rsidRPr="00E05D93">
        <w:t xml:space="preserve"> és Laplace</w:t>
      </w:r>
      <w:r w:rsidR="006D2E95">
        <w:t xml:space="preserve"> megközelítés</w:t>
      </w:r>
      <w:r w:rsidR="00857359">
        <w:t>. Gradiens módszernél</w:t>
      </w:r>
      <w:r w:rsidRPr="00E05D93">
        <w:t xml:space="preserve"> lokális maximum értékeket keresünk</w:t>
      </w:r>
      <w:r w:rsidR="00B25C70">
        <w:t>, így az első deriváltat használjuk,</w:t>
      </w:r>
      <w:r w:rsidRPr="00E05D93">
        <w:t xml:space="preserve"> míg Laplace-nál zérus </w:t>
      </w:r>
      <w:r w:rsidR="002B1B08">
        <w:t>átmeneteket</w:t>
      </w:r>
      <w:r w:rsidRPr="00E05D93">
        <w:t xml:space="preserve"> a</w:t>
      </w:r>
      <w:r w:rsidR="00DE47FD">
        <w:t xml:space="preserve"> totális</w:t>
      </w:r>
      <w:r w:rsidRPr="00E05D93">
        <w:t xml:space="preserve"> má</w:t>
      </w:r>
      <w:r w:rsidR="00FC0499">
        <w:t>sodik deriváltban. Nekünk a lehető legpontosabb éldetektáló algoritmusra</w:t>
      </w:r>
      <w:r w:rsidRPr="00E05D93">
        <w:t xml:space="preserve"> van szükségü</w:t>
      </w:r>
      <w:r w:rsidR="00FC0499">
        <w:t>nk, aminek</w:t>
      </w:r>
      <w:r w:rsidRPr="00E05D93">
        <w:t xml:space="preserve"> a következő feltételeknek kell megfelelnie: </w:t>
      </w:r>
    </w:p>
    <w:p w14:paraId="14E22BAF" w14:textId="77777777" w:rsidR="00090F91" w:rsidRDefault="00090F91" w:rsidP="00090F91">
      <w:pPr>
        <w:pStyle w:val="Listaszerbekezds"/>
        <w:numPr>
          <w:ilvl w:val="0"/>
          <w:numId w:val="6"/>
        </w:numPr>
      </w:pPr>
      <w:r>
        <w:t>lehető legtöbb helyes élet adja</w:t>
      </w:r>
      <w:r w:rsidR="0094134C" w:rsidRPr="00E05D93">
        <w:t xml:space="preserve"> </w:t>
      </w:r>
    </w:p>
    <w:p w14:paraId="43B2890E" w14:textId="77777777" w:rsidR="00090F91" w:rsidRDefault="0094134C" w:rsidP="00090F91">
      <w:pPr>
        <w:pStyle w:val="Listaszerbekezds"/>
        <w:numPr>
          <w:ilvl w:val="0"/>
          <w:numId w:val="6"/>
        </w:numPr>
      </w:pPr>
      <w:r w:rsidRPr="00E05D93">
        <w:t>az élek a lehető legközele</w:t>
      </w:r>
      <w:r w:rsidR="00090F91">
        <w:t>bb legyenek a pontos helyükhöz</w:t>
      </w:r>
    </w:p>
    <w:p w14:paraId="3340A592" w14:textId="77777777" w:rsidR="00090F91" w:rsidRDefault="0094134C" w:rsidP="00090F91">
      <w:pPr>
        <w:pStyle w:val="Listaszerbekezds"/>
        <w:numPr>
          <w:ilvl w:val="0"/>
          <w:numId w:val="6"/>
        </w:numPr>
      </w:pPr>
      <w:r w:rsidRPr="00E05D93">
        <w:t>minden é</w:t>
      </w:r>
      <w:r w:rsidR="00090F91">
        <w:t>let csak egyszer találjunk meg</w:t>
      </w:r>
    </w:p>
    <w:p w14:paraId="521C9074" w14:textId="77777777" w:rsidR="00FF49EA" w:rsidRDefault="0094134C" w:rsidP="00090F91">
      <w:pPr>
        <w:pStyle w:val="Listaszerbekezds"/>
        <w:numPr>
          <w:ilvl w:val="0"/>
          <w:numId w:val="6"/>
        </w:numPr>
      </w:pPr>
      <w:r w:rsidRPr="00E05D93">
        <w:t>a za</w:t>
      </w:r>
      <w:r w:rsidR="00090F91">
        <w:t>j</w:t>
      </w:r>
      <w:r w:rsidR="005E2835" w:rsidRPr="00E05D93">
        <w:t xml:space="preserve"> ne keltsen hamis éleket</w:t>
      </w:r>
    </w:p>
    <w:p w14:paraId="2CDE97BF" w14:textId="718F592A" w:rsidR="001B648D" w:rsidRPr="00C56B60" w:rsidRDefault="0094134C" w:rsidP="0048716A">
      <w:pPr>
        <w:rPr>
          <w:noProof/>
          <w:color w:val="000000" w:themeColor="text1"/>
          <w:sz w:val="20"/>
          <w:szCs w:val="20"/>
        </w:rPr>
      </w:pPr>
      <w:proofErr w:type="gramStart"/>
      <w:r w:rsidRPr="00E05D93">
        <w:t>Egy</w:t>
      </w:r>
      <w:r w:rsidR="005E2835" w:rsidRPr="00E05D93">
        <w:t xml:space="preserve"> számunkra</w:t>
      </w:r>
      <w:r w:rsidRPr="00E05D93">
        <w:t xml:space="preserve"> megfelelő algoritmus a </w:t>
      </w:r>
      <w:proofErr w:type="spellStart"/>
      <w:r w:rsidRPr="00E05D93">
        <w:t>Canny</w:t>
      </w:r>
      <w:proofErr w:type="spellEnd"/>
      <w:r w:rsidRPr="00E05D93">
        <w:t xml:space="preserve"> éldetektálás</w:t>
      </w:r>
      <w:proofErr w:type="gramEnd"/>
      <w:r w:rsidR="00D27705">
        <w:t xml:space="preserve"> </w:t>
      </w:r>
      <w:r w:rsidR="00D27705">
        <w:fldChar w:fldCharType="begin" w:fldLock="1"/>
      </w:r>
      <w:r w:rsidR="0044348B">
        <w:instrText>ADDIN CSL_CITATION { "citationItems" : [ { "id" : "ITEM-1", "itemData" : { "author" : [ { "dropping-particle" : "", "family" : "Ding", "given" : "Lijun", "non-dropping-particle" : "", "parse-names" : false, "suffix" : "" }, { "dropping-particle" : "", "family" : "Goshtasby", "given" : "Ardeshir", "non-dropping-particle" : "", "parse-names" : false, "suffix" : "" } ], "id" : "ITEM-1", "issue" : "January 2000", "issued" : { "date-parts" : [ [ "2001" ] ] }, "page" : "721-725", "title" : "On the Canny edge detector", "type" : "article-journal", "volume" : "34" }, "uris" : [ "http://www.mendeley.com/documents/?uuid=aba31558-380d-4e96-b28c-41a418e71089" ] } ], "mendeley" : { "formattedCitation" : "[4]", "plainTextFormattedCitation" : "[4]", "previouslyFormattedCitation" : "[4]" }, "properties" : { "noteIndex" : 0 }, "schema" : "https://github.com/citation-style-language/schema/raw/master/csl-citation.json" }</w:instrText>
      </w:r>
      <w:r w:rsidR="00D27705">
        <w:fldChar w:fldCharType="separate"/>
      </w:r>
      <w:r w:rsidR="00D27705" w:rsidRPr="00D27705">
        <w:rPr>
          <w:noProof/>
        </w:rPr>
        <w:t>[4]</w:t>
      </w:r>
      <w:r w:rsidR="00D27705">
        <w:fldChar w:fldCharType="end"/>
      </w:r>
      <w:r w:rsidRPr="00E05D93">
        <w:t>, mivel ez zajszűrést is végez éldetektálás előtt. Persze más algoritmusok is használhatók</w:t>
      </w:r>
      <w:r w:rsidR="00B534B5">
        <w:t>, de minden esetben célszerű</w:t>
      </w:r>
      <w:r w:rsidRPr="00E05D93">
        <w:t xml:space="preserve"> zajszűréssel kezdeni. </w:t>
      </w:r>
      <w:proofErr w:type="gramStart"/>
      <w:r w:rsidRPr="00E05D93">
        <w:t>Az egyik legismertebb és leggyakrabban hasz</w:t>
      </w:r>
      <w:r w:rsidR="00AF4298" w:rsidRPr="00E05D93">
        <w:t>nált ilyen szűrő a Gauss szűrő</w:t>
      </w:r>
      <w:proofErr w:type="gramEnd"/>
      <w:r w:rsidR="0044348B">
        <w:t xml:space="preserve"> </w:t>
      </w:r>
      <w:r w:rsidR="0044348B">
        <w:fldChar w:fldCharType="begin" w:fldLock="1"/>
      </w:r>
      <w:r w:rsidR="0044348B">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44348B">
        <w:fldChar w:fldCharType="separate"/>
      </w:r>
      <w:r w:rsidR="0044348B" w:rsidRPr="0044348B">
        <w:rPr>
          <w:noProof/>
        </w:rPr>
        <w:t>[5]</w:t>
      </w:r>
      <w:r w:rsidR="0044348B">
        <w:fldChar w:fldCharType="end"/>
      </w:r>
      <w:r w:rsidR="00AF4298" w:rsidRPr="00E05D93">
        <w:t>.</w:t>
      </w:r>
    </w:p>
    <w:p w14:paraId="565CB4C8" w14:textId="77777777" w:rsidR="0048716A" w:rsidRDefault="0048716A" w:rsidP="0048716A">
      <w:r>
        <w:rPr>
          <w:noProof/>
        </w:rPr>
        <w:lastRenderedPageBreak/>
        <w:drawing>
          <wp:inline distT="0" distB="0" distL="0" distR="0" wp14:anchorId="43374BE0" wp14:editId="3B66AC03">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18867" cy="1956211"/>
                    </a:xfrm>
                    <a:prstGeom prst="rect">
                      <a:avLst/>
                    </a:prstGeom>
                    <a:noFill/>
                    <a:ln>
                      <a:noFill/>
                    </a:ln>
                  </pic:spPr>
                </pic:pic>
              </a:graphicData>
            </a:graphic>
          </wp:inline>
        </w:drawing>
      </w:r>
    </w:p>
    <w:p w14:paraId="3D903F7D" w14:textId="77777777" w:rsidR="0094134C" w:rsidRPr="0048716A" w:rsidRDefault="00037F5D" w:rsidP="008F2439">
      <w:pPr>
        <w:pStyle w:val="Kpalrs"/>
        <w:spacing w:before="120"/>
        <w:rPr>
          <w:noProof/>
          <w:color w:val="000000" w:themeColor="text1"/>
          <w:szCs w:val="20"/>
        </w:rPr>
      </w:pPr>
      <w:r w:rsidRPr="00750117">
        <w:rPr>
          <w:noProof/>
          <w:color w:val="000000" w:themeColor="text1"/>
          <w:szCs w:val="20"/>
        </w:rPr>
        <w:fldChar w:fldCharType="begin"/>
      </w:r>
      <w:r w:rsidR="0048716A" w:rsidRPr="00750117">
        <w:rPr>
          <w:noProof/>
          <w:color w:val="000000" w:themeColor="text1"/>
          <w:szCs w:val="20"/>
        </w:rPr>
        <w:instrText xml:space="preserve"> SEQ ábra \* ARABIC </w:instrText>
      </w:r>
      <w:r w:rsidRPr="00750117">
        <w:rPr>
          <w:noProof/>
          <w:color w:val="000000" w:themeColor="text1"/>
          <w:szCs w:val="20"/>
        </w:rPr>
        <w:fldChar w:fldCharType="separate"/>
      </w:r>
      <w:r w:rsidR="00CF0A90">
        <w:rPr>
          <w:noProof/>
          <w:color w:val="000000" w:themeColor="text1"/>
          <w:szCs w:val="20"/>
        </w:rPr>
        <w:t>3</w:t>
      </w:r>
      <w:r w:rsidRPr="00750117">
        <w:rPr>
          <w:noProof/>
          <w:color w:val="000000" w:themeColor="text1"/>
          <w:szCs w:val="20"/>
        </w:rPr>
        <w:fldChar w:fldCharType="end"/>
      </w:r>
      <w:r w:rsidR="0048716A" w:rsidRPr="00750117">
        <w:rPr>
          <w:noProof/>
          <w:color w:val="000000" w:themeColor="text1"/>
          <w:szCs w:val="20"/>
        </w:rPr>
        <w:t>. ábra</w:t>
      </w:r>
      <w:r w:rsidR="0048716A">
        <w:rPr>
          <w:noProof/>
          <w:color w:val="000000" w:themeColor="text1"/>
          <w:szCs w:val="20"/>
        </w:rPr>
        <w:t xml:space="preserve"> –</w:t>
      </w:r>
      <w:r w:rsidR="0048716A" w:rsidRPr="00FF49EA">
        <w:rPr>
          <w:noProof/>
          <w:color w:val="000000" w:themeColor="text1"/>
          <w:szCs w:val="20"/>
        </w:rPr>
        <w:t xml:space="preserve"> </w:t>
      </w:r>
      <w:r w:rsidR="0048716A">
        <w:rPr>
          <w:noProof/>
          <w:color w:val="000000" w:themeColor="text1"/>
          <w:szCs w:val="20"/>
        </w:rPr>
        <w:t>A hibrid küszöbölést és éldetektálást alkalmazó algoritmus</w:t>
      </w:r>
      <w:r w:rsidR="0048716A" w:rsidRPr="00FF49EA">
        <w:rPr>
          <w:noProof/>
          <w:color w:val="000000" w:themeColor="text1"/>
          <w:szCs w:val="20"/>
        </w:rPr>
        <w:t xml:space="preserve"> hibás működése</w:t>
      </w:r>
      <w:r w:rsidR="0048716A">
        <w:rPr>
          <w:noProof/>
          <w:color w:val="000000" w:themeColor="text1"/>
          <w:szCs w:val="20"/>
        </w:rPr>
        <w:t xml:space="preserve"> változatos színű felhők esetén. Látható, hogy teljesen borult ég esetén is talál jóval a 0 és 255 közötti intenzitásértékek között is küszöbértéket.</w:t>
      </w:r>
    </w:p>
    <w:p w14:paraId="71BD7914" w14:textId="77777777" w:rsidR="00CC48C7" w:rsidRDefault="00CC48C7" w:rsidP="00CC48C7">
      <w:pPr>
        <w:spacing w:before="120"/>
        <w:ind w:firstLine="426"/>
      </w:pPr>
      <w:r w:rsidRPr="00E05D93">
        <w:t xml:space="preserve">Ha sikerült a megfelelő éldetektálást </w:t>
      </w:r>
      <w:r>
        <w:t>el</w:t>
      </w:r>
      <w:r w:rsidRPr="00E05D93">
        <w:t>végezni, akkor megkaphatjuk a P% értékét. Ennek módja az,</w:t>
      </w:r>
      <w:r>
        <w:t xml:space="preserve"> hogy az eredeti kép </w:t>
      </w:r>
      <w:proofErr w:type="spellStart"/>
      <w:r>
        <w:t>éltérképből</w:t>
      </w:r>
      <w:proofErr w:type="spellEnd"/>
      <w:r>
        <w:t xml:space="preserve"> kivonjuk a küszöbölt kép </w:t>
      </w:r>
      <w:proofErr w:type="spellStart"/>
      <w:r>
        <w:t>éltérképét</w:t>
      </w:r>
      <w:proofErr w:type="spellEnd"/>
      <w:r w:rsidRPr="00E05D93">
        <w:t xml:space="preserve">. Ha ezt minden küszöbölő értékre elvégezzünk, akkor a kapott értékekből megkaphatjuk a P% értéket ott, ahol ez a különbség a legkisebb volt. A két kép kivonását az MSE- </w:t>
      </w:r>
      <w:proofErr w:type="spellStart"/>
      <w:r w:rsidRPr="00E05D93">
        <w:t>vel</w:t>
      </w:r>
      <w:proofErr w:type="spellEnd"/>
      <w:r w:rsidRPr="00E05D93">
        <w:t xml:space="preserve"> (</w:t>
      </w:r>
      <w:proofErr w:type="spellStart"/>
      <w:r w:rsidRPr="00E05D93">
        <w:t>Mean</w:t>
      </w:r>
      <w:proofErr w:type="spellEnd"/>
      <w:r w:rsidRPr="00E05D93">
        <w:t xml:space="preserve"> </w:t>
      </w:r>
      <w:proofErr w:type="spellStart"/>
      <w:r w:rsidRPr="00E05D93">
        <w:t>Squared</w:t>
      </w:r>
      <w:proofErr w:type="spellEnd"/>
      <w:r w:rsidRPr="00E05D93">
        <w:t xml:space="preserve"> </w:t>
      </w:r>
      <w:proofErr w:type="spellStart"/>
      <w:r w:rsidRPr="00E05D93">
        <w:t>Error</w:t>
      </w:r>
      <w:proofErr w:type="spellEnd"/>
      <w:r w:rsidRPr="00E05D93">
        <w:t xml:space="preserve">) végezzük el. </w:t>
      </w:r>
    </w:p>
    <w:p w14:paraId="61E0684A" w14:textId="26662050" w:rsidR="0094134C" w:rsidRPr="00FF49EA" w:rsidRDefault="0094134C" w:rsidP="0048716A">
      <w:r w:rsidRPr="00E05D93">
        <w:t>A</w:t>
      </w:r>
      <w:r w:rsidR="008851C1">
        <w:t xml:space="preserve"> függvényben szerepel egy</w:t>
      </w:r>
      <w:r w:rsidRPr="00E05D93">
        <w:t xml:space="preserve"> </w:t>
      </w:r>
      <w:proofErr w:type="spellStart"/>
      <w:r w:rsidRPr="00E05D93">
        <w:t>Step</w:t>
      </w:r>
      <w:proofErr w:type="spellEnd"/>
      <w:r w:rsidRPr="00E05D93">
        <w:t xml:space="preserve"> érték</w:t>
      </w:r>
      <w:r w:rsidR="008851C1">
        <w:t>, aminek</w:t>
      </w:r>
      <w:r w:rsidRPr="00E05D93">
        <w:t xml:space="preserve"> változtatásával növelhetjük</w:t>
      </w:r>
      <w:r w:rsidR="005E2835" w:rsidRPr="00E05D93">
        <w:t>,</w:t>
      </w:r>
      <w:r w:rsidRPr="00E05D93">
        <w:t xml:space="preserve"> illetve csökkenthetjük a pontosságot. Ha nagy értéket adunk neki a programunk gyorsabb, de pontatlanabb lesz, míg kis érték eset</w:t>
      </w:r>
      <w:r w:rsidR="000E15EB">
        <w:t>én pontosabb, de lassabb. E</w:t>
      </w:r>
      <w:r w:rsidRPr="00E05D93">
        <w:t xml:space="preserve">setünkben a pontosság előbbre való a sebességnél, mivel a kép feldolgozására kb. 10 perc áll a rendelkezésünkre az újabb kép készítése előtt. </w:t>
      </w:r>
      <w:proofErr w:type="gramStart"/>
      <w:r w:rsidRPr="00E05D93">
        <w:t>A hibrid algoritmus a tesztesetek többségében pontosabb eredmén</w:t>
      </w:r>
      <w:r w:rsidR="005E2835" w:rsidRPr="00E05D93">
        <w:t xml:space="preserve">yt adott az Otsu </w:t>
      </w:r>
      <w:proofErr w:type="spellStart"/>
      <w:r w:rsidR="005E2835" w:rsidRPr="00E05D93">
        <w:t>binarizálásnál</w:t>
      </w:r>
      <w:proofErr w:type="spellEnd"/>
      <w:proofErr w:type="gramEnd"/>
      <w:r w:rsidR="0044348B">
        <w:t xml:space="preserve"> </w:t>
      </w:r>
      <w:r w:rsidR="0044348B">
        <w:fldChar w:fldCharType="begin" w:fldLock="1"/>
      </w:r>
      <w:r w:rsidR="0044348B">
        <w:instrText>ADDIN CSL_CITATION { "citationItems" : [ { "id" : "ITEM-1", "itemData" : { "author" : [ { "dropping-particle" : "", "family" : "Morse", "given" : "Bryan S", "non-dropping-particle" : "", "parse-names" : false, "suffix" : "" } ], "id" : "ITEM-1", "issued" : { "date-parts" : [ [ "2000" ] ] }, "title" : "Lecture 4 : Thresholding", "type" : "article-journal" }, "uris" : [ "http://www.mendeley.com/documents/?uuid=494a5391-0b32-4572-bdbc-2c3f88fe4a8f" ] } ], "mendeley" : { "formattedCitation" : "[6]", "plainTextFormattedCitation" : "[6]", "previouslyFormattedCitation" : "[6]" }, "properties" : { "noteIndex" : 0 }, "schema" : "https://github.com/citation-style-language/schema/raw/master/csl-citation.json" }</w:instrText>
      </w:r>
      <w:r w:rsidR="0044348B">
        <w:fldChar w:fldCharType="separate"/>
      </w:r>
      <w:r w:rsidR="0044348B" w:rsidRPr="0044348B">
        <w:rPr>
          <w:noProof/>
        </w:rPr>
        <w:t>[6]</w:t>
      </w:r>
      <w:r w:rsidR="0044348B">
        <w:fldChar w:fldCharType="end"/>
      </w:r>
      <w:r w:rsidR="00FF49EA">
        <w:t>.</w:t>
      </w:r>
    </w:p>
    <w:p w14:paraId="790DBC77" w14:textId="77777777" w:rsidR="0094134C" w:rsidRPr="00E05D93" w:rsidRDefault="0094134C" w:rsidP="00093A10">
      <w:pPr>
        <w:spacing w:before="120"/>
        <w:ind w:firstLine="426"/>
      </w:pPr>
      <w:r w:rsidRPr="00E05D93">
        <w:t>Ezzel a megoldással azonban</w:t>
      </w:r>
      <w:r w:rsidR="008F2502">
        <w:t xml:space="preserve"> felhők esetén</w:t>
      </w:r>
      <w:r w:rsidRPr="00E05D93">
        <w:t xml:space="preserve"> nem sikerült pontos eredményt elérni. Az első probléma, hogy mindig keres küszöbértéket, míg a mi esetünkben felhőtlen, vagy teljesen felhős </w:t>
      </w:r>
      <w:r w:rsidR="003846E9">
        <w:t xml:space="preserve">ég esetén </w:t>
      </w:r>
      <w:r w:rsidRPr="00E05D93">
        <w:t>csak előtér vagy háttér van, tehát nincs szükségünk küszöbölésre. Ezen kívül egyetlen felhő is sokféle színárnyalatot felvehet egyszerre, így ilyen esetekben ez az algoritmus a felhőt is több objektumra bontja</w:t>
      </w:r>
      <w:r w:rsidR="00FF49EA">
        <w:t xml:space="preserve"> (lásd </w:t>
      </w:r>
      <w:r w:rsidR="001D091F">
        <w:t>3</w:t>
      </w:r>
      <w:r w:rsidR="00FF49EA">
        <w:t>. ábra)</w:t>
      </w:r>
      <w:r w:rsidRPr="00E05D93">
        <w:t>.</w:t>
      </w:r>
      <w:r w:rsidR="00093A10">
        <w:t xml:space="preserve"> </w:t>
      </w:r>
      <w:r w:rsidR="003846E9">
        <w:t>G</w:t>
      </w:r>
      <w:r w:rsidRPr="00E05D93">
        <w:t xml:space="preserve">yakori probléma, hogy </w:t>
      </w:r>
      <w:r w:rsidR="00CC5817">
        <w:t xml:space="preserve">mivel a felhőzet és az ég színe is rendkívül széles skálán mozog, így </w:t>
      </w:r>
      <w:r w:rsidRPr="00E05D93">
        <w:t>küszöbölés után a</w:t>
      </w:r>
      <w:r w:rsidR="00855D84">
        <w:t xml:space="preserve"> </w:t>
      </w:r>
      <w:r w:rsidR="00370B2F">
        <w:t>változó színe</w:t>
      </w:r>
      <w:r w:rsidR="00855D84">
        <w:t>k</w:t>
      </w:r>
      <w:r w:rsidRPr="00E05D93">
        <w:t xml:space="preserve"> miatt nem mindig a felhő lesz az előtér az ég pedig a háttér, ami lehetetlenné teszi a borultság</w:t>
      </w:r>
      <w:r w:rsidR="00855D84">
        <w:t xml:space="preserve"> pontos</w:t>
      </w:r>
      <w:r w:rsidRPr="00E05D93">
        <w:t xml:space="preserve"> számítását</w:t>
      </w:r>
      <w:r w:rsidR="007B698D">
        <w:t>, ugyanis az értékek ebben az esetben</w:t>
      </w:r>
      <w:r w:rsidR="00855D84">
        <w:t xml:space="preserve"> felcserélődnek</w:t>
      </w:r>
      <w:r w:rsidRPr="00E05D93">
        <w:t xml:space="preserve">. </w:t>
      </w:r>
      <w:r w:rsidR="00093A10" w:rsidRPr="00093A10">
        <w:t>Így rájöttünk, hogy hagyományos küszöbölő módszerek segítségével nem tudunk</w:t>
      </w:r>
      <w:r w:rsidR="00A77AE0">
        <w:t xml:space="preserve"> megfelelő</w:t>
      </w:r>
      <w:r w:rsidR="00093A10" w:rsidRPr="00093A10">
        <w:t xml:space="preserve"> ered</w:t>
      </w:r>
      <w:r w:rsidR="00D34549">
        <w:t>ményt elérni. Új megoldásra van</w:t>
      </w:r>
      <w:r w:rsidR="00093A10" w:rsidRPr="00093A10">
        <w:t xml:space="preserve"> szükségünk.</w:t>
      </w:r>
    </w:p>
    <w:p w14:paraId="1F041C6A" w14:textId="77777777" w:rsidR="0094134C" w:rsidRPr="00E05D93" w:rsidRDefault="0040278B" w:rsidP="0048716A">
      <w:pPr>
        <w:pStyle w:val="Cmsor2"/>
      </w:pPr>
      <w:bookmarkStart w:id="25" w:name="_Toc371356725"/>
      <w:bookmarkStart w:id="26" w:name="_Toc385287716"/>
      <w:bookmarkStart w:id="27" w:name="_Toc403718728"/>
      <w:r w:rsidRPr="00E05D93">
        <w:t>2</w:t>
      </w:r>
      <w:r w:rsidR="0094134C" w:rsidRPr="00E05D93">
        <w:t>.</w:t>
      </w:r>
      <w:r w:rsidR="00DF6AEB">
        <w:t>5</w:t>
      </w:r>
      <w:r w:rsidR="0094134C" w:rsidRPr="00E05D93">
        <w:t xml:space="preserve">. </w:t>
      </w:r>
      <w:r w:rsidR="00EC7750">
        <w:t>Borultság vizsgálata s</w:t>
      </w:r>
      <w:r w:rsidR="0094134C" w:rsidRPr="0048716A">
        <w:t>zaturáció</w:t>
      </w:r>
      <w:r w:rsidR="0094134C" w:rsidRPr="00E05D93">
        <w:t xml:space="preserve"> mérés</w:t>
      </w:r>
      <w:bookmarkEnd w:id="25"/>
      <w:r w:rsidR="00EC7750">
        <w:t>sel</w:t>
      </w:r>
      <w:bookmarkEnd w:id="26"/>
      <w:bookmarkEnd w:id="27"/>
    </w:p>
    <w:p w14:paraId="7BC2D9A8" w14:textId="6A8C8061" w:rsidR="0094134C" w:rsidRPr="00E05D93" w:rsidRDefault="00FD276B" w:rsidP="00AF4298">
      <w:pPr>
        <w:spacing w:before="120"/>
        <w:ind w:firstLine="426"/>
      </w:pPr>
      <w:r w:rsidRPr="00E05D93">
        <w:t>Létezik egy</w:t>
      </w:r>
      <w:r w:rsidR="0094134C" w:rsidRPr="00E05D93">
        <w:t xml:space="preserve"> módszer</w:t>
      </w:r>
      <w:r w:rsidRPr="00E05D93">
        <w:t>, amely</w:t>
      </w:r>
      <w:r w:rsidR="0094134C" w:rsidRPr="00E05D93">
        <w:t xml:space="preserve"> kifejezetten felhők detektálására lett kifejlesztve</w:t>
      </w:r>
      <w:r w:rsidRPr="00E05D93">
        <w:t>, ez pedig a szaturáció méréséből való következtetés</w:t>
      </w:r>
      <w:r w:rsidR="0094134C" w:rsidRPr="00E05D93">
        <w:t>.</w:t>
      </w:r>
      <w:r w:rsidR="00EB4E80">
        <w:t xml:space="preserve"> </w:t>
      </w:r>
      <w:proofErr w:type="gramStart"/>
      <w:r w:rsidR="00507935">
        <w:t>A</w:t>
      </w:r>
      <w:r w:rsidR="00EB4E80">
        <w:t xml:space="preserve"> módszer a</w:t>
      </w:r>
      <w:proofErr w:type="gramEnd"/>
      <w:r w:rsidR="00322155">
        <w:t xml:space="preserve"> </w:t>
      </w:r>
      <w:r w:rsidR="00037F5D">
        <w:fldChar w:fldCharType="begin" w:fldLock="1"/>
      </w:r>
      <w:r w:rsidR="0044348B">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037F5D">
        <w:fldChar w:fldCharType="separate"/>
      </w:r>
      <w:r w:rsidR="0044348B" w:rsidRPr="0044348B">
        <w:rPr>
          <w:noProof/>
        </w:rPr>
        <w:t>[7]</w:t>
      </w:r>
      <w:r w:rsidR="00037F5D">
        <w:fldChar w:fldCharType="end"/>
      </w:r>
      <w:r w:rsidR="00EB4E80">
        <w:t xml:space="preserve"> cikkben került ismertetésre, amely</w:t>
      </w:r>
      <w:r w:rsidR="0059786A">
        <w:t xml:space="preserve"> megvalósításával és</w:t>
      </w:r>
      <w:r w:rsidR="00F46159">
        <w:t xml:space="preserve"> alkalmazásával</w:t>
      </w:r>
      <w:r w:rsidR="00EB4E80">
        <w:t xml:space="preserve"> nagy előrelépést értünk el.</w:t>
      </w:r>
      <w:r w:rsidR="0094134C" w:rsidRPr="00E05D93">
        <w:t xml:space="preserve"> </w:t>
      </w:r>
      <w:r w:rsidR="00EB4E80">
        <w:t>E szerint a</w:t>
      </w:r>
      <w:r w:rsidR="0094134C" w:rsidRPr="00E05D93">
        <w:t xml:space="preserve"> felhők dinamikusan változó rendszerek magas fényvisszaverő képességgel, és kék-piros színtartományba eső </w:t>
      </w:r>
      <w:r w:rsidR="0094134C" w:rsidRPr="00E05D93">
        <w:lastRenderedPageBreak/>
        <w:t>színekkel, általában fehérek. Ezzel szemben az ég színe a háttérben a zöld-piros színskálán mozog, általában kék, és statikusnak tekinthető</w:t>
      </w:r>
      <w:r w:rsidR="00212F4B">
        <w:t>.</w:t>
      </w:r>
    </w:p>
    <w:p w14:paraId="7D250959" w14:textId="77777777" w:rsidR="008F2439" w:rsidRDefault="0094134C" w:rsidP="0094134C">
      <w:pPr>
        <w:spacing w:before="120"/>
        <w:ind w:firstLine="426"/>
        <w:rPr>
          <w:rFonts w:eastAsia="Calibri"/>
          <w:noProof/>
        </w:rPr>
      </w:pPr>
      <w:r w:rsidRPr="00E05D93">
        <w:t>Az RGB modell széles körben elterjedt. Ez a színek és a szaturáció egy konstans fényerőn vett reprezentációja.</w:t>
      </w:r>
      <w:r w:rsidR="00946C67">
        <w:t xml:space="preserve"> Azonban </w:t>
      </w:r>
      <w:r w:rsidR="00DF0358">
        <w:t>mind a felhők és az ég színe rendkívül széles skálán mozog, így nem célszerű ezt a színteret választanunk.</w:t>
      </w:r>
      <w:r w:rsidRPr="00E05D93">
        <w:t xml:space="preserve"> Az IHS rendszerben az intenzitás (I) a teljes energiát jelöli az összes hullámhosszon, ami eléri a szemet. Ez felelős a fényerő érzékeléséért. A "</w:t>
      </w:r>
      <w:proofErr w:type="spellStart"/>
      <w:r w:rsidRPr="00E05D93">
        <w:t>Hue</w:t>
      </w:r>
      <w:proofErr w:type="spellEnd"/>
      <w:r w:rsidRPr="00E05D93">
        <w:t>" (H) a fény elnyelését, visszaverődését adja meg, így ez felelős a színekért</w:t>
      </w:r>
      <w:r w:rsidR="007C5FF1">
        <w:t>, magyarul színárnyalat</w:t>
      </w:r>
      <w:r w:rsidRPr="00E05D93">
        <w:t>. A szaturáció (S) a</w:t>
      </w:r>
      <w:r w:rsidR="00F8014A">
        <w:t xml:space="preserve"> színtelítettség, ami a</w:t>
      </w:r>
      <w:r w:rsidRPr="00E05D93">
        <w:t xml:space="preserve"> színek tisztaságát jelöli. A magas szaturációs értékekre azt mondják, hogy tiszta, mint a derült ég. Az alacsony értékűek olyanok, mint a felhők.</w:t>
      </w:r>
      <w:r w:rsidR="008F2439" w:rsidRPr="008F2439">
        <w:rPr>
          <w:rFonts w:eastAsia="Calibri"/>
          <w:noProof/>
        </w:rPr>
        <w:t xml:space="preserve"> </w:t>
      </w:r>
    </w:p>
    <w:p w14:paraId="6EFA9DAF" w14:textId="77777777" w:rsidR="0094134C" w:rsidRPr="00E05D93" w:rsidRDefault="0094134C" w:rsidP="0094134C">
      <w:pPr>
        <w:spacing w:before="120"/>
        <w:ind w:firstLine="426"/>
      </w:pPr>
      <w:r w:rsidRPr="00E05D93">
        <w:t xml:space="preserve">Láthatjuk, hogy a felhőknek jó a fényvisszaverő képessége, általában fehérek, de számos színárnyalatot felvehetnek. Ezzel szemben a kék színű derült ég magas </w:t>
      </w:r>
      <w:proofErr w:type="spellStart"/>
      <w:r w:rsidRPr="00E05D93">
        <w:t>szaturációt</w:t>
      </w:r>
      <w:proofErr w:type="spellEnd"/>
      <w:r w:rsidRPr="00E05D93">
        <w:t xml:space="preserve"> eredményez. Ezért az IHS rendszerből mi a </w:t>
      </w:r>
      <w:proofErr w:type="spellStart"/>
      <w:r w:rsidRPr="00E05D93">
        <w:t>szaturációt</w:t>
      </w:r>
      <w:proofErr w:type="spellEnd"/>
      <w:r w:rsidR="004223FA">
        <w:t xml:space="preserve"> (</w:t>
      </w:r>
      <w:r w:rsidR="004223FA" w:rsidRPr="00B87D9F">
        <w:rPr>
          <w:i/>
        </w:rPr>
        <w:t>S</w:t>
      </w:r>
      <w:r w:rsidR="004223FA">
        <w:t>)</w:t>
      </w:r>
      <w:r w:rsidRPr="00E05D93">
        <w:t xml:space="preserve"> fogjuk használni algoritmusunk alapjául. Kiszámításának</w:t>
      </w:r>
      <w:r w:rsidR="00093A10">
        <w:t xml:space="preserve"> egy lehetséges</w:t>
      </w:r>
      <w:r w:rsidR="00824C30">
        <w:t xml:space="preserve"> módja, ha a vörös (</w:t>
      </w:r>
      <w:r w:rsidR="00824C30" w:rsidRPr="00824C30">
        <w:rPr>
          <w:i/>
        </w:rPr>
        <w:t>R</w:t>
      </w:r>
      <w:r w:rsidR="00824C30">
        <w:t>), a zöld (</w:t>
      </w:r>
      <w:r w:rsidR="00824C30" w:rsidRPr="00824C30">
        <w:rPr>
          <w:i/>
        </w:rPr>
        <w:t>G</w:t>
      </w:r>
      <w:r w:rsidR="00824C30">
        <w:t>) és a kék (</w:t>
      </w:r>
      <w:r w:rsidR="00824C30" w:rsidRPr="00824C30">
        <w:rPr>
          <w:i/>
        </w:rPr>
        <w:t>B</w:t>
      </w:r>
      <w:r w:rsidR="00824C30">
        <w:t>) összetevőt ismerjük:</w:t>
      </w:r>
    </w:p>
    <w:p w14:paraId="3022B4E9" w14:textId="3D17BFA7" w:rsidR="00356A53" w:rsidRPr="00E05D93" w:rsidRDefault="0094134C" w:rsidP="00356A53">
      <w:pPr>
        <w:tabs>
          <w:tab w:val="right" w:pos="9072"/>
        </w:tabs>
        <w:spacing w:before="120"/>
        <w:ind w:firstLine="426"/>
      </w:pPr>
      <w:r w:rsidRPr="00E05D93">
        <w:rPr>
          <w:i/>
        </w:rPr>
        <w:t xml:space="preserve">S = 1 - (3 / (R + G + B)) * </w:t>
      </w:r>
      <w:proofErr w:type="gramStart"/>
      <w:r w:rsidRPr="00E05D93">
        <w:rPr>
          <w:i/>
        </w:rPr>
        <w:t>min(</w:t>
      </w:r>
      <w:proofErr w:type="gramEnd"/>
      <w:r w:rsidRPr="00E05D93">
        <w:rPr>
          <w:i/>
        </w:rPr>
        <w:t>R,G,B)</w:t>
      </w:r>
      <w:r w:rsidR="00FD276B" w:rsidRPr="00E05D93">
        <w:rPr>
          <w:i/>
        </w:rPr>
        <w:tab/>
      </w:r>
      <w:r w:rsidR="00FD276B" w:rsidRPr="00E05D93">
        <w:t>(1)</w:t>
      </w:r>
    </w:p>
    <w:p w14:paraId="158BE9AF" w14:textId="41654228" w:rsidR="00106E29" w:rsidRDefault="006D0DEF" w:rsidP="00351AE7">
      <w:pPr>
        <w:spacing w:before="120"/>
        <w:ind w:firstLine="426"/>
      </w:pPr>
      <w:r>
        <w:t>A szakirodalom alapján a képet nem 2 osztályra bontjuk a küszöböléssel, hanem hármat</w:t>
      </w:r>
      <w:r w:rsidR="0094134C" w:rsidRPr="00E05D93">
        <w:t xml:space="preserve"> kell meghatároznunk</w:t>
      </w:r>
      <w:r w:rsidR="00023E76">
        <w:t>. A</w:t>
      </w:r>
      <w:r w:rsidR="0094134C" w:rsidRPr="00E05D93">
        <w:t xml:space="preserve"> pixelek besorolásá</w:t>
      </w:r>
      <w:r w:rsidR="00ED2999" w:rsidRPr="00E05D93">
        <w:t>ra szaturációs értékük alapján</w:t>
      </w:r>
      <w:r w:rsidR="00023E76">
        <w:t xml:space="preserve"> történik</w:t>
      </w:r>
      <w:r w:rsidR="00ED2999" w:rsidRPr="00E05D93">
        <w:t xml:space="preserve"> </w:t>
      </w:r>
      <w:r w:rsidR="00AF4298" w:rsidRPr="00E05D93">
        <w:t>(l</w:t>
      </w:r>
      <w:r w:rsidR="00E32DEB">
        <w:t>ásd</w:t>
      </w:r>
      <w:r w:rsidR="00AF4298" w:rsidRPr="00E05D93">
        <w:t xml:space="preserve"> </w:t>
      </w:r>
      <w:r w:rsidR="008F2439">
        <w:t>4</w:t>
      </w:r>
      <w:r w:rsidR="00AF4298" w:rsidRPr="00E05D93">
        <w:t xml:space="preserve">. </w:t>
      </w:r>
      <w:r w:rsidR="00D2128C" w:rsidRPr="00E05D93">
        <w:t>ábra</w:t>
      </w:r>
      <w:r w:rsidR="00AF4298" w:rsidRPr="00E05D93">
        <w:t>)</w:t>
      </w:r>
      <w:r w:rsidR="00ED2999" w:rsidRPr="00E05D93">
        <w:t>.</w:t>
      </w:r>
      <w:r w:rsidR="00EC7750">
        <w:t xml:space="preserve"> </w:t>
      </w:r>
      <w:r w:rsidR="0094134C" w:rsidRPr="00E05D93">
        <w:t xml:space="preserve">Minden osztályt egy alsó és felső küszöb értékkel határolunk. Ezek után a pixeleket a megfelelő értékek alapján a megfelelő osztályokba sorolhatjuk. Ezeket az értékeket más, a témával foglalkozó </w:t>
      </w:r>
      <w:r w:rsidR="00ED4739">
        <w:t>szak</w:t>
      </w:r>
      <w:r w:rsidR="0094134C" w:rsidRPr="00E05D93">
        <w:t>emberek</w:t>
      </w:r>
      <w:r w:rsidR="00654AC3">
        <w:t xml:space="preserve"> már</w:t>
      </w:r>
      <w:r w:rsidR="0094134C" w:rsidRPr="00E05D93">
        <w:t xml:space="preserve"> megállapították</w:t>
      </w:r>
      <w:r w:rsidR="00FB7267">
        <w:t xml:space="preserve"> [4]</w:t>
      </w:r>
      <w:r w:rsidR="0094134C" w:rsidRPr="00E05D93">
        <w:t>, több mint 40</w:t>
      </w:r>
      <w:r w:rsidR="00105FED">
        <w:t xml:space="preserve"> különböző kép feldolgozásával (lásd </w:t>
      </w:r>
      <w:r w:rsidR="00AF5581">
        <w:t>2</w:t>
      </w:r>
      <w:r w:rsidR="00105FED">
        <w:t xml:space="preserve">. </w:t>
      </w:r>
      <w:r w:rsidR="00F20E55">
        <w:t>melléklet</w:t>
      </w:r>
      <w:r w:rsidR="00105FED">
        <w:t>).</w:t>
      </w:r>
      <w:r w:rsidR="00EC7750">
        <w:t xml:space="preserve"> </w:t>
      </w:r>
      <w:r w:rsidR="0094134C" w:rsidRPr="00E05D93">
        <w:t>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w:t>
      </w:r>
      <w:r w:rsidR="00F32EB8">
        <w:t xml:space="preserve"> Azonban itt meg kell jegyezni, hogy ez nem a tényle</w:t>
      </w:r>
      <w:r w:rsidR="00782973">
        <w:t xml:space="preserve">ges borultságra vonatkozó mérés </w:t>
      </w:r>
      <w:r w:rsidR="00085CDB">
        <w:t>–</w:t>
      </w:r>
      <w:r w:rsidR="00782973">
        <w:t xml:space="preserve"> nem fedi a kép a teljes eget </w:t>
      </w:r>
      <w:r w:rsidR="00085CDB">
        <w:t xml:space="preserve">– </w:t>
      </w:r>
      <w:r w:rsidR="00F32EB8">
        <w:t>csupán a képen látható területre.</w:t>
      </w:r>
    </w:p>
    <w:p w14:paraId="192F13DD" w14:textId="77777777" w:rsidR="00356A53" w:rsidRPr="00E05D93" w:rsidRDefault="00356A53" w:rsidP="00356A53">
      <w:pPr>
        <w:keepNext/>
        <w:ind w:firstLine="0"/>
        <w:jc w:val="center"/>
      </w:pPr>
      <w:r w:rsidRPr="00E05D93">
        <w:rPr>
          <w:rFonts w:eastAsia="Calibri"/>
          <w:noProof/>
        </w:rPr>
        <w:drawing>
          <wp:inline distT="0" distB="0" distL="0" distR="0" wp14:anchorId="7FA8F647" wp14:editId="0FFD0B97">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2" cstate="print"/>
                    <a:stretch>
                      <a:fillRect/>
                    </a:stretch>
                  </pic:blipFill>
                  <pic:spPr>
                    <a:xfrm>
                      <a:off x="0" y="0"/>
                      <a:ext cx="3515478" cy="1808116"/>
                    </a:xfrm>
                    <a:prstGeom prst="rect">
                      <a:avLst/>
                    </a:prstGeom>
                  </pic:spPr>
                </pic:pic>
              </a:graphicData>
            </a:graphic>
          </wp:inline>
        </w:drawing>
      </w:r>
    </w:p>
    <w:p w14:paraId="3E19D263" w14:textId="31D6BF0E" w:rsidR="00356A53" w:rsidRPr="007E79CB" w:rsidRDefault="00356A53" w:rsidP="00356A53">
      <w:pPr>
        <w:pStyle w:val="Kpalrs"/>
        <w:spacing w:before="120"/>
        <w:rPr>
          <w:noProof/>
          <w:color w:val="000000" w:themeColor="text1"/>
          <w:szCs w:val="20"/>
        </w:rPr>
      </w:pPr>
      <w:r w:rsidRPr="00E05D93">
        <w:rPr>
          <w:noProof/>
          <w:color w:val="000000" w:themeColor="text1"/>
          <w:szCs w:val="20"/>
        </w:rPr>
        <w:fldChar w:fldCharType="begin"/>
      </w:r>
      <w:r w:rsidRPr="00E05D93">
        <w:rPr>
          <w:noProof/>
          <w:color w:val="000000" w:themeColor="text1"/>
          <w:szCs w:val="20"/>
        </w:rPr>
        <w:instrText xml:space="preserve"> SEQ ábra \* ARABIC </w:instrText>
      </w:r>
      <w:r w:rsidRPr="00E05D93">
        <w:rPr>
          <w:noProof/>
          <w:color w:val="000000" w:themeColor="text1"/>
          <w:szCs w:val="20"/>
        </w:rPr>
        <w:fldChar w:fldCharType="separate"/>
      </w:r>
      <w:r>
        <w:rPr>
          <w:noProof/>
          <w:color w:val="000000" w:themeColor="text1"/>
          <w:szCs w:val="20"/>
        </w:rPr>
        <w:t>4</w:t>
      </w:r>
      <w:r w:rsidRPr="00E05D93">
        <w:rPr>
          <w:noProof/>
          <w:color w:val="000000" w:themeColor="text1"/>
          <w:szCs w:val="20"/>
        </w:rPr>
        <w:fldChar w:fldCharType="end"/>
      </w:r>
      <w:r w:rsidRPr="00E05D93">
        <w:rPr>
          <w:noProof/>
          <w:color w:val="000000" w:themeColor="text1"/>
          <w:szCs w:val="20"/>
        </w:rPr>
        <w:t>. ábra – Osztályok a pixelek besorolására</w:t>
      </w:r>
      <w:r>
        <w:rPr>
          <w:noProof/>
          <w:color w:val="000000" w:themeColor="text1"/>
          <w:szCs w:val="20"/>
        </w:rPr>
        <w:t xml:space="preserve">. Class 1: tiszta ég; Class 2: nem meghatározott; Class 3: felhő </w:t>
      </w:r>
      <w:r>
        <w:rPr>
          <w:noProof/>
          <w:color w:val="000000" w:themeColor="text1"/>
          <w:szCs w:val="20"/>
        </w:rPr>
        <w:fldChar w:fldCharType="begin" w:fldLock="1"/>
      </w:r>
      <w:r w:rsidR="0044348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Pr>
          <w:noProof/>
          <w:color w:val="000000" w:themeColor="text1"/>
          <w:szCs w:val="20"/>
        </w:rPr>
        <w:fldChar w:fldCharType="separate"/>
      </w:r>
      <w:r w:rsidR="0044348B" w:rsidRPr="0044348B">
        <w:rPr>
          <w:i w:val="0"/>
          <w:noProof/>
          <w:color w:val="000000" w:themeColor="text1"/>
          <w:szCs w:val="20"/>
        </w:rPr>
        <w:t>[7]</w:t>
      </w:r>
      <w:r>
        <w:rPr>
          <w:noProof/>
          <w:color w:val="000000" w:themeColor="text1"/>
          <w:szCs w:val="20"/>
        </w:rPr>
        <w:fldChar w:fldCharType="end"/>
      </w:r>
    </w:p>
    <w:p w14:paraId="33908BD5" w14:textId="79B254D4" w:rsidR="001B648D" w:rsidRPr="00750117" w:rsidRDefault="00106E29" w:rsidP="00106E29">
      <w:pPr>
        <w:pStyle w:val="Cmsor2"/>
        <w:rPr>
          <w:noProof/>
          <w:color w:val="000000" w:themeColor="text1"/>
          <w:szCs w:val="20"/>
        </w:rPr>
      </w:pPr>
      <w:bookmarkStart w:id="28" w:name="_Toc403718729"/>
      <w:r>
        <w:lastRenderedPageBreak/>
        <w:t>2.6</w:t>
      </w:r>
      <w:r w:rsidR="00356A53">
        <w:t>.</w:t>
      </w:r>
      <w:r>
        <w:t xml:space="preserve"> Borultság vizsgálat megvalósítása</w:t>
      </w:r>
      <w:bookmarkEnd w:id="28"/>
      <w:r w:rsidR="00F32EB8">
        <w:t xml:space="preserve"> </w:t>
      </w:r>
      <w:r w:rsidR="0094134C" w:rsidRPr="00E05D93">
        <w:t xml:space="preserve"> </w:t>
      </w:r>
      <w:bookmarkStart w:id="29" w:name="_Toc371356726"/>
    </w:p>
    <w:bookmarkEnd w:id="29"/>
    <w:p w14:paraId="4B513921" w14:textId="77777777" w:rsidR="00C21441" w:rsidRDefault="00C21441" w:rsidP="0094134C">
      <w:pPr>
        <w:spacing w:before="120"/>
        <w:ind w:firstLine="426"/>
      </w:pPr>
      <w:r>
        <w:t>A fent leírt két módszer közül így a szaturációs mérést választottuk. Ebben az esetben kiküszöböltük a hagyományos dinamikus küszöbölések azon hibáját, hogy mindenképpen keresnek küszöbértéket.</w:t>
      </w:r>
      <w:r w:rsidR="00DD3AE9">
        <w:t xml:space="preserve"> Ezen kívül a több osztályba való besorolást is eredményesnek találtuk.</w:t>
      </w:r>
      <w:r>
        <w:t xml:space="preserve"> </w:t>
      </w:r>
    </w:p>
    <w:p w14:paraId="06097D29" w14:textId="35DAC814" w:rsidR="006B32A2" w:rsidRDefault="004E4F01" w:rsidP="0094134C">
      <w:pPr>
        <w:spacing w:before="120"/>
        <w:ind w:firstLine="426"/>
      </w:pPr>
      <w:r>
        <w:t>Az algoritmusban</w:t>
      </w:r>
      <w:r w:rsidR="002564C4">
        <w:t xml:space="preserve"> (lásd 5. ábra)</w:t>
      </w:r>
      <w:r w:rsidR="002564C4" w:rsidRPr="00E05D93">
        <w:t xml:space="preserve"> </w:t>
      </w:r>
      <w:r>
        <w:t xml:space="preserve">első lépésként a szaturációs érték megállapítását kell elvégeznünk minden pixelre. </w:t>
      </w:r>
      <w:r w:rsidR="00BE4E23">
        <w:t>Ennek kiszámítására</w:t>
      </w:r>
      <w:r w:rsidR="0094134C" w:rsidRPr="00E05D93">
        <w:t xml:space="preserve"> több</w:t>
      </w:r>
      <w:r w:rsidR="00C16AEF">
        <w:t xml:space="preserve"> lehetséges</w:t>
      </w:r>
      <w:r w:rsidR="0094134C" w:rsidRPr="00E05D93">
        <w:t xml:space="preserve"> képletet is kipróbáltunk, de a fent említett adta a legtisztább eredményt. Más módszereknél gyakran erősen ki lettek emelve az élek, amire nekünk jelenleg </w:t>
      </w:r>
      <w:r w:rsidR="00093A10">
        <w:t>nincs</w:t>
      </w:r>
      <w:r w:rsidR="0094134C" w:rsidRPr="00E05D93">
        <w:t xml:space="preserve"> szükségünk</w:t>
      </w:r>
      <w:r w:rsidR="001619D5">
        <w:t>, rontja a küszöbölés pontosságát</w:t>
      </w:r>
      <w:r w:rsidR="0094134C" w:rsidRPr="00E05D93">
        <w:t>.</w:t>
      </w:r>
      <w:r w:rsidR="00502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t>g</w:t>
      </w:r>
      <w:r w:rsidR="00502F14">
        <w:t>yel helyettesítjük a képletben.</w:t>
      </w:r>
      <w:r w:rsidR="0094134C" w:rsidRPr="00E05D93">
        <w:t xml:space="preserve"> Azonban a </w:t>
      </w:r>
      <w:r w:rsidR="00A66826">
        <w:t>szakirodalom</w:t>
      </w:r>
      <w:r w:rsidR="00FC22D5">
        <w:t xml:space="preserve"> [4]</w:t>
      </w:r>
      <w:r w:rsidR="00A66826">
        <w:t xml:space="preserve"> által meghatározott</w:t>
      </w:r>
      <w:r w:rsidR="0094134C" w:rsidRPr="00E05D93">
        <w:t xml:space="preserve"> értékek alkalmazásával a különböző szintek határaira nem kaptunk pontos eredményt.</w:t>
      </w:r>
      <w:r w:rsidR="001F7AE3">
        <w:t xml:space="preserve"> A probléma megoldására a tesztek során folyamatosan mértük a küszöbértékeket, és ez alapján próbáltuk meg a lehető legpontosabbat megtalálni.</w:t>
      </w:r>
      <w:r w:rsidR="00BB03F2">
        <w:t xml:space="preserve"> Azonban</w:t>
      </w:r>
      <w:r w:rsidR="00FE56B7">
        <w:t xml:space="preserve"> </w:t>
      </w:r>
      <w:r w:rsidR="0094134C" w:rsidRPr="00E05D93">
        <w:t>figyelembe kell venni ezen a téren azt is, hogy nem fogja minden felhasználó azonos körülmények között, azonos típusú fényképező géppel alkalmazni a programot.</w:t>
      </w:r>
      <w:r w:rsidR="001F7AE3">
        <w:t xml:space="preserve"> </w:t>
      </w:r>
      <w:r w:rsidR="0094134C" w:rsidRPr="00E05D93">
        <w:t>Így célszerű egy konfigurálási megoldást bevezetni, hogy ezeket a határokat gyorsan és pontosan beállíthassuk használat előtt. Erre egy manuális és egy automatikus megoldást készítettünk</w:t>
      </w:r>
      <w:r w:rsidR="00931CE0">
        <w:t>, amelyek alkalmazásával gyorsan és pontosan állíthatjuk be a küszöbértékeket</w:t>
      </w:r>
      <w:r w:rsidR="006B32A2">
        <w:t>.</w:t>
      </w:r>
    </w:p>
    <w:p w14:paraId="35133D07" w14:textId="77777777" w:rsidR="003F393B" w:rsidRDefault="0094134C" w:rsidP="0094134C">
      <w:pPr>
        <w:spacing w:before="120"/>
        <w:ind w:firstLine="426"/>
      </w:pPr>
      <w:r w:rsidRPr="00E05D93">
        <w:t>Automatikusnál a program előállítja a szaturációs képet (célszerű olyan képen végezni a konfigurálást, amin a felhő és ég jól elkülöníthető), ezen egy Otsu binarizálást végez, ami megad egy küszöbértéket, ma</w:t>
      </w:r>
      <w:r w:rsidR="00276798">
        <w:t>jd ez alapján az érték alapján két</w:t>
      </w:r>
      <w:r w:rsidRPr="00E05D93">
        <w:t xml:space="preserve"> határt ad meg.</w:t>
      </w:r>
      <w:r w:rsidR="00E753CE">
        <w:t xml:space="preserve"> A korábban már említett okok miatt ez a megoldás a borultság vizsgálatára nem alkalmas, azonban egyetlen általunk megadott képen pontosan meg tudjuk határozni a küszöbértékeket a segítségével.</w:t>
      </w:r>
      <w:r w:rsidR="00F77C82">
        <w:t xml:space="preserve"> A </w:t>
      </w:r>
      <w:proofErr w:type="spellStart"/>
      <w:r w:rsidR="00F77C82">
        <w:t>binarizálás</w:t>
      </w:r>
      <w:proofErr w:type="spellEnd"/>
      <w:r w:rsidR="00F77C82">
        <w:t xml:space="preserve"> végeredményéhez képest a két határt egy-egy</w:t>
      </w:r>
      <w:r w:rsidR="00550527">
        <w:t>,</w:t>
      </w:r>
      <w:r w:rsidR="00F77C82">
        <w:t xml:space="preserve"> a tesztek alapján megkapott fix érték hozzáadásával</w:t>
      </w:r>
      <w:r w:rsidR="00F75B06">
        <w:t>,</w:t>
      </w:r>
      <w:r w:rsidR="00F77C82">
        <w:t xml:space="preserve"> illetve kivonásával kapjuk.</w:t>
      </w:r>
      <w:r w:rsidR="0079543E">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t xml:space="preserve"> Ennek kiküszöbölésére a</w:t>
      </w:r>
      <w:r w:rsidRPr="00E05D93">
        <w:t>z ég felső- és a felhők alsó korlátját kihagytuk</w:t>
      </w:r>
      <w:r w:rsidR="00190B31">
        <w:t>.</w:t>
      </w:r>
      <w:r w:rsidR="00866278">
        <w:t xml:space="preserve"> </w:t>
      </w:r>
      <w:r w:rsidR="009538BC">
        <w:t xml:space="preserve">Így végeredmény </w:t>
      </w:r>
      <w:proofErr w:type="spellStart"/>
      <w:r w:rsidR="009538BC">
        <w:t>képpen</w:t>
      </w:r>
      <w:proofErr w:type="spellEnd"/>
      <w:r w:rsidR="009538BC">
        <w:t xml:space="preserve"> az automatizált megoldással gyors és pontos határértékeket kaptunk</w:t>
      </w:r>
      <w:r w:rsidRPr="00E05D93">
        <w:t xml:space="preserve">. </w:t>
      </w:r>
    </w:p>
    <w:p w14:paraId="48B91279" w14:textId="77777777" w:rsidR="00FF7261" w:rsidRDefault="00FF7261" w:rsidP="0094134C">
      <w:pPr>
        <w:spacing w:before="120"/>
        <w:ind w:firstLine="426"/>
      </w:pPr>
    </w:p>
    <w:p w14:paraId="6BE6F2E0" w14:textId="77777777" w:rsidR="00FF7261" w:rsidRDefault="00FF7261" w:rsidP="00FF7261">
      <w:pPr>
        <w:keepNext/>
        <w:spacing w:before="120"/>
        <w:ind w:firstLine="0"/>
        <w:jc w:val="center"/>
      </w:pPr>
      <w:r>
        <w:rPr>
          <w:noProof/>
        </w:rPr>
        <w:drawing>
          <wp:inline distT="0" distB="0" distL="0" distR="0" wp14:anchorId="2AA5F91E" wp14:editId="3C52CCEA">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50180" cy="571500"/>
                    </a:xfrm>
                    <a:prstGeom prst="rect">
                      <a:avLst/>
                    </a:prstGeom>
                  </pic:spPr>
                </pic:pic>
              </a:graphicData>
            </a:graphic>
          </wp:inline>
        </w:drawing>
      </w:r>
    </w:p>
    <w:p w14:paraId="16007570" w14:textId="77777777" w:rsidR="00FF7261"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5</w:t>
      </w:r>
      <w:r w:rsidRPr="00750117">
        <w:rPr>
          <w:noProof/>
          <w:color w:val="000000" w:themeColor="text1"/>
          <w:szCs w:val="20"/>
        </w:rPr>
        <w:fldChar w:fldCharType="end"/>
      </w:r>
      <w:r w:rsidRPr="00750117">
        <w:rPr>
          <w:noProof/>
          <w:color w:val="000000" w:themeColor="text1"/>
          <w:szCs w:val="20"/>
        </w:rPr>
        <w:t xml:space="preserve">. ábra </w:t>
      </w:r>
      <w:r>
        <w:rPr>
          <w:noProof/>
          <w:color w:val="000000" w:themeColor="text1"/>
          <w:szCs w:val="20"/>
        </w:rPr>
        <w:t>– Borultság vizsgálat folyamata</w:t>
      </w:r>
    </w:p>
    <w:p w14:paraId="7F06760F" w14:textId="77777777" w:rsidR="00FF7261" w:rsidRPr="00FF7261" w:rsidRDefault="00FF7261" w:rsidP="00FF7261"/>
    <w:p w14:paraId="033AA5DE" w14:textId="77777777" w:rsidR="00FF7261" w:rsidRDefault="00FF7261" w:rsidP="00FF7261">
      <w:pPr>
        <w:keepNext/>
        <w:spacing w:before="120"/>
        <w:ind w:firstLine="0"/>
        <w:jc w:val="center"/>
      </w:pPr>
      <w:r>
        <w:rPr>
          <w:noProof/>
        </w:rPr>
        <w:lastRenderedPageBreak/>
        <w:drawing>
          <wp:inline distT="0" distB="0" distL="0" distR="0" wp14:anchorId="3FA788D3" wp14:editId="1938CA77">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p w14:paraId="7BF9F7E2" w14:textId="77777777" w:rsidR="00FF7261"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6</w:t>
      </w:r>
      <w:r w:rsidRPr="00750117">
        <w:rPr>
          <w:noProof/>
          <w:color w:val="000000" w:themeColor="text1"/>
          <w:szCs w:val="20"/>
        </w:rPr>
        <w:fldChar w:fldCharType="end"/>
      </w:r>
      <w:r w:rsidRPr="00750117">
        <w:rPr>
          <w:noProof/>
          <w:color w:val="000000" w:themeColor="text1"/>
          <w:szCs w:val="20"/>
        </w:rPr>
        <w:t>. ábra – Eredeti kép, szaturációs kép, küszöbölt kép</w:t>
      </w:r>
    </w:p>
    <w:p w14:paraId="5E2305CE" w14:textId="22B2AC0A" w:rsidR="00351AE7" w:rsidRDefault="003722D0" w:rsidP="00C5697D">
      <w:pPr>
        <w:spacing w:before="120"/>
        <w:ind w:firstLine="426"/>
      </w:pPr>
      <w:r>
        <w:t>Ha az automatikus konfigurálás értékét</w:t>
      </w:r>
      <w:r w:rsidR="0094134C" w:rsidRPr="00E05D93">
        <w:t xml:space="preserve"> mégis pontatlannak találjuk, lehetőségünk van manuális beállításra. Ebben az </w:t>
      </w:r>
      <w:r w:rsidR="00081893">
        <w:t>esetben, egy új ablak nyílik meg, melyben</w:t>
      </w:r>
      <w:r w:rsidR="0094134C" w:rsidRPr="00E05D93">
        <w:t xml:space="preserve"> maximum 3 képet nyithatunk m</w:t>
      </w:r>
      <w:r w:rsidR="0071521D">
        <w:t xml:space="preserve">eg. Ezekre célszerű egy </w:t>
      </w:r>
      <w:proofErr w:type="spellStart"/>
      <w:r w:rsidR="0071521D">
        <w:t>Cumulus-</w:t>
      </w:r>
      <w:proofErr w:type="spellEnd"/>
      <w:r w:rsidR="0071521D">
        <w:t xml:space="preserve">, egy </w:t>
      </w:r>
      <w:proofErr w:type="spellStart"/>
      <w:r w:rsidR="0071521D">
        <w:t>Stratus-</w:t>
      </w:r>
      <w:proofErr w:type="spellEnd"/>
      <w:r w:rsidR="0071521D">
        <w:t xml:space="preserve"> és egy vegyes típusú felhőzetet tartalmazó képet beállítani.</w:t>
      </w:r>
      <w:r w:rsidR="00235456">
        <w:t xml:space="preserve"> A megnyitott képeken</w:t>
      </w:r>
      <w:r w:rsidR="00F62EE3">
        <w:t xml:space="preserve"> 2 csúszka</w:t>
      </w:r>
      <w:r w:rsidR="0094134C" w:rsidRPr="00E05D93">
        <w:t xml:space="preserve"> és valós időben végzett küszöbölés segítségével állíthatjuk be a határokat.</w:t>
      </w:r>
      <w:r w:rsidR="00DA786D">
        <w:t xml:space="preserve"> A betöltött képek méretét csökkentettük. Ennek eredm</w:t>
      </w:r>
      <w:r w:rsidR="00FF15BC">
        <w:t>ényeként a feldolgozás pontatlanabb lett, de nem annyira, hogy a konfigurálás</w:t>
      </w:r>
      <w:r w:rsidR="00464E00">
        <w:t xml:space="preserve"> pontatlan legyen, viszont nagy</w:t>
      </w:r>
      <w:r w:rsidR="00FF15BC">
        <w:t>mértékben felgyorsult</w:t>
      </w:r>
      <w:r w:rsidR="00386E87">
        <w:t>, így a beállítást gördülékenyen végezhetjük</w:t>
      </w:r>
      <w:r w:rsidR="00DA786D">
        <w:t>.</w:t>
      </w:r>
      <w:r w:rsidR="0094134C" w:rsidRPr="00E05D93">
        <w:t xml:space="preserve"> Így mindig jól látható a változás, és egész pontosan be tudjuk állítani a küszö</w:t>
      </w:r>
      <w:r w:rsidR="00A6404D" w:rsidRPr="00E05D93">
        <w:t>bértékeket a nekünk megfelelőre.</w:t>
      </w:r>
      <w:r w:rsidR="006208D0">
        <w:t xml:space="preserve"> A konfigurálás a rendszer működése közben is, bármikor elvégezhető.</w:t>
      </w:r>
      <w:r w:rsidR="0087795C">
        <w:t xml:space="preserve"> A megfelelő konfiguráláson kívül fontos lépés még az előállt szaturációs képen végzett elmosás. A megfelelő algoritmus segít</w:t>
      </w:r>
      <w:r w:rsidR="00522843">
        <w:t>ségével a képet sokkal tisztábbá tehetjük, ezzel nagymértékben fokozva a pontosságot.</w:t>
      </w:r>
      <w:r w:rsidR="00020B20">
        <w:t xml:space="preserve"> Több módszert is kipróbáltunk, </w:t>
      </w:r>
      <w:r w:rsidR="009E2056">
        <w:t xml:space="preserve">köztük a Gauss </w:t>
      </w:r>
      <w:r w:rsidR="00FC4DFD">
        <w:t>módszert</w:t>
      </w:r>
      <w:r w:rsidR="009E2056">
        <w:t xml:space="preserve">, de messze a legjobb eredményt az </w:t>
      </w:r>
      <w:proofErr w:type="spellStart"/>
      <w:r w:rsidR="009E2056">
        <w:t>AForge</w:t>
      </w:r>
      <w:proofErr w:type="spellEnd"/>
      <w:r w:rsidR="009E2056">
        <w:t xml:space="preserve"> "</w:t>
      </w:r>
      <w:proofErr w:type="spellStart"/>
      <w:r w:rsidR="009E2056">
        <w:t>Blur</w:t>
      </w:r>
      <w:proofErr w:type="spellEnd"/>
      <w:r w:rsidR="009E2056">
        <w:t>" algoritmusával kaptuk</w:t>
      </w:r>
      <w:r w:rsidR="00020B20">
        <w:t>.</w:t>
      </w:r>
      <w:r w:rsidR="00CA2970">
        <w:t xml:space="preserve"> </w:t>
      </w:r>
    </w:p>
    <w:p w14:paraId="4A981562" w14:textId="77777777" w:rsidR="00C00A5C" w:rsidRDefault="0068454D" w:rsidP="0094134C">
      <w:pPr>
        <w:spacing w:before="120"/>
        <w:ind w:firstLine="426"/>
      </w:pPr>
      <w:r>
        <w:t>A</w:t>
      </w:r>
      <w:r w:rsidR="0094134C" w:rsidRPr="00E05D93">
        <w:t xml:space="preserve"> konfigurálás után már </w:t>
      </w:r>
      <w:r w:rsidR="00943E5E">
        <w:t xml:space="preserve">megfelelő pontossággal </w:t>
      </w:r>
      <w:r w:rsidR="00E84306">
        <w:t>detektálhatjuk</w:t>
      </w:r>
      <w:r w:rsidR="00AB2F36">
        <w:t xml:space="preserve"> </w:t>
      </w:r>
      <w:r w:rsidR="00661108">
        <w:t>a felhőket</w:t>
      </w:r>
      <w:r w:rsidR="00943E5E">
        <w:t>.</w:t>
      </w:r>
      <w:r w:rsidR="002865EF">
        <w:t xml:space="preserve"> Ezt úgy végezzük, hogy a beállítások után kapott két küszöbérték, valamint a 0 és 255 értékek határokként való alkalmazásával a kép minden pixelét egy-egy csoportba soroljuk. </w:t>
      </w:r>
      <w:r w:rsidR="00CB5907">
        <w:t>A</w:t>
      </w:r>
      <w:r w:rsidR="002865EF">
        <w:t>z aktuális képpont színét, a csoport értékének megfelelően módosítjuk, így a későbbiekben egyértelműen azonosítani tudjuk.</w:t>
      </w:r>
      <w:r w:rsidR="00232632">
        <w:t xml:space="preserve"> A három színnek a kék, zöld és fehér értékeket választottuk, melyek ebben a sorrendben az eget, nem meghatározottat és a felhőket jelölik</w:t>
      </w:r>
      <w:r w:rsidR="00B46903">
        <w:t xml:space="preserve"> (lásd 6. ábra)</w:t>
      </w:r>
      <w:r w:rsidR="00232632">
        <w:t>.</w:t>
      </w:r>
      <w:r w:rsidR="00B2419F">
        <w:t xml:space="preserve"> Ezek után következik</w:t>
      </w:r>
      <w:r w:rsidR="0094134C" w:rsidRPr="00E05D93">
        <w:t xml:space="preserve"> a küszöbölés utáni 3 szint arányainak összehasonlítása</w:t>
      </w:r>
      <w:r w:rsidR="009A1F84">
        <w:t xml:space="preserve">. Első sorban egy százalékos értéket határozunk meg, majd ezt az értéket kerekítve váltjuk át </w:t>
      </w:r>
      <w:proofErr w:type="spellStart"/>
      <w:r w:rsidR="00745621">
        <w:t>oktákba</w:t>
      </w:r>
      <w:proofErr w:type="spellEnd"/>
      <w:r w:rsidR="0094134C" w:rsidRPr="00E05D93">
        <w:t>.</w:t>
      </w:r>
      <w:r w:rsidR="006F6FA4">
        <w:t xml:space="preserve"> </w:t>
      </w:r>
      <w:r w:rsidR="00197AC5">
        <w:t>Végeztünk teszteket felfelé illetve lefelé kerekítéssel is, de a legpontosabb eredményt úgy kaptuk, ha a</w:t>
      </w:r>
      <w:r w:rsidR="00DD5FA1">
        <w:t>z érték kerekítését mindig a matematikai</w:t>
      </w:r>
      <w:r w:rsidR="00AD357A">
        <w:t xml:space="preserve"> szabályoknak megfelelően végezt</w:t>
      </w:r>
      <w:r w:rsidR="00DD5FA1">
        <w:t>ük.</w:t>
      </w:r>
      <w:r w:rsidR="0094134C" w:rsidRPr="00E05D93">
        <w:t xml:space="preserve"> </w:t>
      </w:r>
    </w:p>
    <w:p w14:paraId="00104106" w14:textId="77777777" w:rsidR="00FF7261" w:rsidRDefault="00FF7261" w:rsidP="00FF7261">
      <w:pPr>
        <w:keepNext/>
        <w:ind w:firstLine="0"/>
        <w:jc w:val="center"/>
      </w:pPr>
      <w:r>
        <w:rPr>
          <w:noProof/>
        </w:rPr>
        <w:drawing>
          <wp:inline distT="0" distB="0" distL="0" distR="0" wp14:anchorId="7F787D9B" wp14:editId="4C77A733">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p w14:paraId="0A9B3622" w14:textId="77777777" w:rsidR="00FF7261" w:rsidRPr="003230E0" w:rsidRDefault="00FF7261" w:rsidP="00FF7261">
      <w:pPr>
        <w:pStyle w:val="Kpalrs"/>
      </w:pPr>
      <w:r w:rsidRPr="00750117">
        <w:rPr>
          <w:noProof/>
        </w:rPr>
        <w:fldChar w:fldCharType="begin"/>
      </w:r>
      <w:r w:rsidRPr="00750117">
        <w:rPr>
          <w:noProof/>
        </w:rPr>
        <w:instrText xml:space="preserve"> SEQ ábra \* ARABIC </w:instrText>
      </w:r>
      <w:r w:rsidRPr="00750117">
        <w:rPr>
          <w:noProof/>
        </w:rPr>
        <w:fldChar w:fldCharType="separate"/>
      </w:r>
      <w:r>
        <w:rPr>
          <w:noProof/>
        </w:rPr>
        <w:t>7</w:t>
      </w:r>
      <w:r w:rsidRPr="00750117">
        <w:rPr>
          <w:noProof/>
        </w:rPr>
        <w:fldChar w:fldCharType="end"/>
      </w:r>
      <w:r w:rsidRPr="00750117">
        <w:rPr>
          <w:noProof/>
        </w:rPr>
        <w:t xml:space="preserve">. </w:t>
      </w:r>
      <w:r>
        <w:rPr>
          <w:noProof/>
        </w:rPr>
        <w:t>ábra – Felhőtlen ég esetén z</w:t>
      </w:r>
      <w:r w:rsidRPr="0094134C">
        <w:rPr>
          <w:noProof/>
        </w:rPr>
        <w:t>aj</w:t>
      </w:r>
      <w:r>
        <w:rPr>
          <w:noProof/>
        </w:rPr>
        <w:t>t tapasztalhatunk, melynek kezelésére külön figyelmet kell fordítanunk.</w:t>
      </w:r>
    </w:p>
    <w:p w14:paraId="47791D1A" w14:textId="061096D9" w:rsidR="0094134C" w:rsidRDefault="00C00A5C" w:rsidP="0094134C">
      <w:pPr>
        <w:spacing w:before="120"/>
        <w:ind w:firstLine="426"/>
      </w:pPr>
      <w:r>
        <w:lastRenderedPageBreak/>
        <w:t>Hogy a feldolgozás pontosságát tovább növeljük, célszerű kihasználnunk, hogy nem kettő, hanem háro</w:t>
      </w:r>
      <w:r w:rsidR="00575111">
        <w:t>m osztály áll a rendelkezésünkre</w:t>
      </w:r>
      <w:r w:rsidR="00AA0EF9">
        <w:t>, és figyelembe kell vennü</w:t>
      </w:r>
      <w:r w:rsidR="00BC37AF">
        <w:t>n</w:t>
      </w:r>
      <w:r w:rsidR="00AA0EF9">
        <w:t>k, hogy előfordulhatnak</w:t>
      </w:r>
      <w:r w:rsidR="00895D4C">
        <w:t xml:space="preserve"> speciális esetek is.</w:t>
      </w:r>
      <w:r w:rsidR="00E03E68">
        <w:t xml:space="preserve"> Ilyen a felhőtlen ég</w:t>
      </w:r>
      <w:r w:rsidR="006968AA">
        <w:t>, illetve a már korábban külön kiemelt 1 és 7 oktás esetek, melyeknél a lyukak vagy felhők mennyiségét kell figyelnünk</w:t>
      </w:r>
      <w:r w:rsidR="00E03E68">
        <w:t>.</w:t>
      </w:r>
      <w:r w:rsidR="006921C8">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t xml:space="preserve"> Ha az elején 0 </w:t>
      </w:r>
      <w:proofErr w:type="spellStart"/>
      <w:r w:rsidR="000B3313">
        <w:t>oktát</w:t>
      </w:r>
      <w:proofErr w:type="spellEnd"/>
      <w:r w:rsidR="000B3313">
        <w:t xml:space="preserve"> kapunk eredményül megvizsgáljuk, hogy a kép századánál több vagy kevesebb felhőt találtunk-e.</w:t>
      </w:r>
      <w:r w:rsidR="00E27329">
        <w:t xml:space="preserve"> Ezt az értéket számos teszt után választottuk, hogy a rosszul detektált zajok kiszűrésével pontosabb eredményt kaphassunk.</w:t>
      </w:r>
      <w:r w:rsidR="00E61512">
        <w:t xml:space="preserve"> Ha </w:t>
      </w:r>
      <w:r w:rsidR="00C5697D">
        <w:t>kevesebb</w:t>
      </w:r>
      <w:r w:rsidR="00E61512">
        <w:t xml:space="preserve"> a mennyiség, akkor 0 </w:t>
      </w:r>
      <w:proofErr w:type="spellStart"/>
      <w:r w:rsidR="00E61512">
        <w:t>oktát</w:t>
      </w:r>
      <w:proofErr w:type="spellEnd"/>
      <w:r w:rsidR="00E61512">
        <w:t xml:space="preserve"> állapíthatunk meg</w:t>
      </w:r>
      <w:r w:rsidR="001857FE">
        <w:t>, és befejezzük a számítást</w:t>
      </w:r>
      <w:r w:rsidR="007B5F5E">
        <w:t>, ha nagyobb, akkor folytatjuk a vizsgálatot</w:t>
      </w:r>
      <w:r w:rsidR="005C2F1B">
        <w:t>.</w:t>
      </w:r>
      <w:r w:rsidR="0089433F">
        <w:t xml:space="preserve"> Megnézzük, hogy</w:t>
      </w:r>
      <w:r w:rsidR="002E7E66">
        <w:t xml:space="preserve"> az érték 8 okta volt</w:t>
      </w:r>
      <w:r w:rsidR="00342903">
        <w:t>-e. Ha igen,</w:t>
      </w:r>
      <w:r w:rsidR="002E7E66">
        <w:t xml:space="preserve"> akkor az</w:t>
      </w:r>
      <w:r w:rsidR="00D947C9">
        <w:t>t</w:t>
      </w:r>
      <w:r w:rsidR="002E7E66">
        <w:t xml:space="preserve"> hasonló módon, de az ég mennyiségét figyelve vizsgáljuk meg a képet.</w:t>
      </w:r>
      <w:r w:rsidR="007F08C9">
        <w:t xml:space="preserve"> Ha </w:t>
      </w:r>
      <w:r w:rsidR="00977390">
        <w:t>a meghatározott aránynál kevesebb</w:t>
      </w:r>
      <w:r w:rsidR="008B2179">
        <w:t xml:space="preserve"> mennyiségű lyukat</w:t>
      </w:r>
      <w:r w:rsidR="007F08C9">
        <w:t xml:space="preserve"> találtunk</w:t>
      </w:r>
      <w:r w:rsidR="008B2179">
        <w:t xml:space="preserve">, akkor megállapíthatjuk, hogy </w:t>
      </w:r>
      <w:r w:rsidR="00DC05F7">
        <w:t xml:space="preserve">8 </w:t>
      </w:r>
      <w:r w:rsidR="008B2179">
        <w:t>okta a borultság. Ha nem, akkor a feldolgozást tovább folytatjuk, a második módszerrel is kiszámoljuk az értéket.</w:t>
      </w:r>
      <w:r w:rsidR="00DC05F7">
        <w:t xml:space="preserve"> Ebben az esetben</w:t>
      </w:r>
      <w:r w:rsidR="00F36914">
        <w:t xml:space="preserve"> már nem végzünk további vizs</w:t>
      </w:r>
      <w:r w:rsidR="006D4C2D">
        <w:t xml:space="preserve">gálatokat. </w:t>
      </w:r>
      <w:r w:rsidR="00E46062">
        <w:t xml:space="preserve">Az algoritmus helyes működése esetén </w:t>
      </w:r>
      <w:r w:rsidR="00837D15">
        <w:t>abban az esetben sem merül fel probléma</w:t>
      </w:r>
      <w:r w:rsidR="00E46062">
        <w:t>,</w:t>
      </w:r>
      <w:r w:rsidR="00837D15">
        <w:t xml:space="preserve"> ha teljesen felhőtlen, a Nap által megvilágított ég szerepel a képen </w:t>
      </w:r>
      <w:r w:rsidR="00837D15" w:rsidRPr="00E05D93">
        <w:t xml:space="preserve">(lásd </w:t>
      </w:r>
      <w:r w:rsidR="00837D15">
        <w:t>7</w:t>
      </w:r>
      <w:r w:rsidR="00837D15" w:rsidRPr="00E05D93">
        <w:t>. ábra)</w:t>
      </w:r>
      <w:r w:rsidR="00DF39CA">
        <w:t xml:space="preserve">, </w:t>
      </w:r>
      <w:r w:rsidR="00CD731C">
        <w:t>ugyanis ezt "Nem meg</w:t>
      </w:r>
      <w:r w:rsidR="00DF39CA">
        <w:t>h</w:t>
      </w:r>
      <w:r w:rsidR="00CD731C">
        <w:t>a</w:t>
      </w:r>
      <w:r w:rsidR="00DF39CA">
        <w:t>tározott"</w:t>
      </w:r>
      <w:proofErr w:type="spellStart"/>
      <w:r w:rsidR="00DF39CA">
        <w:t>-nak</w:t>
      </w:r>
      <w:proofErr w:type="spellEnd"/>
      <w:r w:rsidR="00DF39CA">
        <w:t xml:space="preserve"> detektáljuk, amit első alkalomnál nem veszünk f</w:t>
      </w:r>
      <w:r w:rsidR="00A87A3A">
        <w:t>igyelembe, ha nem található</w:t>
      </w:r>
      <w:r w:rsidR="0027467E">
        <w:t xml:space="preserve"> felhő</w:t>
      </w:r>
      <w:r w:rsidR="00DF39CA">
        <w:t xml:space="preserve"> az égen.</w:t>
      </w:r>
    </w:p>
    <w:p w14:paraId="0C5E59BF" w14:textId="77777777" w:rsidR="00A17308" w:rsidRDefault="00A17308" w:rsidP="0094134C">
      <w:pPr>
        <w:spacing w:before="120"/>
        <w:ind w:firstLine="426"/>
      </w:pPr>
      <w:r>
        <w:t>A kapott értékekkel jó eredményt kaptunk a teszteken, azonban ezeket a későbbiekben még a felhők típusának megfelelően változtathatjuk.</w:t>
      </w:r>
    </w:p>
    <w:p w14:paraId="3D1DAC45" w14:textId="20DEA001" w:rsidR="0094134C" w:rsidRDefault="00A16430" w:rsidP="00FF7261">
      <w:pPr>
        <w:spacing w:before="120"/>
        <w:ind w:firstLine="426"/>
        <w:rPr>
          <w:noProof/>
          <w:color w:val="000000" w:themeColor="text1"/>
          <w:szCs w:val="20"/>
        </w:rPr>
      </w:pPr>
      <w:r>
        <w:t>A program éles környezetében a képek megjelenítésére nincs szükségünk, csak az adatok kiszámítására, így a feldolgozás folyamata nem lesz grafikusan látható. Minden lépés után küld a program azonban egy üzenetet, ami jelzi az aktuális fázis befejezését, illetve annak sikerességét. A feldolgozás végén az eredményt szövegesen kijelezzük, és leh</w:t>
      </w:r>
      <w:r w:rsidR="00F9708F">
        <w:t>etőségünk adódik a továbbítására.</w:t>
      </w:r>
      <w:r w:rsidR="00941B82">
        <w:t xml:space="preserve"> Hogy minél kevesebb memóriát igényeljen a program, a változtatásokat mindig az eredeti képen végezzük. Ezen kívül szükséges egy másolatot készítenünk az eredetiből, mivel a </w:t>
      </w:r>
      <w:r w:rsidR="00731005">
        <w:t>későbbiekben, a felhő típusának megállapításánál a küszöbölt és az eredeti képünkre is szükségünk lesz.</w:t>
      </w:r>
    </w:p>
    <w:p w14:paraId="1CBF057B" w14:textId="5542A00E" w:rsidR="003230E0" w:rsidRDefault="00DF6AEB" w:rsidP="003230E0">
      <w:pPr>
        <w:pStyle w:val="Cmsor2"/>
      </w:pPr>
      <w:bookmarkStart w:id="30" w:name="_Toc385287717"/>
      <w:bookmarkStart w:id="31" w:name="_Toc403718730"/>
      <w:r>
        <w:t>2.</w:t>
      </w:r>
      <w:r w:rsidR="00295807">
        <w:t>7</w:t>
      </w:r>
      <w:r w:rsidR="003230E0">
        <w:t>. Felhők osztályozása képfeldolgozással</w:t>
      </w:r>
      <w:bookmarkEnd w:id="30"/>
      <w:bookmarkEnd w:id="31"/>
    </w:p>
    <w:p w14:paraId="6741F93A" w14:textId="77777777" w:rsidR="00B123D9" w:rsidRDefault="00447D85" w:rsidP="0094134C">
      <w:pPr>
        <w:spacing w:before="120"/>
        <w:ind w:firstLine="426"/>
      </w:pPr>
      <w:r>
        <w:t xml:space="preserve">A felhők sikeres detektálásából és a mért borultságból </w:t>
      </w:r>
      <w:r w:rsidRPr="00E05D93">
        <w:t>kiindulva próbáltuk megállapítani a felhők típusát is</w:t>
      </w:r>
      <w:r>
        <w:t xml:space="preserve"> (lásd </w:t>
      </w:r>
      <w:r w:rsidR="003230E0">
        <w:t>8</w:t>
      </w:r>
      <w:r>
        <w:t>. ábra)</w:t>
      </w:r>
      <w:r w:rsidRPr="00E05D93">
        <w:t xml:space="preserve">. </w:t>
      </w:r>
      <w:r w:rsidR="007E629C">
        <w:t>Így az metódusnak szüksége van paraméterként az e</w:t>
      </w:r>
      <w:r w:rsidR="007449AE">
        <w:t>redeti képre, a küszöbölt képre</w:t>
      </w:r>
      <w:r w:rsidR="007E629C">
        <w:t xml:space="preserve"> és a már korábban kiszámított borultság értékre.</w:t>
      </w:r>
      <w:r w:rsidR="00C210E1">
        <w:t xml:space="preserve"> Első lépésként</w:t>
      </w:r>
      <w:r w:rsidRPr="00E05D93">
        <w:t xml:space="preserve"> az eredeti képet vizsgálva egy hisztogramot kell készítenünk, de csak azokat a részeket </w:t>
      </w:r>
      <w:r w:rsidR="006339A6">
        <w:t>vizsgálva, ahol felhő található. Ehhez maszkként használhatjuk fel a küszöbölt képet.</w:t>
      </w:r>
      <w:r w:rsidR="00B06437">
        <w:t xml:space="preserve"> A hisztogram készítéséhez minden pixel esetében a három érték (vörös, kék, zöld) átlagát vesszük figyelembe.</w:t>
      </w:r>
      <w:r w:rsidRPr="00E05D93">
        <w:t xml:space="preserve"> </w:t>
      </w:r>
      <w:r w:rsidR="00241BDE">
        <w:t>Ezek után</w:t>
      </w:r>
      <w:r w:rsidRPr="00E05D93">
        <w:t xml:space="preserve"> össze kell számolnunk, hogy hány intenzitás értéket találtunk</w:t>
      </w:r>
      <w:r w:rsidR="001005F9">
        <w:t xml:space="preserve"> összesen</w:t>
      </w:r>
      <w:r w:rsidRPr="00E05D93">
        <w:t>. Ezeken az értékeken célszerű egy szűrést alkalmazni, hogy a zajokat kiszűrjük. Ezt úgy tettük meg, hogy csak</w:t>
      </w:r>
      <w:r w:rsidR="007651A8">
        <w:t xml:space="preserve"> a</w:t>
      </w:r>
      <w:r w:rsidRPr="00E05D93">
        <w:t xml:space="preserve"> bizonyos mennyiségű </w:t>
      </w:r>
      <w:r>
        <w:t>pixelt</w:t>
      </w:r>
      <w:r w:rsidRPr="00E05D93">
        <w:t xml:space="preserve"> tartalmazó </w:t>
      </w:r>
      <w:r w:rsidR="00F56EF0">
        <w:t xml:space="preserve">hisztogram </w:t>
      </w:r>
      <w:r w:rsidRPr="00E05D93">
        <w:t>értékeket vettük figyelembe. Innentől kezdve minden szükséges információ a rendelkezésünkre áll a típus meghatározásához.</w:t>
      </w:r>
      <w:r w:rsidR="00EE1363">
        <w:t xml:space="preserve"> Tudjuk a felhő színeinek mennyiségét, valamint a borultságot.</w:t>
      </w:r>
      <w:r w:rsidRPr="00E05D93">
        <w:t xml:space="preserve"> Több </w:t>
      </w:r>
      <w:r w:rsidRPr="00E05D93">
        <w:lastRenderedPageBreak/>
        <w:t>kép vizsgálatával megállapítottunk egy küszöbértéket</w:t>
      </w:r>
      <w:r w:rsidR="00FA266B">
        <w:t xml:space="preserve"> a színek</w:t>
      </w:r>
      <w:r w:rsidR="00FA2FF8">
        <w:t xml:space="preserve"> mennyiségére</w:t>
      </w:r>
      <w:r w:rsidRPr="00E05D93">
        <w:t xml:space="preserve">, ami felett a felhő </w:t>
      </w:r>
      <w:r>
        <w:t>Cumulus</w:t>
      </w:r>
      <w:r w:rsidRPr="00E05D93">
        <w:t xml:space="preserve">, alatta pedig </w:t>
      </w:r>
      <w:proofErr w:type="spellStart"/>
      <w:r w:rsidRPr="00E05D93">
        <w:t>Stratus</w:t>
      </w:r>
      <w:proofErr w:type="spellEnd"/>
      <w:r w:rsidRPr="00E05D93">
        <w:t>. Ez lesz az elsődleges szempontunk a vizsgálatnál.</w:t>
      </w:r>
      <w:r w:rsidR="00654231">
        <w:t xml:space="preserve"> Azonban a 7 okta alatti, és az e feletti értékekkel külön számolunk. Ha alatta van a borultság, tovább vizsgáljuk az értékeit. Ha 0, akkor tiszta az ég, nem található felhő, így az intenzitások számával nem kell foglalkoznunk.</w:t>
      </w:r>
      <w:r w:rsidR="00090D74">
        <w:t xml:space="preserve"> Ettől eltérő esetben az színek számának megfelelően döntünk.</w:t>
      </w:r>
      <w:r w:rsidR="00C03107">
        <w:t xml:space="preserve"> Figyelembe lehetne venni, hogy </w:t>
      </w:r>
      <w:proofErr w:type="spellStart"/>
      <w:r w:rsidR="00C03107">
        <w:t>Stratus</w:t>
      </w:r>
      <w:proofErr w:type="spellEnd"/>
      <w:r w:rsidR="00C03107">
        <w:t xml:space="preserve"> csak 7-8 okta lehet, azonban mivel a képünk nem fedi le az egész eget, ebben nem lehetünk biztosak.</w:t>
      </w:r>
      <w:r w:rsidR="00C07F59">
        <w:t xml:space="preserve"> Így ezt a határt a tesztek alapján 1 </w:t>
      </w:r>
      <w:proofErr w:type="spellStart"/>
      <w:r w:rsidR="00C07F59">
        <w:t>oktára</w:t>
      </w:r>
      <w:proofErr w:type="spellEnd"/>
      <w:r w:rsidR="00C07F59">
        <w:t xml:space="preserve"> állítottuk. Ilyen érték esetén a típus intenzitások számától függetlenül Cumulus típusú.</w:t>
      </w:r>
      <w:r w:rsidR="00963391">
        <w:t xml:space="preserve"> </w:t>
      </w:r>
      <w:r w:rsidR="00F200F8">
        <w:t>Ha az oktában kapott érték 7</w:t>
      </w:r>
      <w:r w:rsidR="00463156">
        <w:t>,</w:t>
      </w:r>
      <w:r w:rsidR="00F200F8">
        <w:t xml:space="preserve"> vagy magasabb, akkor a hi</w:t>
      </w:r>
      <w:r w:rsidR="00B95BDB">
        <w:t>sztogram értékek alapján döntün</w:t>
      </w:r>
      <w:r w:rsidR="00F200F8">
        <w:t xml:space="preserve">k. </w:t>
      </w:r>
    </w:p>
    <w:p w14:paraId="69031317" w14:textId="77777777" w:rsidR="00447D85" w:rsidRDefault="00447D85" w:rsidP="0094134C">
      <w:pPr>
        <w:spacing w:before="120"/>
        <w:ind w:firstLine="426"/>
      </w:pPr>
      <w:r w:rsidRPr="00E05D93">
        <w:t>Ha ez alapján megállapítottuk a típust, meg kell vizsgálnunk azt is, hogy a kapott érték megfelel-e a korábban kiszámított borultságnak.</w:t>
      </w:r>
      <w:r w:rsidR="00294B5A">
        <w:t xml:space="preserve"> Tudjuk, hogy 8 oktás borultsághoz nem tartozhat Cumulus típus, így a</w:t>
      </w:r>
      <w:r w:rsidRPr="00E05D93">
        <w:t>mennyiben nem</w:t>
      </w:r>
      <w:r w:rsidR="00294B5A">
        <w:t xml:space="preserve"> felelnek meg egymásnak az értékek</w:t>
      </w:r>
      <w:r w:rsidR="00331C2C">
        <w:t>, a</w:t>
      </w:r>
      <w:r w:rsidR="007174F9">
        <w:t>z elvárásnak</w:t>
      </w:r>
      <w:r w:rsidRPr="00E05D93">
        <w:t xml:space="preserve"> megfelelően módosítanunk kell. </w:t>
      </w:r>
      <w:r w:rsidR="00023EE7">
        <w:t>Ezt az észlelők a gyakorlatban is így végzik. Előfordul, hogy az eget teljesen elfedi egy Cumulus típusú felhő, de ekkor feltételezik, hogy lyukak találhatók, csak nem láthatók, és az érték így 7 okta.</w:t>
      </w:r>
    </w:p>
    <w:p w14:paraId="36003E36" w14:textId="77777777" w:rsidR="003531BC" w:rsidRDefault="003531BC" w:rsidP="0094134C">
      <w:pPr>
        <w:spacing w:before="120"/>
        <w:ind w:firstLine="426"/>
      </w:pPr>
      <w:r>
        <w:t xml:space="preserve">A hibás kapott értékek közül számos abból adódik, hogy a kamera képe nem fedi le a teljes égboltot, míg az észlelők </w:t>
      </w:r>
      <w:r w:rsidR="005B27D5">
        <w:t xml:space="preserve">annak egészét </w:t>
      </w:r>
      <w:r>
        <w:t>vizsgálják.</w:t>
      </w:r>
      <w:r w:rsidR="004B7C64">
        <w:t xml:space="preserve"> Ahogy már említettük, borultság meghatározásában jelenleg a gépek pontosabbak, így a kép alapján megállapított értékek többségében megegyeznek a</w:t>
      </w:r>
      <w:r w:rsidR="006A4AD1">
        <w:t xml:space="preserve"> program által</w:t>
      </w:r>
      <w:r w:rsidR="004B7C64">
        <w:t xml:space="preserve"> számított értékekkel, de a teljes ég vizsgálatával készített hivatalos dokumentumok </w:t>
      </w:r>
      <w:r w:rsidR="00296D8F">
        <w:t>adatai</w:t>
      </w:r>
      <w:r w:rsidR="004B7C64">
        <w:t xml:space="preserve"> </w:t>
      </w:r>
      <w:r w:rsidR="005C7147">
        <w:t>a képek alapján megállapítottaktól eltér</w:t>
      </w:r>
      <w:r w:rsidR="00463156">
        <w:t>het</w:t>
      </w:r>
      <w:r w:rsidR="005C7147">
        <w:t>nek</w:t>
      </w:r>
      <w:r w:rsidR="004B7C64">
        <w:t>.</w:t>
      </w:r>
      <w:r>
        <w:t xml:space="preserve"> </w:t>
      </w:r>
      <w:r w:rsidR="00F1454A">
        <w:t>Ennek javítására készíthetnénk egy rendszert, ami az egész eget figyeli, de célkitű</w:t>
      </w:r>
      <w:r w:rsidR="003230E0">
        <w:t>zéseink között a jelenleg</w:t>
      </w:r>
      <w:r w:rsidR="00F1454A">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t>Természetesen így az eredmény függ a felhők mozgásának sebességétől, a képek készítésének gyakoriságától, és az első és utolsó</w:t>
      </w:r>
      <w:r w:rsidR="00F00F5E">
        <w:t xml:space="preserve"> felvétel</w:t>
      </w:r>
      <w:r w:rsidR="00196B04">
        <w:t xml:space="preserve"> között eltelt időtől. Az algoritmus végig fut az adott sorozaton, minden képre egyenként megállapítja a borultság értékeket, majd ezeknek az átlagát veszi.</w:t>
      </w:r>
      <w:r w:rsidR="00FA48F1">
        <w:t xml:space="preserve"> A típusok közül a legnagyobb mértékben előfordulót választja.</w:t>
      </w:r>
      <w:r w:rsidR="00196B04">
        <w:t xml:space="preserve"> Habár a teljes égbolt még így sincs vizsgálva, nagyobb területet figyelhetünk, mint egyetlen képpel</w:t>
      </w:r>
      <w:r w:rsidR="003E0DAD">
        <w:t>, és csökkenthetjük a véletlenszerű zajok miatti hibás detektálás valószínűségét</w:t>
      </w:r>
      <w:r w:rsidR="00196B04">
        <w:t xml:space="preserve">. </w:t>
      </w:r>
    </w:p>
    <w:p w14:paraId="05500D94" w14:textId="77777777" w:rsidR="00FF7261" w:rsidRDefault="00FF7261" w:rsidP="0094134C">
      <w:pPr>
        <w:spacing w:before="120"/>
        <w:ind w:firstLine="426"/>
      </w:pPr>
    </w:p>
    <w:p w14:paraId="41BC83B7" w14:textId="77777777" w:rsidR="00FF7261" w:rsidRDefault="00FF7261" w:rsidP="00FF7261">
      <w:pPr>
        <w:keepNext/>
        <w:spacing w:before="120"/>
        <w:ind w:firstLine="0"/>
      </w:pPr>
      <w:bookmarkStart w:id="32" w:name="_Toc371356730"/>
      <w:r>
        <w:rPr>
          <w:noProof/>
        </w:rPr>
        <w:drawing>
          <wp:inline distT="0" distB="0" distL="0" distR="0" wp14:anchorId="7B95F069" wp14:editId="4234F962">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616585"/>
                    </a:xfrm>
                    <a:prstGeom prst="rect">
                      <a:avLst/>
                    </a:prstGeom>
                  </pic:spPr>
                </pic:pic>
              </a:graphicData>
            </a:graphic>
          </wp:inline>
        </w:drawing>
      </w:r>
    </w:p>
    <w:p w14:paraId="7815E8EE" w14:textId="77777777" w:rsidR="00FF7261" w:rsidRDefault="00FF7261" w:rsidP="00FF7261">
      <w:pPr>
        <w:pStyle w:val="Kpalrs"/>
        <w:spacing w:after="240"/>
      </w:pPr>
      <w:r w:rsidRPr="00750117">
        <w:rPr>
          <w:noProof/>
        </w:rPr>
        <w:fldChar w:fldCharType="begin"/>
      </w:r>
      <w:r w:rsidRPr="00750117">
        <w:rPr>
          <w:noProof/>
        </w:rPr>
        <w:instrText xml:space="preserve"> SEQ ábra \* ARABIC </w:instrText>
      </w:r>
      <w:r w:rsidRPr="00750117">
        <w:rPr>
          <w:noProof/>
        </w:rPr>
        <w:fldChar w:fldCharType="separate"/>
      </w:r>
      <w:r>
        <w:rPr>
          <w:noProof/>
        </w:rPr>
        <w:t>8</w:t>
      </w:r>
      <w:r w:rsidRPr="00750117">
        <w:rPr>
          <w:noProof/>
        </w:rPr>
        <w:fldChar w:fldCharType="end"/>
      </w:r>
      <w:r w:rsidRPr="00750117">
        <w:rPr>
          <w:noProof/>
        </w:rPr>
        <w:t>. ábra – Felh</w:t>
      </w:r>
      <w:r>
        <w:rPr>
          <w:noProof/>
        </w:rPr>
        <w:t>ő típus detektálásának folyamat</w:t>
      </w:r>
      <w:bookmarkEnd w:id="32"/>
      <w:r>
        <w:rPr>
          <w:noProof/>
        </w:rPr>
        <w:t>a</w:t>
      </w:r>
    </w:p>
    <w:p w14:paraId="5CE469D2" w14:textId="77777777" w:rsidR="00FF7261" w:rsidRDefault="00FF7261" w:rsidP="0094134C">
      <w:pPr>
        <w:spacing w:before="120"/>
        <w:ind w:firstLine="426"/>
      </w:pPr>
    </w:p>
    <w:p w14:paraId="6B25AC99" w14:textId="77777777" w:rsidR="00FF7261" w:rsidRDefault="00FF7261" w:rsidP="0094134C">
      <w:pPr>
        <w:spacing w:before="120"/>
        <w:ind w:firstLine="426"/>
      </w:pPr>
    </w:p>
    <w:p w14:paraId="425F63D3" w14:textId="3CB5888F" w:rsidR="007F4ED8" w:rsidRDefault="00A77A37" w:rsidP="0094134C">
      <w:pPr>
        <w:spacing w:before="120"/>
        <w:ind w:firstLine="426"/>
      </w:pPr>
      <w:r>
        <w:lastRenderedPageBreak/>
        <w:t>A kamerák a nap 24 órájában készítenek képeket, de az éjszakai képeken felhők</w:t>
      </w:r>
      <w:r w:rsidR="00534F8E">
        <w:t xml:space="preserve"> már nem láthatók a sötét miatt.</w:t>
      </w:r>
      <w:r w:rsidR="00014A30">
        <w:t xml:space="preserve"> Időponthoz a sötétedés nehezen köthető, mivel</w:t>
      </w:r>
      <w:r w:rsidR="00CF561B">
        <w:t xml:space="preserve"> az</w:t>
      </w:r>
      <w:r w:rsidR="00014A30">
        <w:t xml:space="preserve"> folyamatosan változik.</w:t>
      </w:r>
      <w:r>
        <w:t xml:space="preserve"> Így a programunkban ezt az esetet is le kell kezelnünk. Erre megoldásnak egy algoritmust készítettünk, mely a kép</w:t>
      </w:r>
      <w:r w:rsidR="003E2C84">
        <w:t xml:space="preserve"> szürkeárnyalatos</w:t>
      </w:r>
      <w:r>
        <w:t xml:space="preserve"> intenzitás értékeinek átlagá</w:t>
      </w:r>
      <w:r w:rsidR="00D950F9">
        <w:t>t vizsgálja. Számos képet megvi</w:t>
      </w:r>
      <w:r>
        <w:t>z</w:t>
      </w:r>
      <w:r w:rsidR="00D950F9">
        <w:t>s</w:t>
      </w:r>
      <w:r>
        <w:t>gálva azt figyeltük meg, hogy 8 oktás, teljesen sötét felhőzet esetén is jelentősen magasabb az intenzitások átlaga, mint esténként.</w:t>
      </w:r>
      <w:r w:rsidR="001D6501">
        <w:t xml:space="preserve"> Rendelkezésünkre álltak sorozatfelvételek, melyeken sötétből indulunk, és közben kivilágosodik, </w:t>
      </w:r>
      <w:r w:rsidR="007F7774">
        <w:t>ezért</w:t>
      </w:r>
      <w:r w:rsidR="001D6501">
        <w:t xml:space="preserve"> számos időpontban és fényviszonyban tesztelhettük az algoritmust.</w:t>
      </w:r>
      <w:r>
        <w:t xml:space="preserve"> Így megállapítottunk egy értéket, amin még sikerült a felhőket detektálni,</w:t>
      </w:r>
      <w:r w:rsidR="00EF155A">
        <w:t xml:space="preserve"> </w:t>
      </w:r>
      <w:r>
        <w:t>de ami alatt már nem lehetséges. Ezt a vizsgálatot a program minden detektálás előtt lefuttat</w:t>
      </w:r>
      <w:r w:rsidR="00941CC6">
        <w:t>ja, és amennyiben az intenzitások átlaga ez alatt az érték alatt van</w:t>
      </w:r>
      <w:r w:rsidR="00C5697D">
        <w:t>, akkor</w:t>
      </w:r>
      <w:r w:rsidR="009A56A4">
        <w:t xml:space="preserve"> jelzi, hogy</w:t>
      </w:r>
      <w:r>
        <w:t xml:space="preserve"> a detektálás nem lehetséges</w:t>
      </w:r>
      <w:r w:rsidR="00D950F9">
        <w:t>,</w:t>
      </w:r>
      <w:r w:rsidR="00B04B90">
        <w:t xml:space="preserve"> és</w:t>
      </w:r>
      <w:r w:rsidR="00D950F9">
        <w:t xml:space="preserve"> leállítja a folyamatot</w:t>
      </w:r>
      <w:r>
        <w:t>.</w:t>
      </w:r>
    </w:p>
    <w:p w14:paraId="6085770F" w14:textId="5D5E2EB4" w:rsidR="0059608B" w:rsidRDefault="00CC1158" w:rsidP="0094134C">
      <w:pPr>
        <w:spacing w:before="120"/>
        <w:ind w:firstLine="426"/>
      </w:pPr>
      <w:r>
        <w:t xml:space="preserve">A nappallal és éjszakákkal már egyaránt számoltunk, de figyelembe kell vennünk a köztes állapotokat is. </w:t>
      </w:r>
      <w:r w:rsidR="001F530B">
        <w:t>Naplementekor</w:t>
      </w:r>
      <w:r w:rsidR="0059608B">
        <w:t xml:space="preserve"> illetve napfelkeltekor a felhők színezete gyakran narancssárgásra változik.</w:t>
      </w:r>
      <w:r w:rsidR="00EA3D42">
        <w:t xml:space="preserve"> </w:t>
      </w:r>
      <w:r w:rsidR="00817696">
        <w:t>Így a felh</w:t>
      </w:r>
      <w:r w:rsidR="00C5697D">
        <w:t>ők szaturációs értéke változhat</w:t>
      </w:r>
      <w:r w:rsidR="00817696">
        <w:t>, így ezekkel az esetekkel is külön teszteltünk. Azonban azt tapasztaltuk, hogy függőlegesen felfelé néző kamera esetén rendkívül ritkán található elszíneződés, és az</w:t>
      </w:r>
      <w:r w:rsidR="007C463A">
        <w:t xml:space="preserve"> is</w:t>
      </w:r>
      <w:r w:rsidR="00817696">
        <w:t xml:space="preserve"> olyan </w:t>
      </w:r>
      <w:r w:rsidR="00C5697D">
        <w:t>kicsi</w:t>
      </w:r>
      <w:r w:rsidR="00817696">
        <w:t xml:space="preserve"> mértékű, hogy a végeredményt nem befolyásolja.</w:t>
      </w:r>
    </w:p>
    <w:p w14:paraId="7B355961" w14:textId="77777777" w:rsidR="00A77A37" w:rsidRPr="00E05D93" w:rsidRDefault="007F4ED8" w:rsidP="0094134C">
      <w:pPr>
        <w:spacing w:before="120"/>
        <w:ind w:firstLine="426"/>
      </w:pPr>
      <w:r>
        <w:t>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3105B8">
        <w:t xml:space="preserve"> </w:t>
      </w:r>
    </w:p>
    <w:p w14:paraId="48B2E3C3" w14:textId="23B5810A" w:rsidR="0094134C" w:rsidRPr="00E05D93" w:rsidRDefault="0040278B" w:rsidP="003230E0">
      <w:pPr>
        <w:pStyle w:val="Cmsor2"/>
      </w:pPr>
      <w:bookmarkStart w:id="33" w:name="_Toc371356727"/>
      <w:bookmarkStart w:id="34" w:name="_Toc385287718"/>
      <w:bookmarkStart w:id="35" w:name="_Toc403718731"/>
      <w:r w:rsidRPr="00E05D93">
        <w:t>2</w:t>
      </w:r>
      <w:r w:rsidR="0094134C" w:rsidRPr="00E05D93">
        <w:t>.</w:t>
      </w:r>
      <w:r w:rsidR="00295807">
        <w:t>8</w:t>
      </w:r>
      <w:r w:rsidR="009E0D7B">
        <w:t xml:space="preserve">. Eredmények </w:t>
      </w:r>
      <w:r w:rsidR="0094134C" w:rsidRPr="00E05D93">
        <w:t>értékelése</w:t>
      </w:r>
      <w:bookmarkEnd w:id="33"/>
      <w:bookmarkEnd w:id="34"/>
      <w:bookmarkEnd w:id="35"/>
    </w:p>
    <w:p w14:paraId="11D87DB2" w14:textId="77777777" w:rsidR="009F2A15" w:rsidRDefault="0094134C" w:rsidP="0094134C">
      <w:pPr>
        <w:spacing w:before="120"/>
        <w:ind w:firstLine="426"/>
      </w:pPr>
      <w:r w:rsidRPr="00E05D93">
        <w:t>Felhős ég esetén az algoritmus rendkívül pontosan képes az eget elkülöníteni a felhőktől, legyen szó akár sötét</w:t>
      </w:r>
      <w:r w:rsidR="003230E0">
        <w:t>ebb, akár világosabb félékről</w:t>
      </w:r>
      <w:r w:rsidRPr="00E05D93">
        <w:t xml:space="preserve">. Ezen kívül teljesen </w:t>
      </w:r>
      <w:r w:rsidR="003230E0">
        <w:t>borult</w:t>
      </w:r>
      <w:r w:rsidR="00474A97">
        <w:t xml:space="preserve"> ég</w:t>
      </w:r>
      <w:r w:rsidRPr="00E05D93">
        <w:t xml:space="preserve"> esetén is képes megmondani, hogy a képen csak felhő látható, és felhőtlen ég</w:t>
      </w:r>
      <w:r w:rsidR="00E12A21">
        <w:t>bolt</w:t>
      </w:r>
      <w:r w:rsidRPr="00E05D93">
        <w:t xml:space="preserve"> esetén is pontos értéket ad. Ennek megfelelően a borultságra is </w:t>
      </w:r>
      <w:r w:rsidR="00093A10">
        <w:t>jó</w:t>
      </w:r>
      <w:r w:rsidRPr="00E05D93">
        <w:t xml:space="preserve"> értéket kapunk. </w:t>
      </w:r>
      <w:r w:rsidR="003230E0">
        <w:t>Fontos megjegyeznünk, hogy a</w:t>
      </w:r>
      <w:r w:rsidRPr="00E05D93">
        <w:t xml:space="preserve"> meteorológiai észlelők 1 oktás hibahatárral dolgoznak,</w:t>
      </w:r>
      <w:r w:rsidR="009E0D7B">
        <w:t xml:space="preserve"> azaz</w:t>
      </w:r>
      <w:r w:rsidRPr="00E05D93">
        <w:t xml:space="preserve"> bármikor előfordulhat, hogy 1 </w:t>
      </w:r>
      <w:proofErr w:type="spellStart"/>
      <w:r w:rsidRPr="00E05D93">
        <w:t>oktát</w:t>
      </w:r>
      <w:proofErr w:type="spellEnd"/>
      <w:r w:rsidRPr="00E05D93">
        <w:t xml:space="preserve"> tévednek a becslésekben. Ezért a mi algoritmusunk tesztelésénél is az 1 oktás</w:t>
      </w:r>
      <w:r w:rsidR="003230E0">
        <w:t xml:space="preserve"> eltérést még jónak számítottuk!</w:t>
      </w:r>
    </w:p>
    <w:p w14:paraId="395ABE93" w14:textId="77777777" w:rsidR="00C054B7" w:rsidRDefault="00E21F69" w:rsidP="003230E0">
      <w:pPr>
        <w:spacing w:before="120"/>
        <w:ind w:firstLine="426"/>
      </w:pPr>
      <w:r w:rsidRPr="00E05D93">
        <w:t>A programot több típusú felhőn, teljesen borult és felhőtlen égen egyaránt teszteltük különböző körülmények között. Ezek alapján az látszik, hogy viszonylag nagy mértéki</w:t>
      </w:r>
      <w:r w:rsidR="007103FA">
        <w:t xml:space="preserve">g kiszűri a zavaró tényezőket, </w:t>
      </w:r>
      <w:r w:rsidRPr="00E05D93">
        <w:t>és jó aránnyal helyesen</w:t>
      </w:r>
      <w:r>
        <w:t xml:space="preserve"> állapítja meg a </w:t>
      </w:r>
      <w:r w:rsidR="003230E0">
        <w:t xml:space="preserve">típust. </w:t>
      </w:r>
      <w:r w:rsidR="00C054B7">
        <w:t xml:space="preserve">Azonban </w:t>
      </w:r>
      <w:r w:rsidR="003230E0">
        <w:t>figyelembe kell vennünk</w:t>
      </w:r>
      <w:r w:rsidR="00C054B7">
        <w:t xml:space="preserve">,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w:t>
      </w:r>
      <w:proofErr w:type="spellStart"/>
      <w:r w:rsidR="00C054B7">
        <w:t>Stratus</w:t>
      </w:r>
      <w:proofErr w:type="spellEnd"/>
      <w:r w:rsidR="00C054B7">
        <w:t>.</w:t>
      </w:r>
    </w:p>
    <w:p w14:paraId="09BB1CB8" w14:textId="77777777" w:rsidR="00AA5240" w:rsidRDefault="009F2A15" w:rsidP="00EF155A">
      <w:r>
        <w:t>Az OMSZ képei közül</w:t>
      </w:r>
      <w:r w:rsidR="005200A2">
        <w:t xml:space="preserve"> a hivatalos észlelések dokumentumai alapján </w:t>
      </w:r>
      <w:r w:rsidR="00DE3E5D">
        <w:t>megközelítőleg száz</w:t>
      </w:r>
      <w:r>
        <w:t xml:space="preserve"> képen megállapítottuk a felhő típusát, és a borultságot.</w:t>
      </w:r>
      <w:r w:rsidR="005200A2">
        <w:t xml:space="preserve"> Ezt az adatot előre meghatározott </w:t>
      </w:r>
      <w:r w:rsidR="005200A2">
        <w:lastRenderedPageBreak/>
        <w:t>módon (Típus_Sorszám_</w:t>
      </w:r>
      <w:proofErr w:type="spellStart"/>
      <w:r w:rsidR="005200A2">
        <w:t>Borultság</w:t>
      </w:r>
      <w:proofErr w:type="gramStart"/>
      <w:r w:rsidR="005200A2">
        <w:t>.jpg</w:t>
      </w:r>
      <w:proofErr w:type="spellEnd"/>
      <w:proofErr w:type="gramEnd"/>
      <w:r w:rsidR="005200A2">
        <w:t>) a képek címébe foglaltuk. A képek között s</w:t>
      </w:r>
      <w:r w:rsidR="00EF155A">
        <w:t>zerepel sorozat is, de véletlen</w:t>
      </w:r>
      <w:r w:rsidR="008C4E0E">
        <w:t>szerű időpontban rögzített</w:t>
      </w:r>
      <w:r w:rsidR="005200A2">
        <w:t xml:space="preserve"> képek is készültek.</w:t>
      </w:r>
      <w:r>
        <w:t xml:space="preserve"> A programban </w:t>
      </w:r>
      <w:r w:rsidR="00071B2A">
        <w:t>megvalósítottunk</w:t>
      </w:r>
      <w:r>
        <w:t xml:space="preserve"> egy funkciót, mely több képen egymás után képes elvégezni a detektálást, és a kapott értéket összehasonlítani az észlelők által mértekkel</w:t>
      </w:r>
      <w:r w:rsidR="00ED03A8">
        <w:t>, valamint</w:t>
      </w:r>
      <w:r w:rsidR="005200A2">
        <w:t xml:space="preserve"> a méréseket egy szöveges állományban rögzíti</w:t>
      </w:r>
      <w:r>
        <w:t>.</w:t>
      </w:r>
      <w:r w:rsidR="00092379">
        <w:t xml:space="preserve"> Ezen kívül külön funkció kész</w:t>
      </w:r>
      <w:r w:rsidR="005200A2">
        <w:t>ült a sorozatképekkel való tesztelésre, ahol beállíthatjuk, hogy hány egymás utáni képet tekintünk egy sorozatnak, majd a futtatás után az eredményt hasonló módon tárolja.</w:t>
      </w:r>
      <w:r w:rsidR="0094134C" w:rsidRPr="00E05D93">
        <w:t xml:space="preserve"> </w:t>
      </w:r>
    </w:p>
    <w:p w14:paraId="1C46A166" w14:textId="380AB49C" w:rsidR="00065F6F" w:rsidRDefault="00CF75E7" w:rsidP="00351AE7">
      <w:pPr>
        <w:spacing w:before="120"/>
        <w:ind w:firstLine="426"/>
      </w:pPr>
      <w:r>
        <w:t>A program az elmúlt időszakban a nagyobb mennyiségű tesztképnek köszönhetően jelentős fejlőd</w:t>
      </w:r>
      <w:r w:rsidR="00890407">
        <w:t>ésen ment keresztül. Ez részben</w:t>
      </w:r>
      <w:r w:rsidR="005D1E60">
        <w:t xml:space="preserve"> új</w:t>
      </w:r>
      <w:r>
        <w:t xml:space="preserve">fajta elmosás alkalmazásának köszönhető, részben </w:t>
      </w:r>
      <w:r w:rsidR="005D1E60">
        <w:t xml:space="preserve">pedig a </w:t>
      </w:r>
      <w:r>
        <w:t>r</w:t>
      </w:r>
      <w:r w:rsidR="005D1E60">
        <w:t>égebbi algoritmus</w:t>
      </w:r>
      <w:r w:rsidR="002442D6">
        <w:t xml:space="preserve"> </w:t>
      </w:r>
      <w:r>
        <w:t xml:space="preserve">hibák kijavításának, amik bizonyos esetekben elrontották az értékeket. </w:t>
      </w:r>
      <w:r w:rsidR="00A953E0">
        <w:t xml:space="preserve">Az elért eredmény </w:t>
      </w:r>
      <w:r w:rsidR="00065F6F">
        <w:t>491 képen tesztelve</w:t>
      </w:r>
      <w:r w:rsidR="00A953E0">
        <w:t xml:space="preserve"> 87.06% lett</w:t>
      </w:r>
      <w:r w:rsidR="00686B6E">
        <w:t>, ami sorozatot</w:t>
      </w:r>
      <w:r w:rsidR="00065F6F">
        <w:t xml:space="preserve"> és önálló képeket egyaránt tartalmaz.</w:t>
      </w:r>
      <w:r w:rsidR="002819FE">
        <w:t xml:space="preserve"> Ezt az értéket úg</w:t>
      </w:r>
      <w:r w:rsidR="00D6221A">
        <w:t>y kaptuk, hogy azokat a képeket</w:t>
      </w:r>
      <w:r w:rsidR="002819FE">
        <w:t xml:space="preserve"> melyeknél</w:t>
      </w:r>
      <w:r w:rsidR="00783CA5">
        <w:t xml:space="preserve"> csak az egyik érték helyes, </w:t>
      </w:r>
      <w:r w:rsidR="002819FE">
        <w:t>0.5-ös súllyal számítottuk.</w:t>
      </w:r>
      <w:r w:rsidR="00AC47BB">
        <w:t xml:space="preserve"> A teszteket külö</w:t>
      </w:r>
      <w:r w:rsidR="00BC6A5A">
        <w:t>n-külön is elvégeztük sorozaton</w:t>
      </w:r>
      <w:r w:rsidR="00AC47BB">
        <w:t xml:space="preserve"> és egyedi képeken</w:t>
      </w:r>
      <w:r w:rsidR="002819FE">
        <w:t>, súlyozás nélkül</w:t>
      </w:r>
      <w:r w:rsidR="008B1E0D">
        <w:t xml:space="preserve"> (ha egy érték is hibás, akkor teljesen rossznak számítjuk</w:t>
      </w:r>
      <w:r w:rsidR="00C2087E">
        <w:t xml:space="preserve"> a képet</w:t>
      </w:r>
      <w:r w:rsidR="008B1E0D">
        <w:t>)</w:t>
      </w:r>
      <w:r w:rsidR="00AC47BB">
        <w:t xml:space="preserve">. Az eredményt az </w:t>
      </w:r>
      <w:r w:rsidR="00B22903">
        <w:t>9</w:t>
      </w:r>
      <w:r w:rsidR="00FF3708">
        <w:t>. ábra</w:t>
      </w:r>
      <w:r w:rsidR="00AC47BB">
        <w:t xml:space="preserve"> tartalmazza.</w:t>
      </w:r>
      <w:r w:rsidR="007D6E2E">
        <w:t xml:space="preserve"> Korábban említettük az esős képek kérdését. A tesztek alapján az ilyen képek 85.71%-a helyesen lett detektálva.</w:t>
      </w:r>
    </w:p>
    <w:p w14:paraId="5CAA80DF" w14:textId="1ADD5DCD" w:rsidR="004B16B5" w:rsidRDefault="004B16B5" w:rsidP="0094134C">
      <w:pPr>
        <w:spacing w:before="120"/>
        <w:ind w:firstLine="426"/>
      </w:pPr>
      <w:r>
        <w:t>A hivatalos dokumentumokban a mérések 30 percenként vannak bejegyezve,</w:t>
      </w:r>
      <w:r w:rsidR="000C774B">
        <w:t xml:space="preserve"> </w:t>
      </w:r>
      <w:r>
        <w:t>de a képeink gyakran ezen időpontok között készültek, így a beállított értékek bizonyos esetekben egyértelműen eltérnek</w:t>
      </w:r>
      <w:r w:rsidR="00D739CC">
        <w:t xml:space="preserve"> a készítés időpontjához legközelebbi</w:t>
      </w:r>
      <w:r w:rsidR="0008420E">
        <w:t xml:space="preserve"> bejegyzett adattól</w:t>
      </w:r>
      <w:r>
        <w:t>. Ez alapján megvizsgáltuk újra a képeket, és fals negatív,</w:t>
      </w:r>
      <w:r w:rsidR="00AE7A7B">
        <w:t xml:space="preserve"> illetve</w:t>
      </w:r>
      <w:r>
        <w:t xml:space="preserve"> fals pozitív csoportokba is besoroltuk őket</w:t>
      </w:r>
      <w:r w:rsidR="003B68FD">
        <w:t>, majd ezek alapján megállapí</w:t>
      </w:r>
      <w:r w:rsidR="006055D4">
        <w:t xml:space="preserve">tottunk szokásos paramétereket. </w:t>
      </w:r>
      <w:r>
        <w:t>Az</w:t>
      </w:r>
      <w:r w:rsidR="00D37A19">
        <w:t xml:space="preserve"> eredményeket</w:t>
      </w:r>
      <w:r w:rsidR="00EA16EA">
        <w:t xml:space="preserve"> a</w:t>
      </w:r>
      <w:r>
        <w:t xml:space="preserve"> </w:t>
      </w:r>
      <w:r w:rsidR="00AF5581">
        <w:t>3</w:t>
      </w:r>
      <w:r>
        <w:t>.</w:t>
      </w:r>
      <w:r w:rsidR="006055D4">
        <w:t xml:space="preserve">-5. </w:t>
      </w:r>
      <w:r w:rsidR="00EA16EA">
        <w:t>mellékletben található táblázatok</w:t>
      </w:r>
      <w:r w:rsidR="006055D4">
        <w:t xml:space="preserve"> </w:t>
      </w:r>
      <w:r w:rsidR="00EA16EA">
        <w:t>mutatják</w:t>
      </w:r>
      <w:r>
        <w:t>.</w:t>
      </w:r>
    </w:p>
    <w:p w14:paraId="141EDB68" w14:textId="77777777" w:rsidR="007D0040" w:rsidRDefault="007D0040" w:rsidP="007D0040">
      <w:pPr>
        <w:keepNext/>
        <w:spacing w:before="120"/>
        <w:ind w:firstLine="426"/>
      </w:pPr>
      <w:r w:rsidRPr="007D0040">
        <w:rPr>
          <w:noProof/>
        </w:rPr>
        <w:drawing>
          <wp:inline distT="0" distB="0" distL="0" distR="0" wp14:anchorId="5AB097B6" wp14:editId="43B90705">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92D4F88" w14:textId="0132850A" w:rsidR="00AA5240" w:rsidRPr="00B9656C" w:rsidRDefault="00F41830" w:rsidP="00C5697D">
      <w:pPr>
        <w:pStyle w:val="Kpalrs"/>
        <w:rPr>
          <w:noProof/>
          <w:color w:val="000000" w:themeColor="text1"/>
          <w:szCs w:val="20"/>
        </w:rPr>
      </w:pPr>
      <w:r>
        <w:fldChar w:fldCharType="begin"/>
      </w:r>
      <w:r>
        <w:instrText xml:space="preserve"> SEQ Ábra \* ARABIC </w:instrText>
      </w:r>
      <w:r>
        <w:fldChar w:fldCharType="separate"/>
      </w:r>
      <w:r w:rsidR="00CF0A90">
        <w:rPr>
          <w:noProof/>
        </w:rPr>
        <w:t>9</w:t>
      </w:r>
      <w:r>
        <w:rPr>
          <w:noProof/>
        </w:rPr>
        <w:fldChar w:fldCharType="end"/>
      </w:r>
      <w:r w:rsidR="003230E0" w:rsidRPr="003230E0">
        <w:t>. ábra –</w:t>
      </w:r>
      <w:r w:rsidR="007D0040" w:rsidRPr="003230E0">
        <w:t xml:space="preserve"> A programot véletlenszerűen készített, nagyban eltérő képeken, és sorozaton is teszteltük. A diagram a </w:t>
      </w:r>
      <w:r w:rsidR="00614C53">
        <w:t>nem súlyozott</w:t>
      </w:r>
      <w:r w:rsidR="007D0040" w:rsidRPr="003230E0">
        <w:t xml:space="preserve"> értékekkel való számítás eredményét ábrázolja.</w:t>
      </w:r>
      <w:r w:rsidR="00AA5240" w:rsidRPr="00E05D93">
        <w:br w:type="page"/>
      </w:r>
    </w:p>
    <w:p w14:paraId="2A50CCE7" w14:textId="77777777" w:rsidR="008F381F" w:rsidRPr="00E05D93" w:rsidRDefault="00EF155A" w:rsidP="00EF155A">
      <w:pPr>
        <w:pStyle w:val="Cmsor1"/>
      </w:pPr>
      <w:bookmarkStart w:id="36" w:name="_Toc385287719"/>
      <w:bookmarkStart w:id="37" w:name="_Toc403718732"/>
      <w:bookmarkEnd w:id="4"/>
      <w:r>
        <w:lastRenderedPageBreak/>
        <w:t>3</w:t>
      </w:r>
      <w:r w:rsidR="008F381F" w:rsidRPr="00E05D93">
        <w:t>. Magassági szélirány meghatározása</w:t>
      </w:r>
      <w:bookmarkEnd w:id="36"/>
      <w:bookmarkEnd w:id="37"/>
    </w:p>
    <w:p w14:paraId="78D1921B" w14:textId="77777777" w:rsidR="008F381F" w:rsidRDefault="00EF155A" w:rsidP="00EF155A">
      <w:pPr>
        <w:pStyle w:val="Cmsor2"/>
      </w:pPr>
      <w:bookmarkStart w:id="38" w:name="_Toc385287720"/>
      <w:bookmarkStart w:id="39" w:name="_Toc403718733"/>
      <w:r>
        <w:t>3</w:t>
      </w:r>
      <w:r w:rsidR="008F381F" w:rsidRPr="00E05D93">
        <w:t>.1. Cél meghatározása</w:t>
      </w:r>
      <w:bookmarkEnd w:id="38"/>
      <w:bookmarkEnd w:id="39"/>
    </w:p>
    <w:p w14:paraId="1ADF0DFF" w14:textId="77777777" w:rsidR="008F381F" w:rsidRDefault="008F381F" w:rsidP="0049423C">
      <w:pPr>
        <w:spacing w:before="120"/>
        <w:ind w:firstLine="426"/>
      </w:pPr>
      <w:r w:rsidRPr="007A51C3">
        <w:t>Az OMSZ szeretné, ha felhőtípusok meghatározása után a felhők mozgásának az irányát is megtudnánk határozni</w:t>
      </w:r>
      <w:r w:rsidR="00712842">
        <w:t>.</w:t>
      </w:r>
      <w:r w:rsidRPr="007A51C3">
        <w:t xml:space="preserve"> </w:t>
      </w:r>
      <w:r w:rsidR="00712842">
        <w:t>A</w:t>
      </w:r>
      <w:r w:rsidRPr="007A51C3">
        <w:t xml:space="preserve"> rendszerünk következő mérföldköve</w:t>
      </w:r>
      <w:r w:rsidR="00712842">
        <w:t xml:space="preserve"> tehát így</w:t>
      </w:r>
      <w:r w:rsidRPr="007A51C3">
        <w:t xml:space="preserve"> nem más, mint az objektumok követése és mozgásainak meghatározása. A kinyert adatokból szeretnénk megbecsülni, hogy az adott </w:t>
      </w:r>
      <w:r w:rsidR="00712842">
        <w:t>időpillanatban</w:t>
      </w:r>
      <w:r w:rsidRPr="007A51C3">
        <w:t xml:space="preserve"> az </w:t>
      </w:r>
      <w:r w:rsidR="00712842">
        <w:t>idő</w:t>
      </w:r>
      <w:r w:rsidRPr="007A51C3">
        <w:t xml:space="preserve"> szélcsendesnek mondható-e vagy sem</w:t>
      </w:r>
      <w:r w:rsidR="00712842">
        <w:t>.</w:t>
      </w:r>
      <w:r w:rsidRPr="007A51C3">
        <w:t xml:space="preserve"> </w:t>
      </w:r>
      <w:r w:rsidR="00712842">
        <w:t>H</w:t>
      </w:r>
      <w:r w:rsidRPr="007A51C3">
        <w:t>a nem</w:t>
      </w:r>
      <w:r w:rsidR="00712842">
        <w:t>,</w:t>
      </w:r>
      <w:r w:rsidRPr="007A51C3">
        <w:t xml:space="preserve"> akkor </w:t>
      </w:r>
      <w:r w:rsidR="00712842">
        <w:t>meg kell tudnunk határozni a magassági szél irányát</w:t>
      </w:r>
      <w:r w:rsidRPr="007A51C3">
        <w:t xml:space="preserve">. </w:t>
      </w:r>
      <w:r w:rsidR="00771A3B">
        <w:t xml:space="preserve">A szél iránya a felhők mozgásából meghatározható. Fontos megjegyezni, hogy ez az érték nem egyezik a lent, gépek vagy észlelők által mért értékkel, mivel a szél erőssége és iránya a föld felszínétől távolodva folyamatosan változik. Ezt az értéket az észlelők is ránézésre, a felhők mozgásának irányából határozzák meg. </w:t>
      </w:r>
    </w:p>
    <w:p w14:paraId="7A28B099" w14:textId="77777777" w:rsidR="00771A3B" w:rsidRDefault="00771A3B" w:rsidP="0049423C">
      <w:pPr>
        <w:spacing w:before="120"/>
        <w:ind w:firstLine="426"/>
      </w:pPr>
      <w:r>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t xml:space="preserve"> A programban a második verzió is megvalósításra kerül,</w:t>
      </w:r>
      <w:r w:rsidR="00AC4463">
        <w:t xml:space="preserve"> azonban a folytatásban mindig </w:t>
      </w:r>
      <w:r w:rsidR="008030D3">
        <w:t>fix értékekkel számolunk a könnyebb áttekinthetőség érdekében.</w:t>
      </w:r>
      <w:r>
        <w:t xml:space="preserve"> </w:t>
      </w:r>
    </w:p>
    <w:p w14:paraId="060BC9EF" w14:textId="77777777" w:rsidR="00771A3B" w:rsidRPr="00DB14ED" w:rsidRDefault="00771A3B" w:rsidP="0049423C">
      <w:pPr>
        <w:spacing w:before="120"/>
        <w:ind w:firstLine="426"/>
      </w:pPr>
      <w:r>
        <w:t>Figyelembe kell vennünk, hogy a magasság változásával változhat a szél irány</w:t>
      </w:r>
      <w:r w:rsidR="0065029F">
        <w:t>a, valamint a</w:t>
      </w:r>
      <w:r>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t>több réteg figyelésére nem térünk ki.</w:t>
      </w:r>
    </w:p>
    <w:p w14:paraId="0D4E7C1E" w14:textId="77777777" w:rsidR="008F381F" w:rsidRPr="00DB14ED" w:rsidRDefault="008F381F" w:rsidP="007A51C3">
      <w:pPr>
        <w:spacing w:before="120"/>
        <w:ind w:firstLine="426"/>
      </w:pPr>
      <w:r w:rsidRPr="007A51C3">
        <w:t xml:space="preserve">Az OMSZ </w:t>
      </w:r>
      <w:r w:rsidR="00D205D1">
        <w:t>több sorozatfelvételt is készített számunkra</w:t>
      </w:r>
      <w:r w:rsidR="009E7A42">
        <w:t xml:space="preserve"> (</w:t>
      </w:r>
      <w:r w:rsidR="008030D3">
        <w:t>kb.</w:t>
      </w:r>
      <w:r w:rsidR="009E7A42">
        <w:t xml:space="preserve"> ezer kép</w:t>
      </w:r>
      <w:r w:rsidR="0065029F">
        <w:t>et</w:t>
      </w:r>
      <w:r w:rsidR="009E7A42">
        <w:t>)</w:t>
      </w:r>
      <w:r w:rsidR="0049423C">
        <w:t>, így</w:t>
      </w:r>
      <w:r w:rsidRPr="007A51C3">
        <w:t xml:space="preserve"> ezeken a felvételeken kell megfelelő eredménnyel detektálnunk az elmozdulásokat.</w:t>
      </w:r>
      <w:r w:rsidR="00AE5DAD">
        <w:t xml:space="preserve"> A sorozatokban Cumulus és </w:t>
      </w:r>
      <w:proofErr w:type="spellStart"/>
      <w:r w:rsidR="00AE5DAD">
        <w:t>Stratus</w:t>
      </w:r>
      <w:proofErr w:type="spellEnd"/>
      <w:r w:rsidR="00AE5DAD">
        <w:t xml:space="preserve"> típusú felhők is találhatóak, magasságuk 800</w:t>
      </w:r>
      <w:r w:rsidR="000B45B3">
        <w:t>–</w:t>
      </w:r>
      <w:r w:rsidR="00AE5DAD">
        <w:t>1000m, és 1500</w:t>
      </w:r>
      <w:r w:rsidR="000B45B3">
        <w:t>–</w:t>
      </w:r>
      <w:r w:rsidR="00AE5DAD">
        <w:t xml:space="preserve">1800m között van. </w:t>
      </w:r>
      <w:r w:rsidR="0049423C">
        <w:t>A</w:t>
      </w:r>
      <w:r w:rsidRPr="007A51C3">
        <w:t xml:space="preserve"> magassági </w:t>
      </w:r>
      <w:r w:rsidR="00AE5DAD">
        <w:t xml:space="preserve">szél mind a </w:t>
      </w:r>
      <w:r w:rsidR="00106611">
        <w:t>két</w:t>
      </w:r>
      <w:r w:rsidR="00AE5DAD">
        <w:t xml:space="preserve"> szinten kb. 15</w:t>
      </w:r>
      <w:r w:rsidR="000B45B3">
        <w:t>–</w:t>
      </w:r>
      <w:r w:rsidRPr="007A51C3">
        <w:t>17 m/s, ám a seb</w:t>
      </w:r>
      <w:r w:rsidR="00345488">
        <w:t>esség meghatározása nem elvárás, ehhez ugyanis a felhők magasságát is meg kéne tudnunk becsülni kép alapján</w:t>
      </w:r>
      <w:r w:rsidR="00D30983">
        <w:t>, de ilyen információt nem tudunk kinyerni</w:t>
      </w:r>
      <w:r w:rsidR="00345488">
        <w:t>.</w:t>
      </w:r>
      <w:r w:rsidR="001954FE">
        <w:t xml:space="preserve"> Így feldolgozás során csak a képsíkkal párhuzamos összetevőt tudjuk meghatározni</w:t>
      </w:r>
      <w:r w:rsidR="008D351B">
        <w:t xml:space="preserve"> (látszólagos szélirány</w:t>
      </w:r>
      <w:r w:rsidR="0065029F">
        <w:t>t</w:t>
      </w:r>
      <w:r w:rsidR="008D351B">
        <w:t>)</w:t>
      </w:r>
      <w:r w:rsidR="001954FE">
        <w:t>.</w:t>
      </w:r>
    </w:p>
    <w:p w14:paraId="4C2FBF8D" w14:textId="77777777" w:rsidR="00FF7261" w:rsidRDefault="00FF7261" w:rsidP="00FF7261">
      <w:pPr>
        <w:keepNext/>
        <w:spacing w:before="120"/>
        <w:jc w:val="center"/>
      </w:pPr>
      <w:bookmarkStart w:id="40" w:name="_Toc403718734"/>
      <w:bookmarkStart w:id="41" w:name="_Toc385287721"/>
      <w:r>
        <w:rPr>
          <w:noProof/>
        </w:rPr>
        <w:drawing>
          <wp:inline distT="0" distB="0" distL="0" distR="0" wp14:anchorId="132F48BD" wp14:editId="582B9E8A">
            <wp:extent cx="3953933" cy="1466782"/>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68781" cy="1472290"/>
                    </a:xfrm>
                    <a:prstGeom prst="rect">
                      <a:avLst/>
                    </a:prstGeom>
                    <a:noFill/>
                    <a:ln>
                      <a:noFill/>
                    </a:ln>
                  </pic:spPr>
                </pic:pic>
              </a:graphicData>
            </a:graphic>
          </wp:inline>
        </w:drawing>
      </w:r>
    </w:p>
    <w:p w14:paraId="5ED4578B" w14:textId="77777777" w:rsidR="00FF7261" w:rsidRPr="00351AE7"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10</w:t>
      </w:r>
      <w:r w:rsidRPr="00750117">
        <w:rPr>
          <w:noProof/>
          <w:color w:val="000000" w:themeColor="text1"/>
          <w:szCs w:val="20"/>
        </w:rPr>
        <w:fldChar w:fldCharType="end"/>
      </w:r>
      <w:r w:rsidRPr="00750117">
        <w:rPr>
          <w:noProof/>
          <w:color w:val="000000" w:themeColor="text1"/>
          <w:szCs w:val="20"/>
        </w:rPr>
        <w:t xml:space="preserve">. ábra – Sarokpontok detektálása felhős képen előfeldolgozó algoritmus futtatása </w:t>
      </w:r>
      <w:r>
        <w:rPr>
          <w:noProof/>
          <w:color w:val="000000" w:themeColor="text1"/>
          <w:szCs w:val="20"/>
        </w:rPr>
        <w:t>előtt (balra) és után (jobbra).</w:t>
      </w:r>
    </w:p>
    <w:p w14:paraId="1EA7B4E1" w14:textId="77777777" w:rsidR="00FF7261" w:rsidRDefault="00FF7261" w:rsidP="00FF7261">
      <w:pPr>
        <w:keepNext/>
        <w:spacing w:before="120"/>
        <w:jc w:val="center"/>
      </w:pPr>
      <w:r>
        <w:rPr>
          <w:noProof/>
        </w:rPr>
        <w:lastRenderedPageBreak/>
        <w:drawing>
          <wp:inline distT="0" distB="0" distL="0" distR="0" wp14:anchorId="11384B0C" wp14:editId="37A3B70B">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p w14:paraId="22D2EF6F" w14:textId="77777777" w:rsidR="00FF7261"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11</w:t>
      </w:r>
      <w:r w:rsidRPr="00750117">
        <w:rPr>
          <w:noProof/>
          <w:color w:val="000000" w:themeColor="text1"/>
          <w:szCs w:val="20"/>
        </w:rPr>
        <w:fldChar w:fldCharType="end"/>
      </w:r>
      <w:r w:rsidRPr="00750117">
        <w:rPr>
          <w:noProof/>
          <w:color w:val="000000" w:themeColor="text1"/>
          <w:szCs w:val="20"/>
        </w:rPr>
        <w:t>. ábra – A szélirány meghatározásának a lépései.</w:t>
      </w:r>
    </w:p>
    <w:p w14:paraId="103C509F" w14:textId="77777777" w:rsidR="004340C3" w:rsidRDefault="0004212D" w:rsidP="004340C3">
      <w:pPr>
        <w:pStyle w:val="Cmsor2"/>
      </w:pPr>
      <w:r>
        <w:t>3.2</w:t>
      </w:r>
      <w:r w:rsidR="0062084D">
        <w:t>.</w:t>
      </w:r>
      <w:r>
        <w:t xml:space="preserve"> </w:t>
      </w:r>
      <w:r w:rsidR="004340C3">
        <w:t xml:space="preserve">Probléma </w:t>
      </w:r>
      <w:r w:rsidR="002520AA">
        <w:t>elemzése</w:t>
      </w:r>
      <w:bookmarkEnd w:id="40"/>
    </w:p>
    <w:p w14:paraId="74ED9DD4" w14:textId="77777777" w:rsidR="003D2FF5" w:rsidRDefault="003D2FF5" w:rsidP="008B5452">
      <w:r>
        <w:t xml:space="preserve">A felhők folyamatosan változnak, rendkívül változatos az alakjuk, és színük is. Találhatunk szinte teljesen homogén felhőket (ilyenek például a </w:t>
      </w:r>
      <w:proofErr w:type="spellStart"/>
      <w:r>
        <w:t>Stratus</w:t>
      </w:r>
      <w:proofErr w:type="spellEnd"/>
      <w:r>
        <w:t xml:space="preserve"> típusú felhők), de rendkívül sok intenzitást tartalmazókat is. Méretük is az egészen kicsitől, a teljes képet betöltőig terjedh</w:t>
      </w:r>
      <w:r w:rsidR="00AC4463">
        <w:t xml:space="preserve">et. Ebből egyből látszik, hogy </w:t>
      </w:r>
      <w:r>
        <w:t>nem lesz elég a felhők elmozdulásának meghatározása, speciális eseteket is kezelnünk kell. Ilyen lesz a tiszta ég, illetve a teljesen homogén kép, amin nem látszik az elmozdulás. Ehhez célszerű felhasználni az előző fejezetekben ismer</w:t>
      </w:r>
      <w:r w:rsidR="00C852DB">
        <w:t>tetett algoritmusok eredményeit, ugyanis ez pontosan a borultságot jelenti.</w:t>
      </w:r>
      <w:r w:rsidR="002348D6">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t>tunk felhőt, akkor megadhatjuk az értéket,</w:t>
      </w:r>
      <w:r w:rsidR="002348D6">
        <w:t xml:space="preserve"> de ha nem, akkor ismét csak azt mondhatjuk, hogy nem lehet detektálni.</w:t>
      </w:r>
    </w:p>
    <w:p w14:paraId="5ACCC573" w14:textId="77777777" w:rsidR="00DC53C9" w:rsidRDefault="00067028" w:rsidP="00DC53C9">
      <w:r>
        <w:t>Amint azt már korábban ismertettük, a kamerák 10 percenként fognak képet készíteni, így az algoritmusnak is ennyi ideje lesz a futásra. Ebből következik, hogy az elsődleges szempont nem a sebesség, hanem a pontosság</w:t>
      </w:r>
      <w:r w:rsidR="002B1B02">
        <w:t xml:space="preserve"> lesz</w:t>
      </w:r>
      <w:r>
        <w:t>.</w:t>
      </w:r>
      <w:r w:rsidR="004B10C0">
        <w:t xml:space="preserve"> Minden alkalommal 3</w:t>
      </w:r>
      <w:r w:rsidR="001A242C">
        <w:t>–</w:t>
      </w:r>
      <w:r w:rsidR="004B10C0">
        <w:t>4 kép fog a rendelkezésünkre állni, körülbelül 5</w:t>
      </w:r>
      <w:r w:rsidR="001A242C">
        <w:t>–</w:t>
      </w:r>
      <w:r w:rsidR="004B10C0">
        <w:t>10 másodperc eltéréssel készítve.</w:t>
      </w:r>
      <w:r w:rsidR="004F4254">
        <w:t xml:space="preserve"> Ezeken kell meghatároznunk a szél irányát.</w:t>
      </w:r>
      <w:r w:rsidR="00FE6B0A">
        <w:t xml:space="preserve"> Ennek megvalósítására a képek egymáshoz való megfeleltetése szükséges.</w:t>
      </w:r>
    </w:p>
    <w:p w14:paraId="7CBFBB4B" w14:textId="77777777" w:rsidR="00185ED5" w:rsidRDefault="00A92659" w:rsidP="00DC53C9">
      <w:r>
        <w:t>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mértékben a felhők alakja, így ettől a pro</w:t>
      </w:r>
      <w:r w:rsidR="0065029F">
        <w:t>blémától nem kell tartanunk. A</w:t>
      </w:r>
      <w:r>
        <w:t xml:space="preserve"> megvalósítást </w:t>
      </w:r>
      <w:r w:rsidR="0065029F">
        <w:t xml:space="preserve">így </w:t>
      </w:r>
      <w:r>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halmazunkból olyan módon kell meghatároznunk egyetlen végeredményt, hogy a kiugró értékek ne befolyásolják a többséget. </w:t>
      </w:r>
    </w:p>
    <w:p w14:paraId="62812960" w14:textId="77777777" w:rsidR="002106D1" w:rsidRDefault="002106D1" w:rsidP="002106D1">
      <w:pPr>
        <w:pStyle w:val="Cmsor2"/>
      </w:pPr>
      <w:bookmarkStart w:id="42" w:name="_Toc403718735"/>
      <w:r>
        <w:t>3.3 Megvalósítás</w:t>
      </w:r>
      <w:bookmarkEnd w:id="42"/>
    </w:p>
    <w:p w14:paraId="101D2EE8" w14:textId="775E44F8" w:rsidR="00F07A24" w:rsidRDefault="0065029F" w:rsidP="007D6A35">
      <w:r>
        <w:t>Abban az esetben, ha</w:t>
      </w:r>
      <w:r w:rsidR="00CC3B7F">
        <w:t xml:space="preserve"> a fent leírt módszert sikerül megvalósítani, vagyis a helytelenül detektált vagy párosított részeket ki tudjuk szűrni, akkor nincs szükségünk </w:t>
      </w:r>
      <w:r w:rsidR="00B63C95">
        <w:t>elő feldolgozásra</w:t>
      </w:r>
      <w:r w:rsidR="00CC3B7F">
        <w:t>.</w:t>
      </w:r>
      <w:r w:rsidR="00222445">
        <w:t xml:space="preserve"> Azonban először egy olyan módszert valósítottunk meg, ami megpróbálja a különböző zajok </w:t>
      </w:r>
      <w:r w:rsidR="00222445">
        <w:lastRenderedPageBreak/>
        <w:t xml:space="preserve">kiszűrését. Ennek érekében első lépésként egy </w:t>
      </w:r>
      <w:proofErr w:type="spellStart"/>
      <w:r w:rsidR="00222445">
        <w:t>előfeldolgozást</w:t>
      </w:r>
      <w:proofErr w:type="spellEnd"/>
      <w:r w:rsidR="00222445">
        <w:t xml:space="preserve"> kell végeznünk</w:t>
      </w:r>
      <w:r w:rsidR="00FF7261">
        <w:t xml:space="preserve"> (lásd 11. ábra)</w:t>
      </w:r>
      <w:r w:rsidR="00222445">
        <w:t>.</w:t>
      </w:r>
      <w:r w:rsidR="00CC3B7F">
        <w:t xml:space="preserve"> </w:t>
      </w:r>
      <w:r w:rsidR="00C032EF">
        <w:t>A hibás pixelek kiszűrésére jó megoldás lehet a</w:t>
      </w:r>
      <w:r w:rsidR="00576DE6">
        <w:t>z átlagoló</w:t>
      </w:r>
      <w:r w:rsidR="00C032EF">
        <w:t xml:space="preserve"> szűrő, ami az aktuális pixel köré helyezett ablakban lévő értékek átlagát helyettesíti a kivála</w:t>
      </w:r>
      <w:r w:rsidR="00137755">
        <w:t>sztott helyére. Viszont</w:t>
      </w:r>
      <w:r w:rsidR="00C032EF">
        <w:t xml:space="preserve">, ha a zaj nagyon erős volt, ez a módszer nem garantálja annak teljes eltüntetését. Így teszteltünk medián szűrővel is. </w:t>
      </w:r>
      <w:proofErr w:type="gramStart"/>
      <w:r w:rsidR="00C032EF">
        <w:t xml:space="preserve">A medián számításának módja a </w:t>
      </w:r>
      <w:r w:rsidR="00E92FB3">
        <w:t>statisztikából már ismert lehet, és ez a módszer nincs terhelve a zaj mértékével</w:t>
      </w:r>
      <w:r w:rsidR="0027061F">
        <w:t>, azonban elmosta az éleinket</w:t>
      </w:r>
      <w:proofErr w:type="gramEnd"/>
      <w:r w:rsidR="00310499">
        <w:t xml:space="preserve"> </w:t>
      </w:r>
      <w:r w:rsidR="00310499">
        <w:fldChar w:fldCharType="begin" w:fldLock="1"/>
      </w:r>
      <w:r w:rsidR="00310499">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310499">
        <w:fldChar w:fldCharType="separate"/>
      </w:r>
      <w:r w:rsidR="00310499" w:rsidRPr="00310499">
        <w:rPr>
          <w:noProof/>
        </w:rPr>
        <w:t>[5]</w:t>
      </w:r>
      <w:r w:rsidR="00310499">
        <w:fldChar w:fldCharType="end"/>
      </w:r>
      <w:r w:rsidR="00E92FB3">
        <w:t>.</w:t>
      </w:r>
      <w:r w:rsidR="00310499">
        <w:t xml:space="preserve"> </w:t>
      </w:r>
      <w:r w:rsidR="001954FE">
        <w:t xml:space="preserve">Egy </w:t>
      </w:r>
      <w:r w:rsidR="00B73E9A">
        <w:t>újabb</w:t>
      </w:r>
      <w:r w:rsidR="001954FE">
        <w:t xml:space="preserve"> lehetőség a Gauss szűrő alkalmazása, ahol</w:t>
      </w:r>
      <w:r w:rsidR="0049358E">
        <w:t xml:space="preserve"> számításnál az aktuális pixeltől való távolságot is figyelembe vesszük.</w:t>
      </w:r>
      <w:r w:rsidR="00573F40">
        <w:t xml:space="preserve"> Az eddig kiemelt módszerek közül a legjobb ered</w:t>
      </w:r>
      <w:r w:rsidR="00882976">
        <w:t>ményt az utóbbi szűrővel kaptuk, azonban még ez sem vezetett korrekt eredményhez. A 3</w:t>
      </w:r>
      <w:r w:rsidR="00AA3D03">
        <w:t>×</w:t>
      </w:r>
      <w:r w:rsidR="00882976">
        <w:t xml:space="preserve">3-as maszkkal még sok hibás pixel maradt a képen. Az ablak méretének növelése bár csökkentette a zaj mennyiségét, </w:t>
      </w:r>
      <w:r w:rsidR="00A53C48">
        <w:t>de már számunkra értékes információt is vesztettünk.</w:t>
      </w:r>
    </w:p>
    <w:p w14:paraId="4A9D2464" w14:textId="09B984F8" w:rsidR="00222445" w:rsidRDefault="00F07A24" w:rsidP="007D6A35">
      <w:proofErr w:type="gramStart"/>
      <w:r>
        <w:t>Egy másik megközelítés a probléma megoldására a képpiramisok voltak</w:t>
      </w:r>
      <w:proofErr w:type="gramEnd"/>
      <w:r w:rsidR="00310499">
        <w:t xml:space="preserve"> </w:t>
      </w:r>
      <w:r w:rsidR="00310499">
        <w:fldChar w:fldCharType="begin" w:fldLock="1"/>
      </w:r>
      <w:r w:rsidR="00310499">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310499">
        <w:fldChar w:fldCharType="separate"/>
      </w:r>
      <w:r w:rsidR="00310499" w:rsidRPr="00310499">
        <w:rPr>
          <w:noProof/>
        </w:rPr>
        <w:t>[8]</w:t>
      </w:r>
      <w:r w:rsidR="00310499">
        <w:fldChar w:fldCharType="end"/>
      </w:r>
      <w:r>
        <w:t>.</w:t>
      </w:r>
      <w:r w:rsidR="004A2330">
        <w:t xml:space="preserve"> Ebben az esetben az eredeti kép különböző skálázású másolataiból épül fel egy-egy kép, ami szintenként kettő hatványai szerint csökken vagy nő.</w:t>
      </w:r>
      <w:r w:rsidR="00882976">
        <w:t xml:space="preserve"> </w:t>
      </w:r>
      <w:r w:rsidR="007A7E1F">
        <w:t>Ahogy a piramisban lefelé haladunk a képünk mérete csökken - gyorsítva ezzel a feldolgozást - és ezzel egyidejűleg simább is lesz, viszont minimális a számunkra lényeges információ vesztesége.</w:t>
      </w:r>
      <w:r w:rsidR="008600F7">
        <w:t xml:space="preserve"> Végere</w:t>
      </w:r>
      <w:r w:rsidR="00612B8D">
        <w:t>d</w:t>
      </w:r>
      <w:r w:rsidR="00AC4463">
        <w:t>mény</w:t>
      </w:r>
      <w:r w:rsidR="008600F7">
        <w:t>képpen homogén felületen se tapasztaltunk véletlen sarokpont detektálásokat.</w:t>
      </w:r>
      <w:r w:rsidR="00C10AA4">
        <w:t xml:space="preserve"> (lásd </w:t>
      </w:r>
      <w:r w:rsidR="00FF7261">
        <w:t>10</w:t>
      </w:r>
      <w:r w:rsidR="00C10AA4">
        <w:t>.</w:t>
      </w:r>
      <w:r w:rsidR="00FF7261">
        <w:t xml:space="preserve"> és 12.</w:t>
      </w:r>
      <w:r w:rsidR="00C10AA4">
        <w:t xml:space="preserve"> ábra)</w:t>
      </w:r>
    </w:p>
    <w:p w14:paraId="0989ED51" w14:textId="77777777" w:rsidR="006F09AC" w:rsidRDefault="004E2A84" w:rsidP="007D6A35">
      <w:r>
        <w:t>Miután sikeresen eltüntettük a zajokat, következő lépés a jellemző pontok keresése.</w:t>
      </w:r>
      <w:r w:rsidR="00930B83">
        <w:t xml:space="preserve"> </w:t>
      </w:r>
      <w:r w:rsidR="00077411">
        <w:t>Ezek lényege, hogy maga a pont és annak helye egyértelműen legyen meghatározható. Jellemző pontnak több dolgot tekinthetünk egy képen, például vonal végződéseket, lokális minimum vagy maximum értékeket, de képfeldolgozásnál gyakori megoldás az is, hogy sarokpontokat keresünk. A megvalósításhoz mi is ezt választottuk. Saroknak két él találkozása tekinthető. Ez azt j</w:t>
      </w:r>
      <w:r w:rsidR="00AC4463">
        <w:t>elenti, hogy a képfüggvény nagy</w:t>
      </w:r>
      <w:r w:rsidR="00077411">
        <w:t xml:space="preserve">mértékben, több 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w:t>
      </w:r>
      <w:proofErr w:type="spellStart"/>
      <w:r w:rsidR="00077411">
        <w:t>Mov</w:t>
      </w:r>
      <w:r w:rsidR="00077411" w:rsidRPr="00CF5A1E">
        <w:t>a</w:t>
      </w:r>
      <w:r w:rsidR="00077411">
        <w:t>r</w:t>
      </w:r>
      <w:r w:rsidR="00077411" w:rsidRPr="00CF5A1E">
        <w:t>ec</w:t>
      </w:r>
      <w:proofErr w:type="spellEnd"/>
      <w:r w:rsidR="00077411" w:rsidRPr="00CF5A1E">
        <w:t xml:space="preserve"> algoritmusának egy továbbfejlesztett változata. Ennek segítségével minden képünkön detektáljuk a sarokpontokat.</w:t>
      </w:r>
      <w:r w:rsidR="00077411">
        <w:t xml:space="preserve"> A módszer a pontok köré egy ablakot illeszt, majd a képfüggvény változásának mértékét figyeli, az ablak egy bizonyos irányba való elmozdulásakor.</w:t>
      </w:r>
    </w:p>
    <w:p w14:paraId="6B6C1C85" w14:textId="77777777" w:rsidR="00FF7261" w:rsidRDefault="00FF7261" w:rsidP="00FF7261">
      <w:pPr>
        <w:keepNext/>
        <w:spacing w:before="120"/>
        <w:ind w:firstLine="0"/>
        <w:jc w:val="center"/>
      </w:pPr>
      <w:r>
        <w:rPr>
          <w:noProof/>
        </w:rPr>
        <w:drawing>
          <wp:inline distT="0" distB="0" distL="0" distR="0" wp14:anchorId="63F3C957" wp14:editId="5D6C5054">
            <wp:extent cx="4251695" cy="1591733"/>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4230" cy="1618888"/>
                    </a:xfrm>
                    <a:prstGeom prst="rect">
                      <a:avLst/>
                    </a:prstGeom>
                    <a:noFill/>
                    <a:ln>
                      <a:noFill/>
                    </a:ln>
                  </pic:spPr>
                </pic:pic>
              </a:graphicData>
            </a:graphic>
          </wp:inline>
        </w:drawing>
      </w:r>
    </w:p>
    <w:p w14:paraId="2D8F0D08" w14:textId="77777777" w:rsidR="00FF7261" w:rsidRPr="009A1306"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12</w:t>
      </w:r>
      <w:r w:rsidRPr="00750117">
        <w:rPr>
          <w:noProof/>
          <w:color w:val="000000" w:themeColor="text1"/>
          <w:szCs w:val="20"/>
        </w:rPr>
        <w:fldChar w:fldCharType="end"/>
      </w:r>
      <w:r w:rsidRPr="00750117">
        <w:rPr>
          <w:noProof/>
          <w:color w:val="000000" w:themeColor="text1"/>
          <w:szCs w:val="20"/>
        </w:rPr>
        <w:t xml:space="preserve">. ábra – </w:t>
      </w:r>
      <w:r w:rsidRPr="000A5B86">
        <w:rPr>
          <w:noProof/>
          <w:color w:val="000000" w:themeColor="text1"/>
          <w:szCs w:val="20"/>
        </w:rPr>
        <w:t>Sarokpont detektorok alkalmazása felhős képen. Balra a Harris-féle sarokpont detektor, jobbra a minimális sajátértékkel számolt módszer.</w:t>
      </w:r>
      <w:r w:rsidRPr="00D37048">
        <w:rPr>
          <w:color w:val="000000" w:themeColor="text1"/>
        </w:rPr>
        <w:t xml:space="preserve"> </w:t>
      </w:r>
    </w:p>
    <w:p w14:paraId="0B61FFDD" w14:textId="0EEE3D11" w:rsidR="001F04CA" w:rsidRDefault="001F04CA" w:rsidP="007D6A35">
      <w:r>
        <w:lastRenderedPageBreak/>
        <w:t>A sarokpontok detektálása azonban önmagában még nem elegendő, meg is kell őket feleltetnünk egymásnak.</w:t>
      </w:r>
      <w:r w:rsidR="00F02BB9">
        <w:t xml:space="preserve"> </w:t>
      </w:r>
      <w:r w:rsidR="00FE68A3">
        <w:t>Erre optikai áramlást használtunk</w:t>
      </w:r>
      <w:r w:rsidR="00B32731">
        <w:t xml:space="preserve"> (lásd 13. ábra)</w:t>
      </w:r>
      <w:r w:rsidR="00FE68A3">
        <w:t xml:space="preserve">, ami nem más, </w:t>
      </w:r>
      <w:r w:rsidR="00FE68A3" w:rsidRPr="00B62B99">
        <w:t>mint több képen azonos képrészletek megfeleltetése és ezáltal az elmozdulás detektálása</w:t>
      </w:r>
      <w:r w:rsidR="00FE68A3">
        <w:t>.</w:t>
      </w:r>
      <w:r w:rsidR="00FB32B7">
        <w:t xml:space="preserve"> </w:t>
      </w:r>
      <w:r w:rsidR="00FB32B7" w:rsidRPr="00B62B99">
        <w:t>A detektált elmozdulás nem feltétlenül egyezik meg a valós elmozdulással, mivel a valós háromdimenziós világ kétdimenziósra lekép</w:t>
      </w:r>
      <w:r w:rsidR="00137755">
        <w:t>e</w:t>
      </w:r>
      <w:r w:rsidR="00FB32B7" w:rsidRPr="00B62B99">
        <w:t>z</w:t>
      </w:r>
      <w:r w:rsidR="00137755">
        <w:t>ett képein</w:t>
      </w:r>
      <w:r w:rsidR="00FB32B7">
        <w:t xml:space="preserve"> dolgozunk. </w:t>
      </w:r>
      <w:r w:rsidR="0052660A">
        <w:t>Így h</w:t>
      </w:r>
      <w:r w:rsidR="00561202">
        <w:t>a</w:t>
      </w:r>
      <w:r w:rsidR="00FB32B7" w:rsidRPr="00B62B99">
        <w:t xml:space="preserve"> nem tudjuk, hogy a kamera rögzített-e vagy sem</w:t>
      </w:r>
      <w:r w:rsidR="00FB32B7">
        <w:t>,</w:t>
      </w:r>
      <w:r w:rsidR="00FB32B7" w:rsidRPr="00B62B99">
        <w:t xml:space="preserve"> nem lehet meghatározni, hogy a tárgy vagy a képfelvevő rendszerünk tett-e mozgást. </w:t>
      </w:r>
      <w:proofErr w:type="gramStart"/>
      <w:r w:rsidR="00FB32B7" w:rsidRPr="00B62B99">
        <w:t>Ugyanis ha az objektum és a felvevő helyzete egymáshoz képest megváltozik, akkor az egy kétdimenziós képen a tárgy vetületének az elmozdulását jelöli</w:t>
      </w:r>
      <w:proofErr w:type="gramEnd"/>
      <w:r w:rsidR="0052660A">
        <w:t xml:space="preserve"> </w:t>
      </w:r>
      <w:r w:rsidR="00310499">
        <w:fldChar w:fldCharType="begin" w:fldLock="1"/>
      </w:r>
      <w:r w:rsidR="00310499">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formattedCitation" : "[9]", "plainTextFormattedCitation" : "[9]", "previouslyFormattedCitation" : "[9]" }, "properties" : { "noteIndex" : 0 }, "schema" : "https://github.com/citation-style-language/schema/raw/master/csl-citation.json" }</w:instrText>
      </w:r>
      <w:r w:rsidR="00310499">
        <w:fldChar w:fldCharType="separate"/>
      </w:r>
      <w:r w:rsidR="00310499" w:rsidRPr="00310499">
        <w:rPr>
          <w:noProof/>
        </w:rPr>
        <w:t>[9]</w:t>
      </w:r>
      <w:r w:rsidR="00310499">
        <w:fldChar w:fldCharType="end"/>
      </w:r>
      <w:r w:rsidR="00310499">
        <w:t xml:space="preserve">. </w:t>
      </w:r>
      <w:r w:rsidR="004829EF">
        <w:t>Azonban a korábban már ismertetett kamera rendszerben mi tudjuk, hogy a készülék mozdulatlan, így minden a képen történő elmozdulást a felhők mozgásának tekinthetünk.</w:t>
      </w:r>
      <w:r w:rsidR="0055483D">
        <w:t xml:space="preserve"> </w:t>
      </w:r>
      <w:proofErr w:type="gramStart"/>
      <w:r w:rsidR="0055483D">
        <w:t xml:space="preserve">A módszert a piramistechnikával bővített </w:t>
      </w:r>
      <w:proofErr w:type="spellStart"/>
      <w:r w:rsidR="0055483D">
        <w:t>Lucas-Kanade-féle</w:t>
      </w:r>
      <w:proofErr w:type="spellEnd"/>
      <w:r w:rsidR="0055483D">
        <w:t xml:space="preserve"> jellemzőkövetéssel valósítottuk meg a</w:t>
      </w:r>
      <w:proofErr w:type="gramEnd"/>
      <w:r w:rsidR="0055483D">
        <w:t xml:space="preserve"> </w:t>
      </w:r>
      <w:r w:rsidR="00310499">
        <w:fldChar w:fldCharType="begin" w:fldLock="1"/>
      </w:r>
      <w:r w:rsidR="00310499">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310499">
        <w:fldChar w:fldCharType="separate"/>
      </w:r>
      <w:proofErr w:type="gramStart"/>
      <w:r w:rsidR="00310499" w:rsidRPr="00310499">
        <w:rPr>
          <w:noProof/>
        </w:rPr>
        <w:t>[8]</w:t>
      </w:r>
      <w:r w:rsidR="00310499">
        <w:fldChar w:fldCharType="end"/>
      </w:r>
      <w:r w:rsidR="0055483D">
        <w:t xml:space="preserve"> és</w:t>
      </w:r>
      <w:proofErr w:type="gramEnd"/>
      <w:r w:rsidR="00310499">
        <w:t xml:space="preserve"> </w:t>
      </w:r>
      <w:r w:rsidR="00310499">
        <w:fldChar w:fldCharType="begin" w:fldLock="1"/>
      </w:r>
      <w:r w:rsidR="00310499">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formattedCitation" : "[10]", "plainTextFormattedCitation" : "[10]" }, "properties" : { "noteIndex" : 0 }, "schema" : "https://github.com/citation-style-language/schema/raw/master/csl-citation.json" }</w:instrText>
      </w:r>
      <w:r w:rsidR="00310499">
        <w:fldChar w:fldCharType="separate"/>
      </w:r>
      <w:r w:rsidR="00310499" w:rsidRPr="00310499">
        <w:rPr>
          <w:noProof/>
        </w:rPr>
        <w:t>[10]</w:t>
      </w:r>
      <w:r w:rsidR="00310499">
        <w:fldChar w:fldCharType="end"/>
      </w:r>
      <w:r w:rsidR="0055483D">
        <w:t xml:space="preserve"> művek alapján.</w:t>
      </w:r>
      <w:r w:rsidR="00C86572">
        <w:t xml:space="preserve"> A végeredményen azonban még mindig látható volt, hogy utófeldolgozást igényel. A téves párosításokat el kell dobnunk. Tekinthetjük ilyennek a kép méretén túlmutató</w:t>
      </w:r>
      <w:r w:rsidR="00C57E5E">
        <w:t>-</w:t>
      </w:r>
      <w:r w:rsidR="00C86572">
        <w:t>, valamint a többi</w:t>
      </w:r>
      <w:r w:rsidR="00C57E5E">
        <w:t>től irreálisan eltérő irányú vektorokat</w:t>
      </w:r>
      <w:r w:rsidR="00137755">
        <w:t xml:space="preserve"> is</w:t>
      </w:r>
      <w:r w:rsidR="00C86572">
        <w:t>.</w:t>
      </w:r>
    </w:p>
    <w:p w14:paraId="49A1870B" w14:textId="77777777" w:rsidR="007856F8" w:rsidRPr="00CF5A1E" w:rsidRDefault="007856F8" w:rsidP="007D6A35">
      <w:r>
        <w:t xml:space="preserve">Ezzel a megvalósítással már sok esetben sikerült a helyes detektálás, azonban bizonyos esetekkel nem számol. Nem tudja kezelni sem a túl sok detektált sarokpontot, sem a </w:t>
      </w:r>
      <w:r w:rsidR="005F4A6D">
        <w:t>homogén felüle</w:t>
      </w:r>
      <w:r w:rsidR="00AE346E">
        <w:t>teket. Ezen kívül az algoritmus bonyolult, és</w:t>
      </w:r>
      <w:r w:rsidR="005F4A6D">
        <w:t xml:space="preserve"> lehetne fejleszteni, ha az elmozdulás irányokból zajoktól függetlenül meg tudnánk állapítani a többségben lévő vektorok irányát.</w:t>
      </w:r>
      <w:r w:rsidR="00887621">
        <w:t xml:space="preserve"> Így viszont az </w:t>
      </w:r>
      <w:proofErr w:type="spellStart"/>
      <w:r w:rsidR="00887621">
        <w:t>előfeldolgozásra</w:t>
      </w:r>
      <w:proofErr w:type="spellEnd"/>
      <w:r w:rsidR="00887621">
        <w:t xml:space="preserve"> nincs szükségünk.</w:t>
      </w:r>
      <w:r w:rsidR="00C46645">
        <w:t xml:space="preserve"> A Harris sarokpont detektálás jól bevált, param</w:t>
      </w:r>
      <w:r w:rsidR="00AC4463">
        <w:t>éterekkel kellő</w:t>
      </w:r>
      <w:r w:rsidR="00670144">
        <w:t>képpen az adott feladatra hangolhatjuk</w:t>
      </w:r>
      <w:r w:rsidR="00C46645">
        <w:t>.</w:t>
      </w:r>
      <w:r w:rsidR="00FF28A4">
        <w:t xml:space="preserve"> </w:t>
      </w:r>
    </w:p>
    <w:p w14:paraId="54C68EF5" w14:textId="77777777" w:rsidR="007D6A35" w:rsidRPr="00CF5A1E" w:rsidRDefault="006F09AC" w:rsidP="007D6A35">
      <w:r w:rsidRPr="00CF5A1E">
        <w:t>Következő lépés a korreláció vizsgálata</w:t>
      </w:r>
      <w:r w:rsidR="0042460F">
        <w:t xml:space="preserve"> lett</w:t>
      </w:r>
      <w:r w:rsidR="00AC4463">
        <w:t>,</w:t>
      </w:r>
      <w:r w:rsidR="009A1306">
        <w:t xml:space="preserve"> amihez az Accord</w:t>
      </w:r>
      <w:proofErr w:type="gramStart"/>
      <w:r w:rsidR="009A1306">
        <w:t>.Net</w:t>
      </w:r>
      <w:proofErr w:type="gramEnd"/>
      <w:r w:rsidR="00281784">
        <w:t xml:space="preserve"> </w:t>
      </w:r>
      <w:r w:rsidR="000E2A96">
        <w:t>"</w:t>
      </w:r>
      <w:proofErr w:type="spellStart"/>
      <w:r w:rsidR="000E2A96" w:rsidRPr="000E2A96">
        <w:t>CorrelationMatching</w:t>
      </w:r>
      <w:proofErr w:type="spellEnd"/>
      <w:r w:rsidR="000E2A96" w:rsidRPr="000E2A96">
        <w:t>"</w:t>
      </w:r>
      <w:r w:rsidR="000E2A96">
        <w:t xml:space="preserve"> osztályát használtuk</w:t>
      </w:r>
      <w:r w:rsidRPr="00CF5A1E">
        <w:t>.</w:t>
      </w:r>
      <w:r w:rsidR="00077436" w:rsidRPr="00CF5A1E">
        <w:t xml:space="preserve"> Ebben az esetben mindig két képet vizsgálunk. Az algoritmus az előzőekben detektált sarokpontokra egy-egy ablakot illeszt, és ebben vizsgálja meg az értékeket. Ha a két képen valamelyik pontokra hasonló értékeket kapott, azokat össze párosítja.</w:t>
      </w:r>
      <w:r w:rsidR="003A74F1" w:rsidRPr="00CF5A1E">
        <w:t xml:space="preserve"> Ennek végeredménye </w:t>
      </w:r>
      <w:proofErr w:type="spellStart"/>
      <w:r w:rsidR="003A74F1" w:rsidRPr="00CF5A1E">
        <w:t>képpen</w:t>
      </w:r>
      <w:proofErr w:type="spellEnd"/>
      <w:r w:rsidR="003A74F1" w:rsidRPr="00CF5A1E">
        <w:t xml:space="preserve"> a képeket megfeleltettük egymásnak. Azonban most kell lekezelnünk a zajok, és a hibás párosítások problémáját.</w:t>
      </w:r>
      <w:r w:rsidR="00446070" w:rsidRPr="00CF5A1E">
        <w:t xml:space="preserve"> </w:t>
      </w:r>
    </w:p>
    <w:p w14:paraId="60671E4D" w14:textId="7ABB988A" w:rsidR="003F7E8E" w:rsidRPr="007D6A35" w:rsidRDefault="003F7E8E" w:rsidP="007D6A35">
      <w:r w:rsidRPr="00CF5A1E">
        <w:t xml:space="preserve">Megoldás a </w:t>
      </w:r>
      <w:proofErr w:type="spellStart"/>
      <w:r w:rsidRPr="00CF5A1E">
        <w:t>homog</w:t>
      </w:r>
      <w:r w:rsidR="00462206">
        <w:t>ráfia</w:t>
      </w:r>
      <w:proofErr w:type="spellEnd"/>
      <w:r w:rsidRPr="00CF5A1E">
        <w:t xml:space="preserve"> használata. Ez egy mátrixot jelent, aminek segítségével információt kaphatunk két kép egymáshoz viszonyított transzformációjáról. Ilyen az elforgatás, eltolás, skálázás.</w:t>
      </w:r>
      <w:r w:rsidR="000F568D" w:rsidRPr="00CF5A1E">
        <w:t xml:space="preserve"> Képfeldolgozás terén gyakran használt módszer, számos területen alkalmazható.</w:t>
      </w:r>
      <w:r w:rsidR="00033786" w:rsidRPr="00CF5A1E">
        <w:t xml:space="preserve"> </w:t>
      </w:r>
      <w:proofErr w:type="gramStart"/>
      <w:r w:rsidR="00033786" w:rsidRPr="00CF5A1E">
        <w:t xml:space="preserve">Mi a RANSAC (Random </w:t>
      </w:r>
      <w:proofErr w:type="spellStart"/>
      <w:r w:rsidR="00033786" w:rsidRPr="00CF5A1E">
        <w:t>Sample</w:t>
      </w:r>
      <w:proofErr w:type="spellEnd"/>
      <w:r w:rsidR="00033786" w:rsidRPr="00CF5A1E">
        <w:t xml:space="preserve"> </w:t>
      </w:r>
      <w:proofErr w:type="spellStart"/>
      <w:r w:rsidR="00033786" w:rsidRPr="00CF5A1E">
        <w:t>Consensus</w:t>
      </w:r>
      <w:proofErr w:type="spellEnd"/>
      <w:r w:rsidR="00033786" w:rsidRPr="00CF5A1E">
        <w:t xml:space="preserve">) </w:t>
      </w:r>
      <w:proofErr w:type="spellStart"/>
      <w:r w:rsidR="00033786" w:rsidRPr="00CF5A1E">
        <w:t>Homography</w:t>
      </w:r>
      <w:proofErr w:type="spellEnd"/>
      <w:r w:rsidR="00033786" w:rsidRPr="00CF5A1E">
        <w:t xml:space="preserve"> </w:t>
      </w:r>
      <w:proofErr w:type="spellStart"/>
      <w:r w:rsidR="00033786" w:rsidRPr="00CF5A1E">
        <w:t>Estimator-t</w:t>
      </w:r>
      <w:proofErr w:type="spellEnd"/>
      <w:r w:rsidR="00033786" w:rsidRPr="00CF5A1E">
        <w:t xml:space="preserve"> használtuk a programunkban</w:t>
      </w:r>
      <w:proofErr w:type="gramEnd"/>
      <w:r w:rsidR="0044348B">
        <w:t xml:space="preserve"> </w:t>
      </w:r>
      <w:r w:rsidR="0044348B">
        <w:fldChar w:fldCharType="begin" w:fldLock="1"/>
      </w:r>
      <w:r w:rsidR="00310499">
        <w:instrText>ADDIN CSL_CITATION { "citationItems" : [ { "id" : "ITEM-1", "itemData" : { "author" : [ { "dropping-particle" : "", "family" : "Zhang", "given" : "Rong", "non-dropping-particle" : "", "parse-names" : false, "suffix" : "" } ], "container-title" : "ECE661 Computer Vision Homework 4", "id" : "ITEM-1", "issued" : { "date-parts" : [ [ "0" ] ] }, "title" : "Automatic Computation of a Homography by RANSAC Algorithm RANSAC for a Homography Direct Linear Transformation ( DLT )", "type" : "article-journal" }, "uris" : [ "http://www.mendeley.com/documents/?uuid=cf844389-8bff-47e4-a7c6-85490ebb0292" ] } ], "mendeley" : { "formattedCitation" : "[11]", "plainTextFormattedCitation" : "[11]", "previouslyFormattedCitation" : "[10]" }, "properties" : { "noteIndex" : 0 }, "schema" : "https://github.com/citation-style-language/schema/raw/master/csl-citation.json" }</w:instrText>
      </w:r>
      <w:r w:rsidR="0044348B">
        <w:fldChar w:fldCharType="separate"/>
      </w:r>
      <w:r w:rsidR="00310499" w:rsidRPr="00310499">
        <w:rPr>
          <w:noProof/>
        </w:rPr>
        <w:t>[11</w:t>
      </w:r>
      <w:bookmarkStart w:id="43" w:name="_GoBack"/>
      <w:bookmarkEnd w:id="43"/>
      <w:r w:rsidR="00310499" w:rsidRPr="00310499">
        <w:rPr>
          <w:noProof/>
        </w:rPr>
        <w:t>]</w:t>
      </w:r>
      <w:r w:rsidR="0044348B">
        <w:fldChar w:fldCharType="end"/>
      </w:r>
      <w:r w:rsidR="00033786" w:rsidRPr="00CF5A1E">
        <w:t>.</w:t>
      </w:r>
      <w:r w:rsidR="00AE3B82" w:rsidRPr="00CF5A1E">
        <w:t xml:space="preserve"> Ez az értékek közül a legrobosztusabbat választja ki, így a zajok és hibás értékek a végeredmény befolyásolása nél</w:t>
      </w:r>
      <w:r w:rsidR="00982283" w:rsidRPr="00CF5A1E">
        <w:t>k</w:t>
      </w:r>
      <w:r w:rsidR="00AE3B82" w:rsidRPr="00CF5A1E">
        <w:t xml:space="preserve">ül </w:t>
      </w:r>
      <w:r w:rsidR="00982283" w:rsidRPr="00CF5A1E">
        <w:t>ki lettek szűrve</w:t>
      </w:r>
      <w:r w:rsidR="00CD12A8" w:rsidRPr="00CF5A1E">
        <w:t>.</w:t>
      </w:r>
    </w:p>
    <w:bookmarkEnd w:id="41"/>
    <w:p w14:paraId="7A9606C6" w14:textId="77777777" w:rsidR="00351AE7" w:rsidRDefault="00351AE7" w:rsidP="00351AE7">
      <w:pPr>
        <w:keepNext/>
        <w:spacing w:before="120"/>
        <w:jc w:val="center"/>
      </w:pPr>
      <w:r>
        <w:rPr>
          <w:noProof/>
        </w:rPr>
        <w:drawing>
          <wp:inline distT="0" distB="0" distL="0" distR="0" wp14:anchorId="6D366F53" wp14:editId="5C59AD53">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p w14:paraId="688EE4D8" w14:textId="77777777" w:rsidR="00351AE7" w:rsidRPr="00351AE7" w:rsidRDefault="00037F5D"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F7261">
        <w:rPr>
          <w:noProof/>
          <w:color w:val="000000" w:themeColor="text1"/>
          <w:szCs w:val="20"/>
        </w:rPr>
        <w:t>13</w:t>
      </w:r>
      <w:r w:rsidRPr="00750117">
        <w:rPr>
          <w:noProof/>
          <w:color w:val="000000" w:themeColor="text1"/>
          <w:szCs w:val="20"/>
        </w:rPr>
        <w:fldChar w:fldCharType="end"/>
      </w:r>
      <w:r w:rsidR="00351AE7" w:rsidRPr="00750117">
        <w:rPr>
          <w:noProof/>
          <w:color w:val="000000" w:themeColor="text1"/>
          <w:szCs w:val="20"/>
        </w:rPr>
        <w:t>. ábra – Az optikai áramlás eredménye korrekciók nélkül (balra), majd megfelelő korrigálások elv</w:t>
      </w:r>
      <w:r w:rsidR="00351AE7">
        <w:rPr>
          <w:noProof/>
          <w:color w:val="000000" w:themeColor="text1"/>
          <w:szCs w:val="20"/>
        </w:rPr>
        <w:t>égzése után (jobbra).</w:t>
      </w:r>
    </w:p>
    <w:p w14:paraId="1195AF0B" w14:textId="77777777" w:rsidR="00B62B99" w:rsidRPr="004F7627" w:rsidRDefault="003B7556" w:rsidP="004F7627">
      <w:pPr>
        <w:pStyle w:val="Cmsor2"/>
      </w:pPr>
      <w:bookmarkStart w:id="44" w:name="_Toc385287732"/>
      <w:bookmarkStart w:id="45" w:name="_Toc403718736"/>
      <w:r>
        <w:lastRenderedPageBreak/>
        <w:t>3</w:t>
      </w:r>
      <w:r w:rsidR="00B62B99" w:rsidRPr="00E05D93">
        <w:t>.</w:t>
      </w:r>
      <w:r w:rsidR="00B62B99">
        <w:t>5</w:t>
      </w:r>
      <w:r w:rsidR="00B62B99" w:rsidRPr="00E05D93">
        <w:t xml:space="preserve">. Eredmények </w:t>
      </w:r>
      <w:r w:rsidR="00D13216">
        <w:t>é</w:t>
      </w:r>
      <w:r w:rsidR="00B62B99" w:rsidRPr="00EF155A">
        <w:t>rtékelése</w:t>
      </w:r>
      <w:bookmarkEnd w:id="44"/>
      <w:bookmarkEnd w:id="45"/>
      <w:r w:rsidR="00B62B99" w:rsidRPr="00E05D93">
        <w:t xml:space="preserve"> </w:t>
      </w:r>
    </w:p>
    <w:p w14:paraId="366900A1" w14:textId="15EA5A41" w:rsidR="00B62B99" w:rsidRDefault="00DB295C" w:rsidP="00B62B99">
      <w:pPr>
        <w:spacing w:before="120"/>
        <w:ind w:firstLine="426"/>
      </w:pPr>
      <w:r>
        <w:t>A</w:t>
      </w:r>
      <w:r w:rsidR="00DE2B63">
        <w:t xml:space="preserve"> teszteket az OMSZ által biztosított sorozatfelvételeken végeztük, ami körülbelül 1000 képet jelent. Ezek között található volt Cumulus és </w:t>
      </w:r>
      <w:proofErr w:type="spellStart"/>
      <w:r w:rsidR="00DE2B63">
        <w:t>Stratus</w:t>
      </w:r>
      <w:proofErr w:type="spellEnd"/>
      <w:r w:rsidR="00DE2B63">
        <w:t xml:space="preserve"> típusú felhő</w:t>
      </w:r>
      <w:r w:rsidR="00295807">
        <w:t xml:space="preserve"> –</w:t>
      </w:r>
      <w:r w:rsidR="00DE2B63">
        <w:t xml:space="preserve"> lehetővé téve a változatos színű és a </w:t>
      </w:r>
      <w:r w:rsidR="00295807">
        <w:t>homogén képeken való tesztelést –</w:t>
      </w:r>
      <w:r w:rsidR="00DE2B63">
        <w:t xml:space="preserve"> valamint esőcseppes képek is.</w:t>
      </w:r>
    </w:p>
    <w:p w14:paraId="7549ECD6" w14:textId="77777777" w:rsidR="00DE2B63" w:rsidRDefault="00DE2B63" w:rsidP="00B62B99">
      <w:pPr>
        <w:spacing w:before="120"/>
        <w:ind w:firstLine="426"/>
      </w:pPr>
      <w:r>
        <w:t xml:space="preserve">Az elvégzett teszteken az algoritmus változatos színű felhőkkel jól, míg </w:t>
      </w:r>
      <w:proofErr w:type="spellStart"/>
      <w:r>
        <w:t>Stratus</w:t>
      </w:r>
      <w:proofErr w:type="spellEnd"/>
      <w:r>
        <w:t xml:space="preserve"> típusúakkal rosszabbul szerepelt. Előbbinél az esetek többségében helyesen sikerült a szélirány becslése, a legnagyobb hiba fél égtáj eltérés volt. Homogén felületen azonban az egyértelmű képpontok hiánya miatt nem lehet pontos becslést tenni.</w:t>
      </w:r>
    </w:p>
    <w:p w14:paraId="300FD178" w14:textId="77777777" w:rsidR="00156207" w:rsidRDefault="00F31497" w:rsidP="00B62B99">
      <w:pPr>
        <w:spacing w:before="120"/>
        <w:ind w:firstLine="426"/>
      </w:pPr>
      <w:r>
        <w:t>A fent említett eredmények három képből álló sorozatokon végzett tesztek eredményei. Ezt javíthatjuk a képek számának növelésével, így a teszteket elvégeztük tíz képes sorozatokon is. Így Cumulus típusú felhők esetén sikerül</w:t>
      </w:r>
      <w:r w:rsidR="000D3495">
        <w:t>t</w:t>
      </w:r>
      <w:r>
        <w:t xml:space="preserve"> elkerülnünk az eddigi minimális eltéréseket is.</w:t>
      </w:r>
      <w:r w:rsidR="001F10A6">
        <w:t xml:space="preserve"> Az eredmény homogén felületen is javult, de messze elmarad</w:t>
      </w:r>
      <w:r w:rsidR="000D3495">
        <w:t>t</w:t>
      </w:r>
      <w:r w:rsidR="001F10A6">
        <w:t xml:space="preserve"> a változatos felhőzet mellett.</w:t>
      </w:r>
    </w:p>
    <w:p w14:paraId="69E3A8A8" w14:textId="46C61B83" w:rsidR="007035C5" w:rsidRPr="00144848" w:rsidRDefault="007035C5" w:rsidP="00B62B99">
      <w:pPr>
        <w:spacing w:before="120"/>
        <w:ind w:firstLine="426"/>
      </w:pPr>
      <w:r>
        <w:t xml:space="preserve">Így a megfelelő eredmények érdekében célszerű felhasználni a borultság vizsgálat eredményeit, és amennyiben </w:t>
      </w:r>
      <w:proofErr w:type="spellStart"/>
      <w:r>
        <w:t>Stratus</w:t>
      </w:r>
      <w:proofErr w:type="spellEnd"/>
      <w:r>
        <w:t xml:space="preserve"> típusú felhőzetünk volt, "Nem meghatározható"</w:t>
      </w:r>
      <w:proofErr w:type="spellStart"/>
      <w:r>
        <w:t>-nak</w:t>
      </w:r>
      <w:proofErr w:type="spellEnd"/>
      <w:r>
        <w:t xml:space="preserve"> tekinteni az irányt.</w:t>
      </w:r>
      <w:r w:rsidR="00156207">
        <w:t xml:space="preserve"> </w:t>
      </w:r>
      <w:r w:rsidR="00295807">
        <w:t>U</w:t>
      </w:r>
      <w:r w:rsidR="00156207">
        <w:t>gyan ezt tehetjük esőzés esetén is, mivel a búrán lévő esőcseppek miatt a helyes detektálás lehetetlen, ráadásul csapadékhoz a legtöbb esetben 8 oktás homogén felhőzet tartozik.</w:t>
      </w:r>
      <w:r w:rsidR="005A22CB">
        <w:t xml:space="preserve"> Ebből adódóan egy újabb témakör az esőzés detektálása, </w:t>
      </w:r>
      <w:r w:rsidR="007C2B5A">
        <w:t>melynek eredményével a fent leírt esetet elkerülhetjük.</w:t>
      </w:r>
    </w:p>
    <w:p w14:paraId="5DCA1A7C" w14:textId="77777777" w:rsidR="008F381F" w:rsidRDefault="008F381F" w:rsidP="008F381F"/>
    <w:p w14:paraId="2D66DEA4" w14:textId="77777777" w:rsidR="00AA5240" w:rsidRPr="008F381F" w:rsidRDefault="00AA5240" w:rsidP="00AA5240">
      <w:pPr>
        <w:spacing w:after="160" w:line="259" w:lineRule="auto"/>
        <w:rPr>
          <w:rFonts w:eastAsiaTheme="majorEastAsia"/>
          <w:b/>
          <w:color w:val="000000" w:themeColor="text1"/>
        </w:rPr>
      </w:pPr>
      <w:r w:rsidRPr="00E05D93">
        <w:br w:type="page"/>
      </w:r>
    </w:p>
    <w:p w14:paraId="5E77FA04" w14:textId="77777777" w:rsidR="00AC4463" w:rsidRPr="00F93BA7" w:rsidRDefault="00AC4463" w:rsidP="00AC4463">
      <w:pPr>
        <w:pStyle w:val="Cmsor1"/>
      </w:pPr>
      <w:bookmarkStart w:id="46" w:name="h.un879yelueqm" w:colFirst="0" w:colLast="0"/>
      <w:bookmarkStart w:id="47" w:name="_Toc385287733"/>
      <w:bookmarkStart w:id="48" w:name="_Toc403718737"/>
      <w:bookmarkStart w:id="49" w:name="_Toc369881019"/>
      <w:bookmarkEnd w:id="46"/>
      <w:r>
        <w:rPr>
          <w:highlight w:val="white"/>
        </w:rPr>
        <w:lastRenderedPageBreak/>
        <w:t>4</w:t>
      </w:r>
      <w:r w:rsidRPr="00C65D87">
        <w:rPr>
          <w:highlight w:val="white"/>
        </w:rPr>
        <w:t>. Esőzés kezdetének és befejeződésének megállapítása</w:t>
      </w:r>
      <w:bookmarkEnd w:id="47"/>
      <w:bookmarkEnd w:id="48"/>
    </w:p>
    <w:p w14:paraId="3BBF4D63" w14:textId="77777777" w:rsidR="00AC4463" w:rsidRPr="00F93BA7" w:rsidRDefault="00AC4463" w:rsidP="00AC4463">
      <w:pPr>
        <w:pStyle w:val="Cmsor2"/>
      </w:pPr>
      <w:bookmarkStart w:id="50" w:name="h.1pkn6t5ruhky" w:colFirst="0" w:colLast="0"/>
      <w:bookmarkStart w:id="51" w:name="_Toc385287734"/>
      <w:bookmarkStart w:id="52" w:name="_Toc403718738"/>
      <w:bookmarkEnd w:id="50"/>
      <w:r>
        <w:rPr>
          <w:highlight w:val="white"/>
        </w:rPr>
        <w:t>4</w:t>
      </w:r>
      <w:r w:rsidRPr="00F93BA7">
        <w:rPr>
          <w:highlight w:val="white"/>
        </w:rPr>
        <w:t>.1. Cél meghatározása</w:t>
      </w:r>
      <w:bookmarkEnd w:id="51"/>
      <w:bookmarkEnd w:id="52"/>
    </w:p>
    <w:p w14:paraId="350891F4" w14:textId="77777777" w:rsidR="00AC4463" w:rsidRPr="00F93BA7" w:rsidRDefault="00AC4463" w:rsidP="00AC4463">
      <w:r w:rsidRPr="00F93BA7">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F93BA7">
        <w:t>ünket</w:t>
      </w:r>
      <w:r w:rsidRPr="00F93BA7">
        <w:rPr>
          <w:highlight w:val="white"/>
        </w:rPr>
        <w:t xml:space="preserve"> használja.</w:t>
      </w:r>
    </w:p>
    <w:p w14:paraId="24D3FFF4" w14:textId="77777777" w:rsidR="00AC4463" w:rsidRPr="00F93BA7" w:rsidRDefault="00AC4463" w:rsidP="00AC4463">
      <w:r w:rsidRPr="00F93BA7">
        <w:rPr>
          <w:highlight w:val="white"/>
        </w:rPr>
        <w:t xml:space="preserve">Célunk tehát képfeldolgozással lehető legpontosabban meghatározni, hogy épp esik-e az adott időpillanatban, és ebből kikövetkeztetni, hogy mikor kezdett esni és mikor fejeződött be. Ám </w:t>
      </w:r>
      <w:r w:rsidRPr="00F93BA7">
        <w:t>esetünkben</w:t>
      </w:r>
      <w:r w:rsidRPr="00F93BA7">
        <w:rPr>
          <w:highlight w:val="white"/>
        </w:rPr>
        <w:t xml:space="preserve"> kényszerfeltételek adottak. A</w:t>
      </w:r>
      <w:r w:rsidRPr="00F93BA7">
        <w:t xml:space="preserve">z OMSZ által használt </w:t>
      </w:r>
      <w:r w:rsidRPr="00F93BA7">
        <w:rPr>
          <w:highlight w:val="white"/>
        </w:rPr>
        <w:t xml:space="preserve">képszolgáltató eszköz egy üvegbúra alatt helyezkedik el, melyet kihasználhatunk, ugyanis az esőcseppek bizonyos ideig megmaradnak az üveg felszínén. Ez önmagában </w:t>
      </w:r>
      <w:r>
        <w:rPr>
          <w:highlight w:val="white"/>
        </w:rPr>
        <w:t>lehetőséget biztosít a kiértékelésre</w:t>
      </w:r>
      <w:r w:rsidRPr="00F93BA7">
        <w:rPr>
          <w:highlight w:val="white"/>
        </w:rPr>
        <w:t>, ám csak 10 percenként készül három fényképet tartalmazó sorozatkép, emiatt a pontos időpontokat csak megbecsülni tudjuk. További nehézségeket okoz az, hogy a kamer</w:t>
      </w:r>
      <w:r>
        <w:rPr>
          <w:highlight w:val="white"/>
        </w:rPr>
        <w:t xml:space="preserve">a </w:t>
      </w:r>
      <w:r w:rsidRPr="00F93BA7">
        <w:rPr>
          <w:highlight w:val="white"/>
        </w:rPr>
        <w:t>fókusz</w:t>
      </w:r>
      <w:r>
        <w:rPr>
          <w:highlight w:val="white"/>
        </w:rPr>
        <w:t>a</w:t>
      </w:r>
      <w:r w:rsidRPr="00F93BA7">
        <w:rPr>
          <w:highlight w:val="white"/>
        </w:rPr>
        <w:t xml:space="preserve"> végtelenre van állítva, így az elkészült képeken élesen kivehetőek az esőcseppek illetve a háttér is, mely lehet egy torony, egy városrész, attól függően,</w:t>
      </w:r>
      <w:r>
        <w:rPr>
          <w:highlight w:val="white"/>
        </w:rPr>
        <w:t xml:space="preserve"> hogy hol helyezték el a kamerát</w:t>
      </w:r>
      <w:r w:rsidRPr="00F93BA7">
        <w:rPr>
          <w:highlight w:val="white"/>
        </w:rPr>
        <w:t>. Ahhoz, hogy kialakítsuk a</w:t>
      </w:r>
      <w:r>
        <w:rPr>
          <w:highlight w:val="white"/>
        </w:rPr>
        <w:t xml:space="preserve">z </w:t>
      </w:r>
      <w:r w:rsidRPr="00F93BA7">
        <w:rPr>
          <w:highlight w:val="white"/>
        </w:rPr>
        <w:t>optimális algoritmust, ismernünk kell, hogy milyen tulajdonságokkal rendelkezik egy esőcsepp, mely egy üveglapon – esetünkben egy burán – landol.</w:t>
      </w:r>
    </w:p>
    <w:p w14:paraId="740F03F6" w14:textId="77777777" w:rsidR="00AC4463" w:rsidRPr="00F93BA7" w:rsidRDefault="00AC4463" w:rsidP="00AC4463">
      <w:pPr>
        <w:pStyle w:val="Cmsor2"/>
      </w:pPr>
      <w:bookmarkStart w:id="53" w:name="h.tk88o6zev3nf" w:colFirst="0" w:colLast="0"/>
      <w:bookmarkStart w:id="54" w:name="_Toc385287735"/>
      <w:bookmarkStart w:id="55" w:name="_Toc403718739"/>
      <w:bookmarkEnd w:id="53"/>
      <w:r>
        <w:rPr>
          <w:highlight w:val="white"/>
        </w:rPr>
        <w:t>4</w:t>
      </w:r>
      <w:r w:rsidRPr="00F93BA7">
        <w:rPr>
          <w:highlight w:val="white"/>
        </w:rPr>
        <w:t>.2. Esőcseppek fizikai jellemzői</w:t>
      </w:r>
      <w:bookmarkEnd w:id="54"/>
      <w:bookmarkEnd w:id="55"/>
    </w:p>
    <w:p w14:paraId="7F17E9C7" w14:textId="1ACDB7B8" w:rsidR="00AC4463" w:rsidRPr="00F93BA7" w:rsidRDefault="00AC4463" w:rsidP="00AC4463">
      <w:r w:rsidRPr="00F93BA7">
        <w:rPr>
          <w:highlight w:val="white"/>
        </w:rPr>
        <w:t xml:space="preserve">Az esőcseppek becsapódáskor egy gyors torzuláson mennek keresztül, mely jelenség gyakran valamilyen szintű rezgésre utal. Mivel a </w:t>
      </w:r>
      <w:proofErr w:type="gramStart"/>
      <w:r w:rsidRPr="00F93BA7">
        <w:rPr>
          <w:highlight w:val="white"/>
        </w:rPr>
        <w:t>rezgés számunkra</w:t>
      </w:r>
      <w:proofErr w:type="gramEnd"/>
      <w:r w:rsidRPr="00F93BA7">
        <w:rPr>
          <w:highlight w:val="white"/>
        </w:rPr>
        <w:t xml:space="preserve"> nem szignifikáns, ezért az esőcseppet vehetjük egy fix alakzatnak. Az, hogy ez hogyan néz ki, függ a méretétől. </w:t>
      </w:r>
      <w:proofErr w:type="gramStart"/>
      <w:r w:rsidRPr="00F93BA7">
        <w:rPr>
          <w:highlight w:val="white"/>
        </w:rPr>
        <w:t xml:space="preserve">Egy kisebb csepp inkább gömbölyded formát ölt, míg a méret növekedésével egyre inkább egy </w:t>
      </w:r>
      <w:r w:rsidR="00295807">
        <w:rPr>
          <w:highlight w:val="white"/>
        </w:rPr>
        <w:t>eltorzult</w:t>
      </w:r>
      <w:r w:rsidRPr="00F93BA7">
        <w:rPr>
          <w:highlight w:val="white"/>
        </w:rPr>
        <w:t xml:space="preserve"> </w:t>
      </w:r>
      <w:r w:rsidR="00295807">
        <w:rPr>
          <w:highlight w:val="white"/>
        </w:rPr>
        <w:t>ellipszis</w:t>
      </w:r>
      <w:r w:rsidRPr="00F93BA7">
        <w:rPr>
          <w:highlight w:val="white"/>
        </w:rPr>
        <w:t xml:space="preserve"> felé tendál.</w:t>
      </w:r>
      <w:proofErr w:type="gramEnd"/>
      <w:r w:rsidRPr="00F93BA7">
        <w:rPr>
          <w:highlight w:val="white"/>
        </w:rPr>
        <w:t xml:space="preserve"> </w:t>
      </w:r>
      <w:r>
        <w:rPr>
          <w:highlight w:val="white"/>
        </w:rPr>
        <w:fldChar w:fldCharType="begin" w:fldLock="1"/>
      </w:r>
      <w:r w:rsidR="00310499">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formattedCitation" : "[12]", "plainTextFormattedCitation" : "[12]", "previouslyFormattedCitation" : "[11]" }, "properties" : { "noteIndex" : 0 }, "schema" : "https://github.com/citation-style-language/schema/raw/master/csl-citation.json" }</w:instrText>
      </w:r>
      <w:r>
        <w:rPr>
          <w:highlight w:val="white"/>
        </w:rPr>
        <w:fldChar w:fldCharType="separate"/>
      </w:r>
      <w:r w:rsidR="00310499" w:rsidRPr="00310499">
        <w:rPr>
          <w:noProof/>
          <w:highlight w:val="white"/>
        </w:rPr>
        <w:t>[12]</w:t>
      </w:r>
      <w:r>
        <w:rPr>
          <w:highlight w:val="white"/>
        </w:rPr>
        <w:fldChar w:fldCharType="end"/>
      </w:r>
    </w:p>
    <w:p w14:paraId="53706968" w14:textId="0943E943" w:rsidR="00AC4463" w:rsidRPr="00F93BA7" w:rsidRDefault="00AC4463" w:rsidP="00AC4463">
      <w:proofErr w:type="gramStart"/>
      <w:r w:rsidRPr="00F93BA7">
        <w:rPr>
          <w:highlight w:val="white"/>
        </w:rPr>
        <w:t>Számunkra még ennél is fontosabb jellemzők a következők</w:t>
      </w:r>
      <w:proofErr w:type="gramEnd"/>
      <w:r>
        <w:rPr>
          <w:highlight w:val="white"/>
        </w:rPr>
        <w:t xml:space="preserve"> </w:t>
      </w:r>
      <w:r>
        <w:rPr>
          <w:highlight w:val="white"/>
        </w:rPr>
        <w:fldChar w:fldCharType="begin" w:fldLock="1"/>
      </w:r>
      <w:r w:rsidR="00310499">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Pr>
          <w:highlight w:val="white"/>
        </w:rPr>
        <w:fldChar w:fldCharType="separate"/>
      </w:r>
      <w:r w:rsidR="00310499" w:rsidRPr="00310499">
        <w:rPr>
          <w:noProof/>
          <w:highlight w:val="white"/>
        </w:rPr>
        <w:t>[13]</w:t>
      </w:r>
      <w:r>
        <w:rPr>
          <w:highlight w:val="white"/>
        </w:rPr>
        <w:fldChar w:fldCharType="end"/>
      </w:r>
      <w:r w:rsidRPr="00F93BA7">
        <w:rPr>
          <w:highlight w:val="white"/>
        </w:rPr>
        <w:t>:</w:t>
      </w:r>
    </w:p>
    <w:p w14:paraId="1A88AD33" w14:textId="77777777" w:rsidR="00AC4463" w:rsidRPr="00F93BA7" w:rsidRDefault="00AC4463" w:rsidP="00AC4463">
      <w:pPr>
        <w:pStyle w:val="Listaszerbekezds"/>
        <w:numPr>
          <w:ilvl w:val="0"/>
          <w:numId w:val="5"/>
        </w:numPr>
      </w:pPr>
      <w:r w:rsidRPr="00C65D87">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14:paraId="08693F05" w14:textId="77777777" w:rsidR="00AC4463" w:rsidRPr="00F93BA7" w:rsidRDefault="00AC4463" w:rsidP="00AC4463">
      <w:pPr>
        <w:pStyle w:val="Listaszerbekezds"/>
        <w:numPr>
          <w:ilvl w:val="0"/>
          <w:numId w:val="5"/>
        </w:numPr>
      </w:pPr>
      <w:r w:rsidRPr="00C65D87">
        <w:rPr>
          <w:highlight w:val="white"/>
        </w:rPr>
        <w:t>A cseppek átlátszóak.</w:t>
      </w:r>
    </w:p>
    <w:p w14:paraId="48A34CDA" w14:textId="5F08FC34" w:rsidR="00AC4463" w:rsidRPr="00F93BA7" w:rsidRDefault="00AC4463" w:rsidP="00AC4463">
      <w:pPr>
        <w:pStyle w:val="Listaszerbekezds"/>
        <w:numPr>
          <w:ilvl w:val="0"/>
          <w:numId w:val="5"/>
        </w:numPr>
      </w:pPr>
      <w:r w:rsidRPr="00C65D87">
        <w:rPr>
          <w:highlight w:val="white"/>
        </w:rPr>
        <w:t>Világosabbak a háttértől, mely az égbolt fényerejének köszönhető</w:t>
      </w:r>
      <w:r>
        <w:t xml:space="preserve"> (lásd 1</w:t>
      </w:r>
      <w:r w:rsidR="00B32731">
        <w:t>4</w:t>
      </w:r>
      <w:r>
        <w:t>. ábra).</w:t>
      </w:r>
    </w:p>
    <w:p w14:paraId="3BC81D37" w14:textId="77777777" w:rsidR="00AC4463" w:rsidRDefault="00AC4463" w:rsidP="00AC4463">
      <w:pPr>
        <w:pStyle w:val="Listaszerbekezds"/>
        <w:numPr>
          <w:ilvl w:val="0"/>
          <w:numId w:val="5"/>
        </w:numPr>
      </w:pPr>
      <w:r w:rsidRPr="00C65D87">
        <w:rPr>
          <w:highlight w:val="white"/>
        </w:rPr>
        <w:t>A fókusz csökkenésével a cseppek mérete egyre nagyobbnak tűnik és kevésbé detektálható az erősen elmosódott hatás miatt.</w:t>
      </w:r>
    </w:p>
    <w:p w14:paraId="07158E8A" w14:textId="77777777" w:rsidR="00AC4463" w:rsidRDefault="00AC4463" w:rsidP="00AC4463">
      <w:pPr>
        <w:keepNext/>
        <w:ind w:firstLine="0"/>
        <w:jc w:val="center"/>
      </w:pPr>
      <w:r>
        <w:rPr>
          <w:noProof/>
        </w:rPr>
        <w:lastRenderedPageBreak/>
        <w:drawing>
          <wp:inline distT="0" distB="0" distL="0" distR="0" wp14:anchorId="59A40DC8" wp14:editId="05B191CB">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732702" cy="1917590"/>
                    </a:xfrm>
                    <a:prstGeom prst="rect">
                      <a:avLst/>
                    </a:prstGeom>
                  </pic:spPr>
                </pic:pic>
              </a:graphicData>
            </a:graphic>
          </wp:inline>
        </w:drawing>
      </w:r>
    </w:p>
    <w:p w14:paraId="610A0984" w14:textId="77777777" w:rsidR="00AC4463" w:rsidRPr="00F93BA7" w:rsidRDefault="00F41830" w:rsidP="00AC4463">
      <w:pPr>
        <w:pStyle w:val="Kpalrs"/>
      </w:pPr>
      <w:r>
        <w:fldChar w:fldCharType="begin"/>
      </w:r>
      <w:r>
        <w:instrText xml:space="preserve"> SEQ ábra \* ARABIC </w:instrText>
      </w:r>
      <w:r>
        <w:fldChar w:fldCharType="separate"/>
      </w:r>
      <w:r w:rsidR="00CF0A90">
        <w:rPr>
          <w:noProof/>
        </w:rPr>
        <w:t>14</w:t>
      </w:r>
      <w:r>
        <w:rPr>
          <w:noProof/>
        </w:rPr>
        <w:fldChar w:fldCharType="end"/>
      </w:r>
      <w:r w:rsidR="00AC4463">
        <w:t>. ábra - Megfigyelhetőek az esőcseppek</w:t>
      </w:r>
      <w:r w:rsidR="00AC4463">
        <w:rPr>
          <w:noProof/>
        </w:rPr>
        <w:t xml:space="preserve"> jellemzői, többek között az, hogy világosabbak, mint a háttér.</w:t>
      </w:r>
    </w:p>
    <w:p w14:paraId="591BEE6F" w14:textId="77777777" w:rsidR="00AC4463" w:rsidRPr="00F93BA7" w:rsidRDefault="00AC4463" w:rsidP="00AC4463">
      <w:r w:rsidRPr="00F93BA7">
        <w:rPr>
          <w:highlight w:val="white"/>
        </w:rPr>
        <w:t xml:space="preserve">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w:t>
      </w:r>
      <w:r>
        <w:rPr>
          <w:highlight w:val="white"/>
        </w:rPr>
        <w:t>–</w:t>
      </w:r>
      <w:r w:rsidRPr="00F93BA7">
        <w:rPr>
          <w:highlight w:val="white"/>
        </w:rPr>
        <w:t xml:space="preserve"> ez utóbbiak főleg a</w:t>
      </w:r>
      <w:r w:rsidRPr="00F93BA7">
        <w:t xml:space="preserve"> világos területeken </w:t>
      </w:r>
      <w:r>
        <w:t>–</w:t>
      </w:r>
      <w:r w:rsidRPr="00F93BA7">
        <w:rPr>
          <w:highlight w:val="white"/>
        </w:rPr>
        <w:t>, így minden szempontot figyelembe kell vennünk detektáláskor. Éldetektáló algoritmusunk remekül alkalmazható azon esetekre, amikor a cseppek élesen elkülönülnek a háttért</w:t>
      </w:r>
      <w:r>
        <w:rPr>
          <w:highlight w:val="white"/>
        </w:rPr>
        <w:t>ő</w:t>
      </w:r>
      <w:r w:rsidRPr="00F93BA7">
        <w:rPr>
          <w:highlight w:val="white"/>
        </w:rPr>
        <w:t>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14:paraId="1F96FE3B" w14:textId="77777777" w:rsidR="00AC4463" w:rsidRPr="00F93BA7" w:rsidRDefault="00AC4463" w:rsidP="00AC4463">
      <w:pPr>
        <w:pStyle w:val="Cmsor2"/>
      </w:pPr>
      <w:bookmarkStart w:id="56" w:name="h.woy372w68p6g" w:colFirst="0" w:colLast="0"/>
      <w:bookmarkStart w:id="57" w:name="_Toc385287736"/>
      <w:bookmarkStart w:id="58" w:name="_Toc403718740"/>
      <w:bookmarkEnd w:id="56"/>
      <w:r>
        <w:rPr>
          <w:highlight w:val="white"/>
        </w:rPr>
        <w:t>4</w:t>
      </w:r>
      <w:r w:rsidRPr="00F93BA7">
        <w:rPr>
          <w:highlight w:val="white"/>
        </w:rPr>
        <w:t xml:space="preserve">.3. </w:t>
      </w:r>
      <w:r>
        <w:t xml:space="preserve">Az </w:t>
      </w:r>
      <w:proofErr w:type="gramStart"/>
      <w:r w:rsidRPr="00F93BA7">
        <w:t>esődetektálás</w:t>
      </w:r>
      <w:r>
        <w:t xml:space="preserve"> </w:t>
      </w:r>
      <w:bookmarkEnd w:id="57"/>
      <w:r>
        <w:t xml:space="preserve"> lehetőségei</w:t>
      </w:r>
      <w:bookmarkEnd w:id="58"/>
      <w:proofErr w:type="gramEnd"/>
    </w:p>
    <w:p w14:paraId="7EA3D21B" w14:textId="77777777" w:rsidR="00AC4463" w:rsidRPr="00F93BA7" w:rsidRDefault="00AC4463" w:rsidP="00AC4463">
      <w:pPr>
        <w:pStyle w:val="Cmsor3"/>
      </w:pPr>
      <w:bookmarkStart w:id="59" w:name="h.z33egx7lasbn" w:colFirst="0" w:colLast="0"/>
      <w:bookmarkStart w:id="60" w:name="_Toc385287737"/>
      <w:bookmarkStart w:id="61" w:name="_Toc403718741"/>
      <w:bookmarkEnd w:id="59"/>
      <w:r>
        <w:rPr>
          <w:highlight w:val="white"/>
        </w:rPr>
        <w:t>4</w:t>
      </w:r>
      <w:r w:rsidRPr="00F93BA7">
        <w:rPr>
          <w:highlight w:val="white"/>
        </w:rPr>
        <w:t>.3.1. Esővonalak detektálása hisztogram vizsgálattal mozgókép sorozaton</w:t>
      </w:r>
      <w:bookmarkEnd w:id="60"/>
      <w:bookmarkEnd w:id="61"/>
    </w:p>
    <w:p w14:paraId="6DC04A3F" w14:textId="2F1D7FE6" w:rsidR="00AC4463" w:rsidRPr="00F93BA7" w:rsidRDefault="00AC4463" w:rsidP="00AC4463">
      <w:r w:rsidRPr="00F93BA7">
        <w:rPr>
          <w:highlight w:val="white"/>
        </w:rPr>
        <w:t xml:space="preserve">Létezik olyan megközelítése a problémának, amely egy videó képeinek a feldolgozásával kísérli meg az eső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w:t>
      </w:r>
      <w:proofErr w:type="gramStart"/>
      <w:r w:rsidRPr="00F93BA7">
        <w:rPr>
          <w:highlight w:val="white"/>
        </w:rPr>
        <w:t xml:space="preserve">Következő feladatunk </w:t>
      </w:r>
      <w:r>
        <w:rPr>
          <w:highlight w:val="white"/>
        </w:rPr>
        <w:t>elhagyni</w:t>
      </w:r>
      <w:r w:rsidRPr="00F93BA7">
        <w:rPr>
          <w:highlight w:val="white"/>
        </w:rPr>
        <w:t xml:space="preserve"> azokat az objektumokat, melyek nem az esővonalak által generált különbséget eredményezik</w:t>
      </w:r>
      <w:proofErr w:type="gramEnd"/>
      <w:r>
        <w:rPr>
          <w:highlight w:val="white"/>
        </w:rPr>
        <w:t xml:space="preserve"> </w:t>
      </w:r>
      <w:r>
        <w:rPr>
          <w:highlight w:val="white"/>
        </w:rPr>
        <w:fldChar w:fldCharType="begin" w:fldLock="1"/>
      </w:r>
      <w:r w:rsidR="00310499">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Pr>
          <w:highlight w:val="white"/>
        </w:rPr>
        <w:fldChar w:fldCharType="separate"/>
      </w:r>
      <w:r w:rsidR="00310499" w:rsidRPr="00310499">
        <w:rPr>
          <w:noProof/>
          <w:highlight w:val="white"/>
        </w:rPr>
        <w:t>[14]</w:t>
      </w:r>
      <w:r>
        <w:rPr>
          <w:highlight w:val="white"/>
        </w:rPr>
        <w:fldChar w:fldCharType="end"/>
      </w:r>
      <w:r>
        <w:t>.</w:t>
      </w:r>
    </w:p>
    <w:p w14:paraId="04ED3738" w14:textId="357E1F3B" w:rsidR="00AC4463" w:rsidRPr="00F93BA7" w:rsidRDefault="00AC4463" w:rsidP="00AC4463">
      <w:pPr>
        <w:tabs>
          <w:tab w:val="right" w:pos="9072"/>
        </w:tabs>
      </w:pPr>
      <w:r w:rsidRPr="00F93BA7">
        <w:rPr>
          <w:highlight w:val="white"/>
        </w:rPr>
        <w:t xml:space="preserve">E módszer szerint először szükségünk van két kiválasztó szabály alkalmazására, egyik a fényerősségen alapszik, a második pedig az objektumok méretén. Az egyes területeken az előtér intenzitásértékeit </w:t>
      </w:r>
      <w:r>
        <w:rPr>
          <w:highlight w:val="white"/>
        </w:rPr>
        <w:t>(</w:t>
      </w:r>
      <w:r w:rsidRPr="00F93BA7">
        <w:rPr>
          <w:i/>
          <w:highlight w:val="white"/>
        </w:rPr>
        <w:t>I</w:t>
      </w:r>
      <w:r w:rsidRPr="00F93BA7">
        <w:rPr>
          <w:i/>
          <w:highlight w:val="white"/>
          <w:vertAlign w:val="subscript"/>
        </w:rPr>
        <w:t>FG</w:t>
      </w:r>
      <w:r>
        <w:rPr>
          <w:highlight w:val="white"/>
        </w:rPr>
        <w:t xml:space="preserve">) </w:t>
      </w:r>
      <w:r w:rsidRPr="00F93BA7">
        <w:rPr>
          <w:highlight w:val="white"/>
        </w:rPr>
        <w:t xml:space="preserve">kivonjuk a háttérmodell </w:t>
      </w:r>
      <w:r>
        <w:rPr>
          <w:highlight w:val="white"/>
        </w:rPr>
        <w:t>(</w:t>
      </w:r>
      <w:r w:rsidRPr="00F93BA7">
        <w:rPr>
          <w:i/>
          <w:highlight w:val="white"/>
        </w:rPr>
        <w:t>I</w:t>
      </w:r>
      <w:r w:rsidRPr="00F93BA7">
        <w:rPr>
          <w:i/>
          <w:highlight w:val="white"/>
          <w:vertAlign w:val="subscript"/>
        </w:rPr>
        <w:t>BG</w:t>
      </w:r>
      <w:r>
        <w:rPr>
          <w:highlight w:val="white"/>
        </w:rPr>
        <w:t xml:space="preserve">) </w:t>
      </w:r>
      <w:r w:rsidRPr="00F93BA7">
        <w:rPr>
          <w:highlight w:val="white"/>
        </w:rPr>
        <w:t>intenzitásérték</w:t>
      </w:r>
      <w:r>
        <w:rPr>
          <w:highlight w:val="white"/>
        </w:rPr>
        <w:t>ét</w:t>
      </w:r>
      <w:r w:rsidRPr="00F93BA7">
        <w:rPr>
          <w:highlight w:val="white"/>
        </w:rPr>
        <w:t xml:space="preserve"> a (</w:t>
      </w:r>
      <w:r>
        <w:rPr>
          <w:highlight w:val="white"/>
        </w:rPr>
        <w:t>16</w:t>
      </w:r>
      <w:r w:rsidRPr="00F93BA7">
        <w:rPr>
          <w:highlight w:val="white"/>
        </w:rPr>
        <w:t xml:space="preserve">) képlet szerint. Ha az eredmény egy adott küszöbérték fölött van, akkor feltehetőleg egy esővonalról van szó. </w:t>
      </w:r>
      <w:proofErr w:type="gramStart"/>
      <w:r w:rsidRPr="00F93BA7">
        <w:rPr>
          <w:highlight w:val="white"/>
        </w:rPr>
        <w:t>Továbbá a méreteiben kiugró objektumokról feltételezhetjük, hogy nem esőcseppek, hanem például egy mozgó gépjármű, vagy egy fa, amelyet a szél mozgatja</w:t>
      </w:r>
      <w:proofErr w:type="gramEnd"/>
      <w:r>
        <w:rPr>
          <w:highlight w:val="white"/>
        </w:rPr>
        <w:t xml:space="preserve"> </w:t>
      </w:r>
      <w:r>
        <w:rPr>
          <w:highlight w:val="white"/>
        </w:rPr>
        <w:fldChar w:fldCharType="begin" w:fldLock="1"/>
      </w:r>
      <w:r w:rsidR="00310499">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Pr>
          <w:highlight w:val="white"/>
        </w:rPr>
        <w:fldChar w:fldCharType="separate"/>
      </w:r>
      <w:r w:rsidR="00310499" w:rsidRPr="00310499">
        <w:rPr>
          <w:noProof/>
          <w:highlight w:val="white"/>
        </w:rPr>
        <w:t>[14]</w:t>
      </w:r>
      <w:r>
        <w:rPr>
          <w:highlight w:val="white"/>
        </w:rPr>
        <w:fldChar w:fldCharType="end"/>
      </w:r>
      <w:r>
        <w:t>.</w:t>
      </w:r>
    </w:p>
    <w:p w14:paraId="1B6C1B37" w14:textId="77777777" w:rsidR="00AC4463" w:rsidRPr="00F93BA7" w:rsidRDefault="00AC4463" w:rsidP="00AC4463">
      <w:pPr>
        <w:tabs>
          <w:tab w:val="right" w:pos="9072"/>
        </w:tabs>
      </w:pPr>
      <w:r w:rsidRPr="00F93BA7">
        <w:rPr>
          <w:i/>
          <w:highlight w:val="white"/>
        </w:rPr>
        <w:t>ΔI =</w:t>
      </w:r>
      <w:r>
        <w:rPr>
          <w:i/>
          <w:highlight w:val="white"/>
        </w:rPr>
        <w:t xml:space="preserve"> </w:t>
      </w:r>
      <w:proofErr w:type="spellStart"/>
      <w:proofErr w:type="gramStart"/>
      <w:r>
        <w:rPr>
          <w:highlight w:val="white"/>
        </w:rPr>
        <w:t>abs</w:t>
      </w:r>
      <w:proofErr w:type="spellEnd"/>
      <w:r>
        <w:rPr>
          <w:highlight w:val="white"/>
        </w:rPr>
        <w:t>(</w:t>
      </w:r>
      <w:proofErr w:type="gramEnd"/>
      <w:r w:rsidRPr="00F93BA7">
        <w:rPr>
          <w:i/>
          <w:highlight w:val="white"/>
        </w:rPr>
        <w:t>I</w:t>
      </w:r>
      <w:r w:rsidRPr="00F93BA7">
        <w:rPr>
          <w:i/>
          <w:highlight w:val="white"/>
          <w:vertAlign w:val="subscript"/>
        </w:rPr>
        <w:t>FG</w:t>
      </w:r>
      <w:r w:rsidRPr="00F93BA7">
        <w:rPr>
          <w:i/>
          <w:highlight w:val="white"/>
        </w:rPr>
        <w:t xml:space="preserve"> −I</w:t>
      </w:r>
      <w:r w:rsidRPr="00F93BA7">
        <w:rPr>
          <w:i/>
          <w:highlight w:val="white"/>
          <w:vertAlign w:val="subscript"/>
        </w:rPr>
        <w:t>BG</w:t>
      </w:r>
      <w:r w:rsidRPr="00F93BA7">
        <w:rPr>
          <w:i/>
          <w:highlight w:val="white"/>
        </w:rPr>
        <w:t xml:space="preserve"> </w:t>
      </w:r>
      <w:r>
        <w:rPr>
          <w:highlight w:val="white"/>
        </w:rPr>
        <w:t xml:space="preserve">) </w:t>
      </w:r>
      <w:r w:rsidRPr="00F93BA7">
        <w:rPr>
          <w:i/>
          <w:highlight w:val="white"/>
        </w:rPr>
        <w:t>≥</w:t>
      </w:r>
      <w:r>
        <w:rPr>
          <w:i/>
          <w:highlight w:val="white"/>
        </w:rPr>
        <w:t xml:space="preserve"> </w:t>
      </w:r>
      <w:r w:rsidRPr="00F93BA7">
        <w:rPr>
          <w:i/>
          <w:highlight w:val="white"/>
        </w:rPr>
        <w:t xml:space="preserve"> c</w:t>
      </w:r>
      <w:r w:rsidRPr="00F93BA7">
        <w:rPr>
          <w:highlight w:val="white"/>
        </w:rPr>
        <w:tab/>
        <w:t>(</w:t>
      </w:r>
      <w:r>
        <w:rPr>
          <w:highlight w:val="white"/>
        </w:rPr>
        <w:t>16</w:t>
      </w:r>
      <w:r w:rsidRPr="00F93BA7">
        <w:rPr>
          <w:highlight w:val="white"/>
        </w:rPr>
        <w:t>)</w:t>
      </w:r>
    </w:p>
    <w:p w14:paraId="1D5CC57B" w14:textId="2648E9A2" w:rsidR="00AC4463" w:rsidRPr="00F93BA7" w:rsidRDefault="00AC4463" w:rsidP="00AC4463">
      <w:r w:rsidRPr="00F93BA7">
        <w:rPr>
          <w:highlight w:val="white"/>
        </w:rPr>
        <w:t>Végül az objektumok orientációi alapján eldöntjük, hogy mely</w:t>
      </w:r>
      <w:r>
        <w:rPr>
          <w:highlight w:val="white"/>
        </w:rPr>
        <w:t>ik</w:t>
      </w:r>
      <w:r w:rsidRPr="00F93BA7">
        <w:rPr>
          <w:highlight w:val="white"/>
        </w:rPr>
        <w:t xml:space="preserve"> az, amely legjobban jellemzi az esővonalakat. </w:t>
      </w:r>
      <w:proofErr w:type="gramStart"/>
      <w:r w:rsidRPr="00F93BA7">
        <w:rPr>
          <w:highlight w:val="white"/>
        </w:rPr>
        <w:t>Ehhez az egyes irányokból hisztogramot számolunk, majd ez alapján biztosan megállapítha</w:t>
      </w:r>
      <w:r>
        <w:rPr>
          <w:highlight w:val="white"/>
        </w:rPr>
        <w:t>tóak a keresett vonalak (lásd 1</w:t>
      </w:r>
      <w:r w:rsidR="00B32731">
        <w:rPr>
          <w:highlight w:val="white"/>
        </w:rPr>
        <w:t>5</w:t>
      </w:r>
      <w:r>
        <w:rPr>
          <w:highlight w:val="white"/>
        </w:rPr>
        <w:t>. ábra)</w:t>
      </w:r>
      <w:proofErr w:type="gramEnd"/>
      <w:r>
        <w:t xml:space="preserve"> </w:t>
      </w:r>
      <w:r>
        <w:rPr>
          <w:highlight w:val="white"/>
        </w:rPr>
        <w:fldChar w:fldCharType="begin" w:fldLock="1"/>
      </w:r>
      <w:r w:rsidR="00310499">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Pr>
          <w:highlight w:val="white"/>
        </w:rPr>
        <w:fldChar w:fldCharType="separate"/>
      </w:r>
      <w:r w:rsidR="00310499" w:rsidRPr="00310499">
        <w:rPr>
          <w:noProof/>
          <w:highlight w:val="white"/>
        </w:rPr>
        <w:t>[14]</w:t>
      </w:r>
      <w:r>
        <w:rPr>
          <w:highlight w:val="white"/>
        </w:rPr>
        <w:fldChar w:fldCharType="end"/>
      </w:r>
      <w:r>
        <w:t>.</w:t>
      </w:r>
    </w:p>
    <w:p w14:paraId="0B10B184" w14:textId="77777777" w:rsidR="00AC4463" w:rsidRDefault="00AC4463" w:rsidP="00AC4463">
      <w:pPr>
        <w:keepNext/>
        <w:ind w:firstLine="0"/>
        <w:jc w:val="center"/>
      </w:pPr>
      <w:r>
        <w:rPr>
          <w:noProof/>
        </w:rPr>
        <w:lastRenderedPageBreak/>
        <w:drawing>
          <wp:inline distT="0" distB="0" distL="0" distR="0" wp14:anchorId="0832CDF3" wp14:editId="20139568">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5756550" cy="2283067"/>
                    </a:xfrm>
                    <a:prstGeom prst="rect">
                      <a:avLst/>
                    </a:prstGeom>
                  </pic:spPr>
                </pic:pic>
              </a:graphicData>
            </a:graphic>
          </wp:inline>
        </w:drawing>
      </w:r>
    </w:p>
    <w:p w14:paraId="1A76C06A" w14:textId="77777777" w:rsidR="00AC4463" w:rsidRPr="00480705" w:rsidRDefault="00AC4463" w:rsidP="00AC4463">
      <w:pPr>
        <w:pStyle w:val="Kpalrs"/>
        <w:rPr>
          <w:highlight w:val="white"/>
        </w:rPr>
      </w:pPr>
      <w:r w:rsidRPr="00480705">
        <w:rPr>
          <w:highlight w:val="white"/>
        </w:rPr>
        <w:fldChar w:fldCharType="begin"/>
      </w:r>
      <w:r w:rsidRPr="00480705">
        <w:rPr>
          <w:highlight w:val="white"/>
        </w:rPr>
        <w:instrText xml:space="preserve"> SEQ ábra \* ARABIC </w:instrText>
      </w:r>
      <w:r w:rsidRPr="00480705">
        <w:rPr>
          <w:highlight w:val="white"/>
        </w:rPr>
        <w:fldChar w:fldCharType="separate"/>
      </w:r>
      <w:r w:rsidR="00B32731">
        <w:rPr>
          <w:noProof/>
          <w:highlight w:val="white"/>
        </w:rPr>
        <w:t>15</w:t>
      </w:r>
      <w:r w:rsidRPr="00480705">
        <w:rPr>
          <w:highlight w:val="white"/>
        </w:rPr>
        <w:fldChar w:fldCharType="end"/>
      </w:r>
      <w:r w:rsidRPr="00480705">
        <w:t>. ábra - Eső detektálásának folyamata mozgóképen: (a) mozgó elemek detektálása háttér kivonásával; (b)</w:t>
      </w:r>
      <w:r>
        <w:t xml:space="preserve"> </w:t>
      </w:r>
      <w:r w:rsidRPr="00480705">
        <w:t>fényerősségi és méretbeli szabályok alkalmazásával a potenciális területek kiválasztása; (c) a vonalak irányaiból hisztogramot számolunk;(d) esőpixelek felismerése a hisztogram felhasználásával</w:t>
      </w:r>
      <w:r>
        <w:t xml:space="preserve"> </w:t>
      </w:r>
      <w:r>
        <w:rPr>
          <w:i w:val="0"/>
        </w:rPr>
        <w:t>[15]</w:t>
      </w:r>
      <w:r w:rsidRPr="00480705">
        <w:t>.</w:t>
      </w:r>
    </w:p>
    <w:p w14:paraId="58C06378" w14:textId="77777777" w:rsidR="00AC4463" w:rsidRPr="00F93BA7" w:rsidRDefault="00AC4463" w:rsidP="00AC4463">
      <w:r w:rsidRPr="00F93BA7">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14:paraId="67B4DEF0" w14:textId="77777777" w:rsidR="00AC4463" w:rsidRPr="00F93BA7" w:rsidRDefault="00AC4463" w:rsidP="00AC4463">
      <w:pPr>
        <w:pStyle w:val="Cmsor3"/>
      </w:pPr>
      <w:bookmarkStart w:id="62" w:name="h.bi29lsnla3zl" w:colFirst="0" w:colLast="0"/>
      <w:bookmarkStart w:id="63" w:name="_Toc385287738"/>
      <w:bookmarkStart w:id="64" w:name="_Toc403718742"/>
      <w:bookmarkEnd w:id="62"/>
      <w:r>
        <w:rPr>
          <w:highlight w:val="white"/>
        </w:rPr>
        <w:t>4</w:t>
      </w:r>
      <w:r w:rsidRPr="00F93BA7">
        <w:rPr>
          <w:highlight w:val="white"/>
        </w:rPr>
        <w:t>.3.2. Esőcseppek felismerése gépjármű szélvédőjén</w:t>
      </w:r>
      <w:bookmarkEnd w:id="63"/>
      <w:bookmarkEnd w:id="64"/>
    </w:p>
    <w:p w14:paraId="20D9900E" w14:textId="77777777" w:rsidR="00AC4463" w:rsidRPr="00F93BA7" w:rsidRDefault="00AC4463" w:rsidP="00AC4463">
      <w:r w:rsidRPr="00F93BA7">
        <w:rPr>
          <w:highlight w:val="white"/>
        </w:rPr>
        <w:t>Egy másik megközelítés</w:t>
      </w:r>
      <w:r>
        <w:rPr>
          <w:highlight w:val="white"/>
        </w:rPr>
        <w:t>,</w:t>
      </w:r>
      <w:r w:rsidRPr="00F93BA7">
        <w:rPr>
          <w:highlight w:val="white"/>
        </w:rPr>
        <w:t xml:space="preserve"> a</w:t>
      </w:r>
      <w:r>
        <w:rPr>
          <w:highlight w:val="white"/>
        </w:rPr>
        <w:t>mi jobban hasonlít a mi problémánkra</w:t>
      </w:r>
      <w:r w:rsidRPr="00F93BA7">
        <w:rPr>
          <w:highlight w:val="white"/>
        </w:rPr>
        <w:t>, ha az esőcseppeket keressük az adott képeken. Mivel egy átlagos kamera, webkamera nem képes olyan rövid záridővel fényképet készíteni, melyen a levegőben kivehetőek lennének a cseppek, így egy olyan helyet szükséges lefényképezni, ahol már becsapód</w:t>
      </w:r>
      <w:r>
        <w:rPr>
          <w:highlight w:val="white"/>
        </w:rPr>
        <w:t>ás történt</w:t>
      </w:r>
      <w:r w:rsidRPr="00F93BA7">
        <w:rPr>
          <w:highlight w:val="white"/>
        </w:rPr>
        <w: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14:paraId="55782E05" w14:textId="1449019E" w:rsidR="00AC4463" w:rsidRDefault="00AC4463" w:rsidP="00AC4463">
      <w:r w:rsidRPr="00F93BA7">
        <w:rPr>
          <w:highlight w:val="white"/>
        </w:rPr>
        <w:t xml:space="preserve">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w:t>
      </w:r>
      <w:proofErr w:type="gramStart"/>
      <w:r w:rsidRPr="00F93BA7">
        <w:rPr>
          <w:highlight w:val="white"/>
        </w:rPr>
        <w:t>Ezeket a jellemzőket felhasználva könnyedén felismerhetőek az egyes elmosódott foltok, melyek a nem fókuszban l</w:t>
      </w:r>
      <w:r>
        <w:rPr>
          <w:highlight w:val="white"/>
        </w:rPr>
        <w:t>évő esőcseppek miatt keletkeztek</w:t>
      </w:r>
      <w:proofErr w:type="gramEnd"/>
      <w:r>
        <w:rPr>
          <w:highlight w:val="white"/>
        </w:rPr>
        <w:t xml:space="preserve"> </w:t>
      </w:r>
      <w:r>
        <w:rPr>
          <w:highlight w:val="white"/>
        </w:rPr>
        <w:fldChar w:fldCharType="begin" w:fldLock="1"/>
      </w:r>
      <w:r w:rsidR="00310499">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Pr>
          <w:highlight w:val="white"/>
        </w:rPr>
        <w:fldChar w:fldCharType="separate"/>
      </w:r>
      <w:r w:rsidR="00310499" w:rsidRPr="00310499">
        <w:rPr>
          <w:noProof/>
          <w:highlight w:val="white"/>
        </w:rPr>
        <w:t>[13]</w:t>
      </w:r>
      <w:r>
        <w:rPr>
          <w:highlight w:val="white"/>
        </w:rPr>
        <w:fldChar w:fldCharType="end"/>
      </w:r>
      <w:r w:rsidRPr="00F93BA7">
        <w:rPr>
          <w:highlight w:val="white"/>
        </w:rPr>
        <w:t xml:space="preserve">, </w:t>
      </w:r>
      <w:r>
        <w:rPr>
          <w:highlight w:val="white"/>
        </w:rPr>
        <w:fldChar w:fldCharType="begin" w:fldLock="1"/>
      </w:r>
      <w:r w:rsidR="00310499">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formattedCitation" : "[15]", "plainTextFormattedCitation" : "[15]", "previouslyFormattedCitation" : "[14]" }, "properties" : { "noteIndex" : 0 }, "schema" : "https://github.com/citation-style-language/schema/raw/master/csl-citation.json" }</w:instrText>
      </w:r>
      <w:r>
        <w:rPr>
          <w:highlight w:val="white"/>
        </w:rPr>
        <w:fldChar w:fldCharType="separate"/>
      </w:r>
      <w:r w:rsidR="00310499" w:rsidRPr="00310499">
        <w:rPr>
          <w:noProof/>
          <w:highlight w:val="white"/>
        </w:rPr>
        <w:t>[15]</w:t>
      </w:r>
      <w:r>
        <w:rPr>
          <w:highlight w:val="white"/>
        </w:rPr>
        <w:fldChar w:fldCharType="end"/>
      </w:r>
      <w:r>
        <w:t>.</w:t>
      </w:r>
    </w:p>
    <w:p w14:paraId="7E8A53D9" w14:textId="77777777" w:rsidR="00AC4463" w:rsidRDefault="00AC4463" w:rsidP="00AC4463">
      <w:pPr>
        <w:keepNext/>
        <w:ind w:firstLine="0"/>
      </w:pPr>
      <w:r>
        <w:rPr>
          <w:noProof/>
        </w:rPr>
        <w:lastRenderedPageBreak/>
        <w:drawing>
          <wp:inline distT="0" distB="0" distL="0" distR="0" wp14:anchorId="2A577E1D" wp14:editId="798DF56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p w14:paraId="1BBFAA77" w14:textId="77777777" w:rsidR="00AC4463" w:rsidRPr="00F93BA7" w:rsidRDefault="00F41830" w:rsidP="00AC4463">
      <w:pPr>
        <w:pStyle w:val="Kpalrs"/>
      </w:pPr>
      <w:r>
        <w:fldChar w:fldCharType="begin"/>
      </w:r>
      <w:r>
        <w:instrText xml:space="preserve"> SEQ ábra \* ARABIC </w:instrText>
      </w:r>
      <w:r>
        <w:fldChar w:fldCharType="separate"/>
      </w:r>
      <w:r w:rsidR="00B32731">
        <w:rPr>
          <w:noProof/>
        </w:rPr>
        <w:t>16</w:t>
      </w:r>
      <w:r>
        <w:rPr>
          <w:noProof/>
        </w:rPr>
        <w:fldChar w:fldCharType="end"/>
      </w:r>
      <w:r w:rsidR="00AC4463">
        <w:t>. ábra - Esődetektálás teljes folyamata</w:t>
      </w:r>
    </w:p>
    <w:p w14:paraId="22FB49CF" w14:textId="77777777" w:rsidR="00AC4463" w:rsidRPr="00F93BA7" w:rsidRDefault="00AC4463" w:rsidP="00AC4463">
      <w:pPr>
        <w:pStyle w:val="Cmsor2"/>
      </w:pPr>
      <w:bookmarkStart w:id="65" w:name="h.7q7g54gaz88" w:colFirst="0" w:colLast="0"/>
      <w:bookmarkStart w:id="66" w:name="_Toc385287739"/>
      <w:bookmarkStart w:id="67" w:name="_Toc403718743"/>
      <w:bookmarkEnd w:id="65"/>
      <w:r>
        <w:rPr>
          <w:highlight w:val="white"/>
        </w:rPr>
        <w:t>4</w:t>
      </w:r>
      <w:r w:rsidRPr="00F93BA7">
        <w:rPr>
          <w:highlight w:val="white"/>
        </w:rPr>
        <w:t xml:space="preserve">.4. Esőcseppek detektálásának folyamata </w:t>
      </w:r>
      <w:proofErr w:type="spellStart"/>
      <w:r w:rsidRPr="00F93BA7">
        <w:rPr>
          <w:highlight w:val="white"/>
        </w:rPr>
        <w:t>üvegbúrán</w:t>
      </w:r>
      <w:bookmarkEnd w:id="66"/>
      <w:bookmarkEnd w:id="67"/>
      <w:proofErr w:type="spellEnd"/>
    </w:p>
    <w:p w14:paraId="1D4B54FB" w14:textId="77777777" w:rsidR="00AC4463" w:rsidRPr="00F93BA7" w:rsidRDefault="00AC4463" w:rsidP="00AC4463">
      <w:pPr>
        <w:pStyle w:val="Cmsor3"/>
      </w:pPr>
      <w:bookmarkStart w:id="68" w:name="h.ncbfv9mtshmb" w:colFirst="0" w:colLast="0"/>
      <w:bookmarkStart w:id="69" w:name="_Toc385287740"/>
      <w:bookmarkStart w:id="70" w:name="_Toc403718744"/>
      <w:bookmarkEnd w:id="68"/>
      <w:r>
        <w:rPr>
          <w:highlight w:val="white"/>
        </w:rPr>
        <w:t>4</w:t>
      </w:r>
      <w:r w:rsidRPr="00F93BA7">
        <w:rPr>
          <w:highlight w:val="white"/>
        </w:rPr>
        <w:t>.4.1. Előfeldolgozás a jól elkülöníthető cseppek detektálásához</w:t>
      </w:r>
      <w:bookmarkEnd w:id="69"/>
      <w:bookmarkEnd w:id="70"/>
    </w:p>
    <w:p w14:paraId="6E07DF4C" w14:textId="5B5C41A3" w:rsidR="00AC4463" w:rsidRDefault="00AC4463" w:rsidP="00AC4463">
      <w:pPr>
        <w:rPr>
          <w:highlight w:val="white"/>
        </w:rPr>
      </w:pPr>
      <w:r w:rsidRPr="00F93BA7">
        <w:rPr>
          <w:highlight w:val="white"/>
        </w:rPr>
        <w:t xml:space="preserve">Rendszerünk egyik legnagyobb kihívása, hogy a búrára becsapódó cseppeket úgy detektáljuk, hogy eközben minél kevesebb olyan objektumot ismerjünk fel, amely nem releváns. Valamilyen szegmentációs algoritmusra van szükség, mellyel a különböző </w:t>
      </w:r>
      <w:r>
        <w:rPr>
          <w:highlight w:val="white"/>
        </w:rPr>
        <w:t>foltokat</w:t>
      </w:r>
      <w:r w:rsidRPr="00F93BA7">
        <w:rPr>
          <w:highlight w:val="white"/>
        </w:rPr>
        <w:t xml:space="preserve"> kiválogatjuk. A kiválogatás után pedig meg kell határozni, hogy melyek a keresett objektumok. Ám előbb az input képnek előfeldolgozási folyamaton kell átesnie, aminek eredményeképp a szegmentáció eredményesebb lesz</w:t>
      </w:r>
      <w:r w:rsidR="00B32731">
        <w:rPr>
          <w:highlight w:val="white"/>
        </w:rPr>
        <w:t xml:space="preserve"> (lásd 16. ábra)</w:t>
      </w:r>
      <w:r w:rsidRPr="00F93BA7">
        <w:rPr>
          <w:highlight w:val="white"/>
        </w:rPr>
        <w:t>.</w:t>
      </w:r>
    </w:p>
    <w:p w14:paraId="3F0E56B4" w14:textId="77777777" w:rsidR="00AC4463" w:rsidRPr="00F93BA7" w:rsidRDefault="00AC4463" w:rsidP="00AC4463">
      <w:r w:rsidRPr="00F93BA7">
        <w:rPr>
          <w:highlight w:val="white"/>
        </w:rPr>
        <w:t xml:space="preserve">A kamerából érkező kép </w:t>
      </w:r>
      <w:r>
        <w:rPr>
          <w:highlight w:val="white"/>
        </w:rPr>
        <w:t>esetén n</w:t>
      </w:r>
      <w:r w:rsidRPr="00F93BA7">
        <w:rPr>
          <w:highlight w:val="white"/>
        </w:rPr>
        <w:t>incs szükségünk feltétlenül a teljes felbontásra, ráadásul a teljes detektálási folyamatot is lelassítaná</w:t>
      </w:r>
      <w:r>
        <w:rPr>
          <w:highlight w:val="white"/>
        </w:rPr>
        <w:t>, ha akkora képmérettel dolgoznánk</w:t>
      </w:r>
      <w:r w:rsidRPr="00F93BA7">
        <w:rPr>
          <w:highlight w:val="white"/>
        </w:rPr>
        <w:t>. Így először egy 0,5 megapixeles képpé alakítjuk át, így a felbontása 800×600 pixel lesz. Mivel a színeknek nincs szerepe a folyamatban, így még azzal is gyorsíthatjuk az algoritmust, ha szürkeárnyalatos képet készítünk.</w:t>
      </w:r>
      <w:r w:rsidRPr="00F93BA7">
        <w:t xml:space="preserve"> </w:t>
      </w:r>
    </w:p>
    <w:p w14:paraId="2421070B" w14:textId="23677053" w:rsidR="00AC4463" w:rsidRPr="00F93BA7" w:rsidRDefault="00AC4463" w:rsidP="00AC4463">
      <w:r w:rsidRPr="00F93BA7">
        <w:rPr>
          <w:highlight w:val="white"/>
        </w:rPr>
        <w:t xml:space="preserve">Következő feladatunk a zajszűrés. A háttér lehet bármi, így a legfontosabb feladatunk a zavaró pixeleket egy zajszűrő algoritmussal kiszűrni, erre legalkalmasabb </w:t>
      </w:r>
      <w:r>
        <w:rPr>
          <w:highlight w:val="white"/>
        </w:rPr>
        <w:t xml:space="preserve">tapasztalatunk szerint ebben a feladatrészben </w:t>
      </w:r>
      <w:r w:rsidRPr="00F93BA7">
        <w:rPr>
          <w:highlight w:val="white"/>
        </w:rPr>
        <w:t xml:space="preserve">a medián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w:t>
      </w:r>
      <w:proofErr w:type="gramStart"/>
      <w:r w:rsidRPr="00F93BA7">
        <w:rPr>
          <w:highlight w:val="white"/>
        </w:rPr>
        <w:t>Erre alkalmas algoritmus az adaptív simítás, mely során a gradiensek mértékétől függ a simító eljárás során alkalmazott ablak mérete</w:t>
      </w:r>
      <w:proofErr w:type="gramEnd"/>
      <w:r>
        <w:rPr>
          <w:highlight w:val="white"/>
        </w:rPr>
        <w:t xml:space="preserve"> </w:t>
      </w:r>
      <w:r>
        <w:rPr>
          <w:highlight w:val="white"/>
        </w:rPr>
        <w:fldChar w:fldCharType="begin" w:fldLock="1"/>
      </w:r>
      <w:r w:rsidR="00310499">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Pr>
          <w:highlight w:val="white"/>
        </w:rPr>
        <w:fldChar w:fldCharType="separate"/>
      </w:r>
      <w:r w:rsidR="00310499" w:rsidRPr="00310499">
        <w:rPr>
          <w:noProof/>
          <w:highlight w:val="white"/>
        </w:rPr>
        <w:t>[16]</w:t>
      </w:r>
      <w:r>
        <w:rPr>
          <w:highlight w:val="white"/>
        </w:rPr>
        <w:fldChar w:fldCharType="end"/>
      </w:r>
      <w:r>
        <w:t>.</w:t>
      </w:r>
      <w:r w:rsidRPr="001F51F8">
        <w:t xml:space="preserve"> </w:t>
      </w:r>
    </w:p>
    <w:p w14:paraId="2217E7B2" w14:textId="77777777" w:rsidR="00AC4463" w:rsidRDefault="00AC4463" w:rsidP="00AC4463">
      <w:pPr>
        <w:keepNext/>
        <w:ind w:firstLine="0"/>
        <w:jc w:val="center"/>
      </w:pPr>
      <w:r>
        <w:rPr>
          <w:noProof/>
          <w:highlight w:val="white"/>
        </w:rPr>
        <w:drawing>
          <wp:inline distT="0" distB="0" distL="0" distR="0" wp14:anchorId="560B51B8" wp14:editId="0B4AE4C7">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p w14:paraId="0A206212" w14:textId="77777777" w:rsidR="00AC4463" w:rsidRDefault="00AC4463" w:rsidP="00AC4463">
      <w:pPr>
        <w:pStyle w:val="Kpalrs"/>
        <w:rPr>
          <w:highlight w:val="white"/>
        </w:rPr>
      </w:pPr>
      <w:r>
        <w:rPr>
          <w:highlight w:val="white"/>
        </w:rPr>
        <w:fldChar w:fldCharType="begin"/>
      </w:r>
      <w:r>
        <w:rPr>
          <w:highlight w:val="white"/>
        </w:rPr>
        <w:instrText xml:space="preserve"> SEQ ábra \* ARABIC </w:instrText>
      </w:r>
      <w:r>
        <w:rPr>
          <w:highlight w:val="white"/>
        </w:rPr>
        <w:fldChar w:fldCharType="separate"/>
      </w:r>
      <w:r w:rsidR="00CF0A90">
        <w:rPr>
          <w:noProof/>
          <w:highlight w:val="white"/>
        </w:rPr>
        <w:t>17</w:t>
      </w:r>
      <w:r>
        <w:rPr>
          <w:highlight w:val="white"/>
        </w:rPr>
        <w:fldChar w:fldCharType="end"/>
      </w:r>
      <w:r>
        <w:t xml:space="preserve">. ábra - Éldetektálással végzett esőcsepp detektálás </w:t>
      </w:r>
      <w:proofErr w:type="spellStart"/>
      <w:r>
        <w:t>előfeldolgozásának</w:t>
      </w:r>
      <w:proofErr w:type="spellEnd"/>
      <w:r>
        <w:t xml:space="preserve"> az eredménye.</w:t>
      </w:r>
    </w:p>
    <w:p w14:paraId="175F0E2E" w14:textId="6B29CCC6" w:rsidR="00AC4463" w:rsidRPr="00F93BA7" w:rsidRDefault="00AC4463" w:rsidP="00AC4463">
      <w:r w:rsidRPr="00F93BA7">
        <w:rPr>
          <w:highlight w:val="white"/>
        </w:rPr>
        <w:lastRenderedPageBreak/>
        <w:t xml:space="preserve">Nincs más hátra, mint a kiemelt éleket egy megfelelő módszerrel kiválogatni, majd erősségük szerint osztályozni őket. A </w:t>
      </w:r>
      <w:proofErr w:type="spellStart"/>
      <w:r w:rsidRPr="00F93BA7">
        <w:rPr>
          <w:highlight w:val="white"/>
        </w:rPr>
        <w:t>Canny-féle</w:t>
      </w:r>
      <w:proofErr w:type="spellEnd"/>
      <w:r w:rsidRPr="00F93BA7">
        <w:rPr>
          <w:highlight w:val="white"/>
        </w:rPr>
        <w:t xml:space="preserve"> éldetektálás megfelelőnek tűnik, paraméterektől függően képes az az esőcseppek nagy részét</w:t>
      </w:r>
      <w:r>
        <w:rPr>
          <w:highlight w:val="white"/>
        </w:rPr>
        <w:t xml:space="preserve"> kiválasztani</w:t>
      </w:r>
      <w:r w:rsidRPr="00F93BA7">
        <w:rPr>
          <w:highlight w:val="white"/>
        </w:rPr>
        <w:t>, és még ha a fizikai jellemzőknél leírt okok miatt nem is a teljes kontúrt, de nagy</w:t>
      </w:r>
      <w:r>
        <w:rPr>
          <w:highlight w:val="white"/>
        </w:rPr>
        <w:t xml:space="preserve"> részét megfelelően megtalálja (lásd </w:t>
      </w:r>
      <w:r w:rsidR="00B32731">
        <w:rPr>
          <w:highlight w:val="white"/>
        </w:rPr>
        <w:t>17</w:t>
      </w:r>
      <w:r>
        <w:rPr>
          <w:highlight w:val="white"/>
        </w:rPr>
        <w:t>. ábra).</w:t>
      </w:r>
    </w:p>
    <w:p w14:paraId="34AFB2AF" w14:textId="77777777" w:rsidR="00AC4463" w:rsidRPr="00F93BA7" w:rsidRDefault="00AC4463" w:rsidP="00AC4463">
      <w:pPr>
        <w:pStyle w:val="Cmsor3"/>
      </w:pPr>
      <w:bookmarkStart w:id="71" w:name="h.kf3w8d5fs6ty" w:colFirst="0" w:colLast="0"/>
      <w:bookmarkStart w:id="72" w:name="_Toc385287741"/>
      <w:bookmarkStart w:id="73" w:name="_Toc403718745"/>
      <w:bookmarkEnd w:id="71"/>
      <w:r>
        <w:rPr>
          <w:highlight w:val="white"/>
        </w:rPr>
        <w:t>4</w:t>
      </w:r>
      <w:r w:rsidRPr="00F93BA7">
        <w:rPr>
          <w:highlight w:val="white"/>
        </w:rPr>
        <w:t xml:space="preserve">.4.2. Előfeldolgozás </w:t>
      </w:r>
      <w:bookmarkEnd w:id="72"/>
      <w:r>
        <w:t>morfológiai műveletek alkalmazásával</w:t>
      </w:r>
      <w:bookmarkEnd w:id="73"/>
    </w:p>
    <w:p w14:paraId="5366B159" w14:textId="77777777" w:rsidR="00AC4463" w:rsidRPr="00F93BA7" w:rsidRDefault="00AC4463" w:rsidP="00AC4463">
      <w:r w:rsidRPr="00F93BA7">
        <w:rPr>
          <w:highlight w:val="white"/>
        </w:rPr>
        <w:t xml:space="preserve">Ahogy az esőcseppek fizikai jellemzőinél is kiemeltük, az OMSZ által biztosított kamerák végtelen fókuszra vannak állítva. Emiatt és az időjárási viszonyok miatt sajnos előfordulnak olyan esetek, amikor az esőcsepp csak egy elmosódott </w:t>
      </w:r>
      <w:r>
        <w:rPr>
          <w:highlight w:val="white"/>
        </w:rPr>
        <w:t>folt</w:t>
      </w:r>
      <w:r w:rsidRPr="00F93BA7">
        <w:rPr>
          <w:highlight w:val="white"/>
        </w:rPr>
        <w:t xml:space="preserve"> a képen, így a fent ismertetett előfeldolgozási algoritmus által előkészített képen nem kivehető az összes esőcsepp. Legjobb megoldás, ha egy hibrid algoritmust használunk, mely részben elvégzi a fent említett képen a </w:t>
      </w:r>
      <w:r>
        <w:rPr>
          <w:highlight w:val="white"/>
        </w:rPr>
        <w:t>folt</w:t>
      </w:r>
      <w:r w:rsidRPr="00F93BA7">
        <w:rPr>
          <w:highlight w:val="white"/>
        </w:rPr>
        <w:t>-detektálást, ám felkészítjük a rendszerünk egy új algoritmus lefuttatására, amely az elmosódott, nehezen kivehető vízcseppekre van kihegyezve.</w:t>
      </w:r>
    </w:p>
    <w:p w14:paraId="25AE9201" w14:textId="67377AAE" w:rsidR="00AC4463" w:rsidRPr="00F93BA7" w:rsidRDefault="00AC4463" w:rsidP="00AC4463">
      <w:r w:rsidRPr="00F93BA7">
        <w:t xml:space="preserve">A képen, a leírtak szerint valamilyen tömörítést kellene legelőször végrehajtani, majd szürkeárnyalatosítani, végül zajmentesítés szükséges. </w:t>
      </w:r>
      <w:proofErr w:type="gramStart"/>
      <w:r w:rsidRPr="00F93BA7">
        <w:t>Tapasztalataink szerint az adaptív simítás</w:t>
      </w:r>
      <w:proofErr w:type="gramEnd"/>
      <w:r>
        <w:t xml:space="preserve"> </w:t>
      </w:r>
      <w:r>
        <w:fldChar w:fldCharType="begin" w:fldLock="1"/>
      </w:r>
      <w:r w:rsidR="00310499">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fldChar w:fldCharType="separate"/>
      </w:r>
      <w:r w:rsidR="00310499" w:rsidRPr="00310499">
        <w:rPr>
          <w:noProof/>
        </w:rPr>
        <w:t>[16]</w:t>
      </w:r>
      <w:r>
        <w:fldChar w:fldCharType="end"/>
      </w:r>
      <w:r w:rsidRPr="00F93BA7">
        <w:t xml:space="preserve"> itt is jó </w:t>
      </w:r>
      <w:r>
        <w:t>kimenetet</w:t>
      </w:r>
      <w:r w:rsidRPr="00F93BA7">
        <w:t xml:space="preserve"> eredményez.</w:t>
      </w:r>
    </w:p>
    <w:p w14:paraId="3523EEB4" w14:textId="712C79A9" w:rsidR="00AC4463" w:rsidRDefault="00AC4463" w:rsidP="00AC4463">
      <w:r w:rsidRPr="00F93BA7">
        <w:t xml:space="preserve">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w:t>
      </w:r>
      <w:r>
        <w:t>–</w:t>
      </w:r>
      <w:r w:rsidRPr="00F93BA7">
        <w:t xml:space="preserve"> legtöbb esetben a horizont alatti és fölötti rész </w:t>
      </w:r>
      <w:r>
        <w:t>–</w:t>
      </w:r>
      <w:r w:rsidRPr="00F93BA7">
        <w:t xml:space="preserve"> elkülönülnek egymástól. Majd egy morfológiai szűréssel, ahol az erodált kép lesz a maszk, állítsuk helyre a simított képet. </w:t>
      </w:r>
      <w:proofErr w:type="gramStart"/>
      <w:r w:rsidRPr="00F93BA7">
        <w:t>Ismételjük meg ezt a folyamatot ám ezúttal az invertált szűrt képen</w:t>
      </w:r>
      <w:r>
        <w:t xml:space="preserve"> (lásd </w:t>
      </w:r>
      <w:r w:rsidR="00B32731">
        <w:t>18</w:t>
      </w:r>
      <w:r>
        <w:t>. ábra)</w:t>
      </w:r>
      <w:proofErr w:type="gramEnd"/>
      <w:r w:rsidRPr="00F93BA7">
        <w:t xml:space="preserve"> </w:t>
      </w:r>
      <w:r>
        <w:fldChar w:fldCharType="begin" w:fldLock="1"/>
      </w:r>
      <w:r w:rsidR="00310499">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formattedCitation" : "[17]", "plainTextFormattedCitation" : "[17]", "previouslyFormattedCitation" : "[16]" }, "properties" : { "noteIndex" : 0 }, "schema" : "https://github.com/citation-style-language/schema/raw/master/csl-citation.json" }</w:instrText>
      </w:r>
      <w:r>
        <w:fldChar w:fldCharType="separate"/>
      </w:r>
      <w:r w:rsidR="00310499" w:rsidRPr="00310499">
        <w:rPr>
          <w:noProof/>
        </w:rPr>
        <w:t>[17]</w:t>
      </w:r>
      <w:r>
        <w:fldChar w:fldCharType="end"/>
      </w:r>
      <w:r>
        <w:t>.</w:t>
      </w:r>
    </w:p>
    <w:p w14:paraId="3E894E07" w14:textId="77777777" w:rsidR="00AC4463" w:rsidRPr="00F93BA7" w:rsidRDefault="00AC4463" w:rsidP="00AC4463">
      <w:pPr>
        <w:pStyle w:val="Cmsor3"/>
      </w:pPr>
      <w:bookmarkStart w:id="74" w:name="h.ga36gfdvy0qj" w:colFirst="0" w:colLast="0"/>
      <w:bookmarkStart w:id="75" w:name="_Toc385287742"/>
      <w:bookmarkStart w:id="76" w:name="_Toc403718746"/>
      <w:bookmarkEnd w:id="74"/>
      <w:r>
        <w:rPr>
          <w:highlight w:val="white"/>
        </w:rPr>
        <w:t>4</w:t>
      </w:r>
      <w:r w:rsidRPr="00F93BA7">
        <w:rPr>
          <w:highlight w:val="white"/>
        </w:rPr>
        <w:t>.4.3. Esőcseppek felismerése hibrid szegmentáló algoritmussal</w:t>
      </w:r>
      <w:bookmarkEnd w:id="75"/>
      <w:bookmarkEnd w:id="76"/>
    </w:p>
    <w:p w14:paraId="348325D4" w14:textId="77777777" w:rsidR="00AC4463" w:rsidRDefault="00AC4463" w:rsidP="00AC4463">
      <w:r w:rsidRPr="00F93BA7">
        <w:rPr>
          <w:highlight w:val="white"/>
        </w:rPr>
        <w:t>A folyamat következő lépcsőfoka a szegmentálás</w:t>
      </w:r>
      <w:r>
        <w:rPr>
          <w:highlight w:val="white"/>
        </w:rPr>
        <w:t xml:space="preserve">, amelyhez rendelkezésre áll </w:t>
      </w:r>
      <w:r w:rsidRPr="00F93BA7">
        <w:rPr>
          <w:highlight w:val="white"/>
        </w:rPr>
        <w:t>két kép</w:t>
      </w:r>
      <w:r>
        <w:rPr>
          <w:highlight w:val="white"/>
        </w:rPr>
        <w:t xml:space="preserve">. </w:t>
      </w:r>
      <w:r w:rsidRPr="00F93BA7">
        <w:rPr>
          <w:highlight w:val="white"/>
        </w:rPr>
        <w:t xml:space="preserve">Az első képen már csak annyi dolgunk van, hogy megkeressük a jól kiemelt </w:t>
      </w:r>
      <w:r>
        <w:rPr>
          <w:highlight w:val="white"/>
        </w:rPr>
        <w:t>folto</w:t>
      </w:r>
      <w:r w:rsidRPr="00F93BA7">
        <w:rPr>
          <w:highlight w:val="white"/>
        </w:rPr>
        <w:t>kat, szűrjük őket méretbeli szabályok alkalmazásával, majd rögzítsük a koordinátáit és méreteit a későbbi felhasználás céljából. A második képen viszont továb</w:t>
      </w:r>
      <w:r>
        <w:rPr>
          <w:highlight w:val="white"/>
        </w:rPr>
        <w:t>bi műveletekre van még szükség.</w:t>
      </w:r>
      <w:r w:rsidRPr="001F51F8">
        <w:t xml:space="preserve"> </w:t>
      </w:r>
    </w:p>
    <w:p w14:paraId="264F1434" w14:textId="77777777" w:rsidR="00AC4463" w:rsidRDefault="00AC4463" w:rsidP="00AC4463">
      <w:pPr>
        <w:keepNext/>
        <w:ind w:firstLine="0"/>
        <w:jc w:val="center"/>
      </w:pPr>
      <w:r>
        <w:rPr>
          <w:noProof/>
        </w:rPr>
        <w:drawing>
          <wp:inline distT="0" distB="0" distL="0" distR="0" wp14:anchorId="53374D1B" wp14:editId="0B95E219">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p w14:paraId="42C6CEBB" w14:textId="77777777" w:rsidR="00AC4463" w:rsidRDefault="00F41830" w:rsidP="00AC4463">
      <w:pPr>
        <w:pStyle w:val="Kpalrs"/>
      </w:pPr>
      <w:r>
        <w:fldChar w:fldCharType="begin"/>
      </w:r>
      <w:r>
        <w:instrText xml:space="preserve"> SEQ ábra \* ARABIC </w:instrText>
      </w:r>
      <w:r>
        <w:fldChar w:fldCharType="separate"/>
      </w:r>
      <w:r w:rsidR="00CF0A90">
        <w:rPr>
          <w:noProof/>
        </w:rPr>
        <w:t>18</w:t>
      </w:r>
      <w:r>
        <w:rPr>
          <w:noProof/>
        </w:rPr>
        <w:fldChar w:fldCharType="end"/>
      </w:r>
      <w:r w:rsidR="00AC4463">
        <w:t xml:space="preserve">. ábra - Morfológiai műveletekkel végzett esőcsepp detektálás </w:t>
      </w:r>
      <w:proofErr w:type="spellStart"/>
      <w:r w:rsidR="00AC4463">
        <w:t>előfeldolgozásának</w:t>
      </w:r>
      <w:proofErr w:type="spellEnd"/>
      <w:r w:rsidR="00AC4463">
        <w:t xml:space="preserve"> az eredménye. Balra az eredeti kép, jobbra az eredmény.</w:t>
      </w:r>
    </w:p>
    <w:p w14:paraId="5FF5AC7B" w14:textId="77777777" w:rsidR="00AC4463" w:rsidRDefault="00AC4463" w:rsidP="00AC4463">
      <w:pPr>
        <w:ind w:firstLine="0"/>
      </w:pPr>
    </w:p>
    <w:p w14:paraId="6EE6CEA3" w14:textId="77777777" w:rsidR="00AC4463" w:rsidRPr="00F93BA7" w:rsidRDefault="00AC4463" w:rsidP="00AC4463">
      <w:pPr>
        <w:ind w:firstLine="0"/>
      </w:pPr>
    </w:p>
    <w:p w14:paraId="279228E5" w14:textId="77777777" w:rsidR="00AC4463" w:rsidRPr="00F93BA7" w:rsidRDefault="00AC4463" w:rsidP="00AC4463">
      <w:r w:rsidRPr="00F93BA7">
        <w:rPr>
          <w:highlight w:val="white"/>
        </w:rPr>
        <w:lastRenderedPageBreak/>
        <w:t>Az első</w:t>
      </w:r>
      <w:r>
        <w:rPr>
          <w:highlight w:val="white"/>
        </w:rPr>
        <w:t xml:space="preserve"> és második</w:t>
      </w:r>
      <w:r w:rsidRPr="00F93BA7">
        <w:rPr>
          <w:highlight w:val="white"/>
        </w:rPr>
        <w:t xml:space="preserve"> képen</w:t>
      </w:r>
      <w:r>
        <w:rPr>
          <w:highlight w:val="white"/>
        </w:rPr>
        <w:t xml:space="preserve"> is </w:t>
      </w:r>
      <w:proofErr w:type="spellStart"/>
      <w:r>
        <w:rPr>
          <w:highlight w:val="white"/>
        </w:rPr>
        <w:t>blob-detektálást</w:t>
      </w:r>
      <w:proofErr w:type="spellEnd"/>
      <w:r>
        <w:rPr>
          <w:highlight w:val="white"/>
        </w:rPr>
        <w:t xml:space="preserve"> kell elvégeznünk.</w:t>
      </w:r>
      <w:r w:rsidRPr="00F93BA7">
        <w:rPr>
          <w:highlight w:val="white"/>
        </w:rPr>
        <w:t xml:space="preserve"> </w:t>
      </w:r>
      <w:r>
        <w:rPr>
          <w:highlight w:val="white"/>
        </w:rPr>
        <w:t>Ez</w:t>
      </w:r>
      <w:r w:rsidRPr="00F93BA7">
        <w:rPr>
          <w:highlight w:val="white"/>
        </w:rPr>
        <w:t xml:space="preserve"> rengeteg értékkel tér vissza, melyek között sajnos háttérzaj is található. Ezen kívül észrevehető, hogy az esőcseppek több részletben is megtalálhatóak</w:t>
      </w:r>
      <w:r>
        <w:rPr>
          <w:highlight w:val="white"/>
        </w:rPr>
        <w:t>, amin</w:t>
      </w:r>
      <w:r w:rsidRPr="00F93BA7">
        <w:rPr>
          <w:highlight w:val="white"/>
        </w:rPr>
        <w:t>ek oka az esőcseppek tulajdonságaiból adódik. Ha a háttérben erőteljes kontraszt van a horizont fölött és alatt, akkor a cseppben megfigyelhető fordított virtuális kép is hasonló jellemzőkkel bír majd</w:t>
      </w:r>
      <w:r>
        <w:rPr>
          <w:highlight w:val="white"/>
        </w:rPr>
        <w:t>. E</w:t>
      </w:r>
      <w:r w:rsidRPr="00F93BA7">
        <w:rPr>
          <w:highlight w:val="white"/>
        </w:rPr>
        <w:t>nnek megfelelően előfordulhatnak olyan pixelek a szélein, ahol az intenzitás értékek majdnem vagy teljesen megegyeznek a háttér szomszédos pixeleinek intenzitásértékeivel, így ott az éldetektáló algoritmus nem eredményez szignifikáns eltérést.</w:t>
      </w:r>
    </w:p>
    <w:p w14:paraId="2D379F67" w14:textId="77777777" w:rsidR="00AC4463" w:rsidRPr="00F93BA7" w:rsidRDefault="00AC4463" w:rsidP="00AC4463">
      <w:r w:rsidRPr="00F93BA7">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14:paraId="49EAED76" w14:textId="28B86733" w:rsidR="00AC4463" w:rsidRPr="00F93BA7" w:rsidRDefault="00AC4463" w:rsidP="00AC4463">
      <w:r w:rsidRPr="00F93BA7">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w:t>
      </w:r>
      <w:r>
        <w:rPr>
          <w:highlight w:val="white"/>
        </w:rPr>
        <w:t xml:space="preserve">lásd </w:t>
      </w:r>
      <w:r w:rsidR="00B32731">
        <w:rPr>
          <w:highlight w:val="white"/>
        </w:rPr>
        <w:t>19</w:t>
      </w:r>
      <w:r>
        <w:rPr>
          <w:highlight w:val="white"/>
        </w:rPr>
        <w:t xml:space="preserve">. </w:t>
      </w:r>
      <w:r w:rsidRPr="00F93BA7">
        <w:rPr>
          <w:highlight w:val="white"/>
        </w:rPr>
        <w:t>ábra). A további pontosítás érdekében a szűrés előtt hasznosnak találtuk minden egyes téglalap méretét 150%-kal megnövelni úgy, hogy középpontjuk ugyanazon a koordinátán maradjon, így az intenzitásokból fakadó problémák kiküszöbölhetőek.</w:t>
      </w:r>
    </w:p>
    <w:p w14:paraId="54A4A6CD" w14:textId="77777777" w:rsidR="00AC4463" w:rsidRDefault="00AC4463" w:rsidP="00AC4463">
      <w:r w:rsidRPr="00F93BA7">
        <w:rPr>
          <w:highlight w:val="white"/>
        </w:rPr>
        <w:t xml:space="preserve">Végezetül </w:t>
      </w:r>
      <w:r>
        <w:rPr>
          <w:highlight w:val="white"/>
        </w:rPr>
        <w:t>szükség lesz a két kép eredményeinek összevetésére</w:t>
      </w:r>
      <w:r w:rsidRPr="00F93BA7">
        <w:rPr>
          <w:highlight w:val="white"/>
        </w:rPr>
        <w:t xml:space="preserve">. </w:t>
      </w:r>
      <w:r>
        <w:t xml:space="preserve">A megtalált elemek unióját véve, majd a fentebb leírt méretbeli szabályok alkalmazásával szűrt objektumok lesznek az új hibrid algoritmusunk detektálásának eredménye. Így elértük azt, hogy ha egy csepp az </w:t>
      </w:r>
      <w:proofErr w:type="spellStart"/>
      <w:r>
        <w:t>éldetektálós</w:t>
      </w:r>
      <w:proofErr w:type="spellEnd"/>
      <w:r>
        <w:t xml:space="preserve"> módszerrel csak félig lett kiemelve, vagy épp két esőcseppként lett számba véve, akkor végül mind koordináták alapján, mint pedig a darabszámok alapján is egy pontosabb végeredmény születik.</w:t>
      </w:r>
    </w:p>
    <w:p w14:paraId="4B9FE5A2" w14:textId="77777777" w:rsidR="00AC4463" w:rsidRPr="00F93BA7" w:rsidRDefault="00AC4463" w:rsidP="00AC4463">
      <w:pPr>
        <w:pStyle w:val="Cmsor2"/>
      </w:pPr>
      <w:bookmarkStart w:id="77" w:name="h.nfx6xlazlqp" w:colFirst="0" w:colLast="0"/>
      <w:bookmarkStart w:id="78" w:name="_Toc385287743"/>
      <w:bookmarkStart w:id="79" w:name="_Toc403718747"/>
      <w:bookmarkEnd w:id="77"/>
      <w:r>
        <w:rPr>
          <w:highlight w:val="white"/>
        </w:rPr>
        <w:t>4</w:t>
      </w:r>
      <w:r w:rsidRPr="00F93BA7">
        <w:rPr>
          <w:highlight w:val="white"/>
        </w:rPr>
        <w:t>.5. Kezdeti és befejeződési időpont becslése</w:t>
      </w:r>
      <w:bookmarkEnd w:id="78"/>
      <w:bookmarkEnd w:id="79"/>
    </w:p>
    <w:p w14:paraId="39B65B36" w14:textId="553CBEE4" w:rsidR="00AC4463" w:rsidRPr="00CF0A90" w:rsidRDefault="00AC4463" w:rsidP="00B32731">
      <w:pPr>
        <w:rPr>
          <w:rFonts w:eastAsiaTheme="minorHAnsi"/>
          <w:lang w:eastAsia="en-US"/>
        </w:rPr>
      </w:pPr>
      <w:r>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14:paraId="23D5ED6D" w14:textId="77777777" w:rsidR="00AC4463" w:rsidRDefault="00AC4463" w:rsidP="00AC4463">
      <w:r>
        <w:rPr>
          <w:highlight w:val="white"/>
        </w:rPr>
        <w:t>Először meg kell keresnünk azokat a cseppeket, amelyek ezúttal nem egyforma koordinátán vannak. Kiszűrjük</w:t>
      </w:r>
      <w:r w:rsidRPr="00F93BA7">
        <w:rPr>
          <w:highlight w:val="white"/>
        </w:rPr>
        <w:t xml:space="preserve"> azokat a téglalapokat, amelyek legalább 80%-ban lefedik bármely az előző képen detektál</w:t>
      </w:r>
      <w:r>
        <w:rPr>
          <w:highlight w:val="white"/>
        </w:rPr>
        <w:t>t</w:t>
      </w:r>
      <w:r w:rsidRPr="00F93BA7">
        <w:rPr>
          <w:highlight w:val="white"/>
        </w:rPr>
        <w:t xml:space="preserve">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14:paraId="7B9C415E" w14:textId="77777777" w:rsidR="00B32731" w:rsidRDefault="00B32731" w:rsidP="00B32731">
      <w:pPr>
        <w:rPr>
          <w:highlight w:val="white"/>
        </w:rPr>
      </w:pPr>
    </w:p>
    <w:p w14:paraId="3484BD9E" w14:textId="77777777" w:rsidR="00B32731" w:rsidRDefault="00B32731" w:rsidP="00B32731">
      <w:pPr>
        <w:keepNext/>
        <w:ind w:firstLine="0"/>
        <w:jc w:val="center"/>
      </w:pPr>
      <w:r>
        <w:rPr>
          <w:noProof/>
        </w:rPr>
        <w:lastRenderedPageBreak/>
        <w:drawing>
          <wp:inline distT="0" distB="0" distL="0" distR="0" wp14:anchorId="20437B90" wp14:editId="57E7F823">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1013548" cy="487722"/>
                    </a:xfrm>
                    <a:prstGeom prst="rect">
                      <a:avLst/>
                    </a:prstGeom>
                  </pic:spPr>
                </pic:pic>
              </a:graphicData>
            </a:graphic>
          </wp:inline>
        </w:drawing>
      </w:r>
    </w:p>
    <w:p w14:paraId="636B23A6" w14:textId="77777777" w:rsidR="00B32731" w:rsidRPr="00CF0A90" w:rsidRDefault="00B32731" w:rsidP="00B32731">
      <w:pPr>
        <w:pStyle w:val="Kpalrs"/>
        <w:rPr>
          <w:rFonts w:eastAsiaTheme="minorHAnsi"/>
          <w:lang w:eastAsia="en-US"/>
        </w:rPr>
      </w:pPr>
      <w:r>
        <w:rPr>
          <w:highlight w:val="white"/>
        </w:rPr>
        <w:fldChar w:fldCharType="begin"/>
      </w:r>
      <w:r>
        <w:rPr>
          <w:highlight w:val="white"/>
        </w:rPr>
        <w:instrText xml:space="preserve"> SEQ ábra \* ARABIC </w:instrText>
      </w:r>
      <w:r>
        <w:rPr>
          <w:highlight w:val="white"/>
        </w:rPr>
        <w:fldChar w:fldCharType="separate"/>
      </w:r>
      <w:r>
        <w:rPr>
          <w:noProof/>
          <w:highlight w:val="white"/>
        </w:rPr>
        <w:t>19</w:t>
      </w:r>
      <w:r>
        <w:rPr>
          <w:highlight w:val="white"/>
        </w:rPr>
        <w:fldChar w:fldCharType="end"/>
      </w:r>
      <w:r>
        <w:t xml:space="preserve">. ábra - </w:t>
      </w:r>
      <w:r>
        <w:rPr>
          <w:rFonts w:eastAsiaTheme="minorHAnsi"/>
          <w:lang w:eastAsia="en-US"/>
        </w:rPr>
        <w:t xml:space="preserve">A szegmentálás </w:t>
      </w:r>
      <w:proofErr w:type="gramStart"/>
      <w:r>
        <w:rPr>
          <w:rFonts w:eastAsiaTheme="minorHAnsi"/>
          <w:lang w:eastAsia="en-US"/>
        </w:rPr>
        <w:t>során</w:t>
      </w:r>
      <w:proofErr w:type="gramEnd"/>
      <w:r>
        <w:rPr>
          <w:rFonts w:eastAsiaTheme="minorHAnsi"/>
          <w:lang w:eastAsia="en-US"/>
        </w:rPr>
        <w:t xml:space="preserve"> egy esőcseppen akár több folt is detektálásra kerül (balra), ám méretbeli szabályok alkalmazásával ezek hatékonyan egyesíthetők, így pontosítva a cseppek számának a megbecslését (jobbra).</w:t>
      </w:r>
    </w:p>
    <w:p w14:paraId="61023B06" w14:textId="77777777" w:rsidR="00AC4463" w:rsidRDefault="00AC4463" w:rsidP="00AC4463">
      <w:r w:rsidRPr="00F93BA7">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14:paraId="2D9F3983" w14:textId="77777777" w:rsidR="00AC4463" w:rsidRDefault="00AC4463" w:rsidP="00502153">
      <w:pPr>
        <w:pStyle w:val="Cmsor2"/>
      </w:pPr>
      <w:bookmarkStart w:id="80" w:name="_Toc403718748"/>
      <w:r>
        <w:t>4.6. Elért eredmények</w:t>
      </w:r>
      <w:bookmarkEnd w:id="80"/>
    </w:p>
    <w:p w14:paraId="506E1262" w14:textId="7BCEFD93" w:rsidR="00AC4463" w:rsidRDefault="00AC4463" w:rsidP="00AC4463">
      <w:r>
        <w:t xml:space="preserve">Az OMSZ számunkra biztosított képgyűjteményben 4 olyan képsorozat található, amelyeken van értelme esődetektálást tesztelni (lásd </w:t>
      </w:r>
      <w:r w:rsidR="00B32731">
        <w:t>20</w:t>
      </w:r>
      <w:r>
        <w:t>. ábra). Egy-egy sorozat a reggeli óráktól kezdve sötétedésig negyedóránként készített felvételeket tartalmaz. Ezekből egyiken a kamera fölfelé nézett. Az elért eredmények azonban megoszlanak.</w:t>
      </w:r>
    </w:p>
    <w:p w14:paraId="2D2705D3" w14:textId="54CE9A42" w:rsidR="00CF0A90" w:rsidRDefault="00CF0A90" w:rsidP="00B32731">
      <w:r>
        <w:t xml:space="preserve">Az esőcseppek detektálásának a tesztelésére az volt az egyedüli lehetőségünk, hogy mi magunk kézzel jelöltük be a cseppeket, amelyeket a rendszernek fel kellene ismerni. Egy ilyen eredmény kiértékelést láthatunk a </w:t>
      </w:r>
      <w:r w:rsidR="00B32731">
        <w:t>21</w:t>
      </w:r>
      <w:r>
        <w:t xml:space="preserve">. ábrán. Sajnos elkerülhetetlen volt az, hogy a rendszer fals detektálásokat produkáljon, ugyanis a felhők </w:t>
      </w:r>
      <w:r w:rsidR="006B6139">
        <w:t xml:space="preserve">bizonyos részei pontosan úgy néznek ki, hogy az algoritmus cseppekként ismerje fel őket. A kép a kékestetői állomáson készült. A számszerűsített értékeket a </w:t>
      </w:r>
      <w:r w:rsidR="00EA16EA">
        <w:t>6</w:t>
      </w:r>
      <w:r w:rsidR="006B6139">
        <w:t>. mellékletben láthatjuk.</w:t>
      </w:r>
    </w:p>
    <w:p w14:paraId="17420D81" w14:textId="77777777" w:rsidR="00B32731" w:rsidRDefault="00B32731" w:rsidP="00B32731"/>
    <w:p w14:paraId="153B5E0E" w14:textId="77777777" w:rsidR="00B32731" w:rsidRDefault="00B32731" w:rsidP="00B32731">
      <w:pPr>
        <w:keepNext/>
        <w:ind w:firstLine="0"/>
        <w:jc w:val="center"/>
      </w:pPr>
      <w:r>
        <w:rPr>
          <w:noProof/>
        </w:rPr>
        <w:drawing>
          <wp:inline distT="0" distB="0" distL="0" distR="0" wp14:anchorId="44F84289" wp14:editId="031D5492">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p w14:paraId="2193FA5B" w14:textId="77777777" w:rsidR="00B32731" w:rsidRPr="00B32731" w:rsidRDefault="00B32731" w:rsidP="00B32731">
      <w:pPr>
        <w:rPr>
          <w:i/>
          <w:iCs/>
          <w:sz w:val="20"/>
          <w:szCs w:val="18"/>
        </w:rPr>
      </w:pPr>
      <w:r w:rsidRPr="00B32731">
        <w:rPr>
          <w:i/>
          <w:iCs/>
          <w:sz w:val="20"/>
          <w:szCs w:val="18"/>
        </w:rPr>
        <w:fldChar w:fldCharType="begin"/>
      </w:r>
      <w:r w:rsidRPr="00B32731">
        <w:rPr>
          <w:i/>
          <w:iCs/>
          <w:sz w:val="20"/>
          <w:szCs w:val="18"/>
        </w:rPr>
        <w:instrText xml:space="preserve"> SEQ ábra \* ARABIC </w:instrText>
      </w:r>
      <w:r w:rsidRPr="00B32731">
        <w:rPr>
          <w:i/>
          <w:iCs/>
          <w:sz w:val="20"/>
          <w:szCs w:val="18"/>
        </w:rPr>
        <w:fldChar w:fldCharType="separate"/>
      </w:r>
      <w:r>
        <w:rPr>
          <w:i/>
          <w:iCs/>
          <w:noProof/>
          <w:sz w:val="20"/>
          <w:szCs w:val="18"/>
        </w:rPr>
        <w:t>20</w:t>
      </w:r>
      <w:r w:rsidRPr="00B32731">
        <w:rPr>
          <w:i/>
          <w:iCs/>
          <w:sz w:val="20"/>
          <w:szCs w:val="18"/>
        </w:rPr>
        <w:fldChar w:fldCharType="end"/>
      </w:r>
      <w:r w:rsidRPr="00B32731">
        <w:rPr>
          <w:i/>
          <w:iCs/>
          <w:sz w:val="20"/>
          <w:szCs w:val="18"/>
        </w:rPr>
        <w:t>. ábra – Algoritmusunk tesztelése különböző helyszíneken. Sorrendben balról jobbra, fentről lefelé: Kékestető, Siófok, Kab-hegy, ismeretlen helyszínen fölfelé néző kamera.</w:t>
      </w:r>
    </w:p>
    <w:p w14:paraId="6AD8AB95" w14:textId="77777777" w:rsidR="00B32731" w:rsidRDefault="00B32731" w:rsidP="00B32731">
      <w:pPr>
        <w:rPr>
          <w:color w:val="000000"/>
          <w:szCs w:val="22"/>
        </w:rPr>
      </w:pPr>
    </w:p>
    <w:p w14:paraId="5C0CC4A3" w14:textId="77777777" w:rsidR="00B32731" w:rsidRPr="00CF0A90" w:rsidRDefault="00B32731" w:rsidP="00B32731">
      <w:pPr>
        <w:rPr>
          <w:color w:val="000000"/>
          <w:szCs w:val="22"/>
        </w:rPr>
      </w:pPr>
    </w:p>
    <w:p w14:paraId="57C17C95" w14:textId="77777777" w:rsidR="00B32731" w:rsidRDefault="00B32731" w:rsidP="00B32731">
      <w:pPr>
        <w:keepNext/>
        <w:ind w:firstLine="0"/>
        <w:jc w:val="center"/>
      </w:pPr>
      <w:r>
        <w:rPr>
          <w:noProof/>
          <w:color w:val="000000"/>
          <w:szCs w:val="22"/>
        </w:rPr>
        <w:lastRenderedPageBreak/>
        <w:drawing>
          <wp:inline distT="0" distB="0" distL="0" distR="0" wp14:anchorId="750C1A85" wp14:editId="6C624DC9">
            <wp:extent cx="3183466" cy="2134716"/>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05278" cy="2149342"/>
                    </a:xfrm>
                    <a:prstGeom prst="rect">
                      <a:avLst/>
                    </a:prstGeom>
                    <a:noFill/>
                    <a:ln>
                      <a:noFill/>
                    </a:ln>
                  </pic:spPr>
                </pic:pic>
              </a:graphicData>
            </a:graphic>
          </wp:inline>
        </w:drawing>
      </w:r>
    </w:p>
    <w:p w14:paraId="34D546DB" w14:textId="77777777" w:rsidR="00B32731" w:rsidRDefault="00B32731" w:rsidP="00B32731">
      <w:pPr>
        <w:pStyle w:val="Kpalrs"/>
        <w:rPr>
          <w:color w:val="000000"/>
          <w:szCs w:val="22"/>
        </w:rPr>
      </w:pPr>
      <w:r>
        <w:rPr>
          <w:color w:val="000000"/>
          <w:szCs w:val="22"/>
        </w:rPr>
        <w:fldChar w:fldCharType="begin"/>
      </w:r>
      <w:r>
        <w:rPr>
          <w:color w:val="000000"/>
          <w:szCs w:val="22"/>
        </w:rPr>
        <w:instrText xml:space="preserve"> SEQ ábra \* ARABIC </w:instrText>
      </w:r>
      <w:r>
        <w:rPr>
          <w:color w:val="000000"/>
          <w:szCs w:val="22"/>
        </w:rPr>
        <w:fldChar w:fldCharType="separate"/>
      </w:r>
      <w:r>
        <w:rPr>
          <w:noProof/>
          <w:color w:val="000000"/>
          <w:szCs w:val="22"/>
        </w:rPr>
        <w:t>21</w:t>
      </w:r>
      <w:r>
        <w:rPr>
          <w:color w:val="000000"/>
          <w:szCs w:val="22"/>
        </w:rPr>
        <w:fldChar w:fldCharType="end"/>
      </w:r>
      <w:r>
        <w:t>. ábra – Esőcseppek detektálásának a kiértékelése. Zöld négyzetek az elvárt eredményeket jelölik, a sárgák pedig az algoritmus eredményeit. Ez utóbbiakból pirossal lettek jelölve azok a területek, amelyeket a rendszer rosszul ismert fel.</w:t>
      </w:r>
      <w:r>
        <w:rPr>
          <w:color w:val="000000"/>
          <w:szCs w:val="22"/>
        </w:rPr>
        <w:t xml:space="preserve"> </w:t>
      </w:r>
    </w:p>
    <w:p w14:paraId="6C64E908" w14:textId="625E8145" w:rsidR="00B32731" w:rsidRDefault="00AC4463" w:rsidP="00B32731">
      <w:r>
        <w:t xml:space="preserve">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w:t>
      </w:r>
      <w:proofErr w:type="spellStart"/>
      <w:r>
        <w:t>kab-hegyi</w:t>
      </w:r>
      <w:proofErr w:type="spellEnd"/>
      <w:r>
        <w:t xml:space="preserve">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14:paraId="664C4FB9" w14:textId="77777777" w:rsidR="00B32731" w:rsidRDefault="00B32731" w:rsidP="00B32731"/>
    <w:p w14:paraId="664A7C70" w14:textId="311C73C6" w:rsidR="00F93BA7" w:rsidRDefault="00F93BA7" w:rsidP="00AC4463">
      <w:pPr>
        <w:pStyle w:val="Kpalrs"/>
        <w:rPr>
          <w:color w:val="000000"/>
          <w:szCs w:val="22"/>
        </w:rPr>
      </w:pPr>
      <w:r>
        <w:rPr>
          <w:color w:val="000000"/>
          <w:szCs w:val="22"/>
        </w:rPr>
        <w:br w:type="page"/>
      </w:r>
    </w:p>
    <w:p w14:paraId="5294BF89" w14:textId="77777777" w:rsidR="00F2142D" w:rsidRDefault="003B7556" w:rsidP="00DB05F9">
      <w:pPr>
        <w:pStyle w:val="Cmsor1"/>
        <w:rPr>
          <w:color w:val="000000" w:themeColor="text1"/>
        </w:rPr>
      </w:pPr>
      <w:bookmarkStart w:id="81" w:name="_Toc385287745"/>
      <w:bookmarkStart w:id="82" w:name="_Toc403718749"/>
      <w:r>
        <w:rPr>
          <w:color w:val="000000" w:themeColor="text1"/>
        </w:rPr>
        <w:lastRenderedPageBreak/>
        <w:t>5</w:t>
      </w:r>
      <w:r w:rsidR="00F2142D" w:rsidRPr="00E05D93">
        <w:rPr>
          <w:color w:val="000000" w:themeColor="text1"/>
        </w:rPr>
        <w:t xml:space="preserve">. </w:t>
      </w:r>
      <w:bookmarkEnd w:id="49"/>
      <w:r w:rsidR="00E57EF8">
        <w:rPr>
          <w:color w:val="000000" w:themeColor="text1"/>
        </w:rPr>
        <w:t>Összegzés</w:t>
      </w:r>
      <w:bookmarkEnd w:id="81"/>
      <w:bookmarkEnd w:id="82"/>
    </w:p>
    <w:p w14:paraId="2F84C55C" w14:textId="77777777" w:rsidR="003B342E" w:rsidRPr="00C65D87" w:rsidRDefault="003B7556" w:rsidP="00C65D87">
      <w:pPr>
        <w:pStyle w:val="Cmsor2"/>
        <w:rPr>
          <w:rStyle w:val="Kiemels2"/>
          <w:b/>
          <w:bCs w:val="0"/>
        </w:rPr>
      </w:pPr>
      <w:bookmarkStart w:id="83" w:name="_Toc385287746"/>
      <w:bookmarkStart w:id="84" w:name="_Toc403718750"/>
      <w:r>
        <w:rPr>
          <w:rStyle w:val="Kiemels2"/>
          <w:b/>
          <w:bCs w:val="0"/>
        </w:rPr>
        <w:t>5</w:t>
      </w:r>
      <w:r w:rsidR="00C92126" w:rsidRPr="00C65D87">
        <w:rPr>
          <w:rStyle w:val="Kiemels2"/>
          <w:b/>
          <w:bCs w:val="0"/>
        </w:rPr>
        <w:t>.1. Elért eredmények</w:t>
      </w:r>
      <w:bookmarkEnd w:id="83"/>
      <w:bookmarkEnd w:id="84"/>
    </w:p>
    <w:p w14:paraId="0548C496" w14:textId="7B5ACD45" w:rsidR="00295807" w:rsidRDefault="00295807" w:rsidP="00295807">
      <w:pPr>
        <w:spacing w:before="120"/>
        <w:ind w:firstLine="426"/>
      </w:pPr>
      <w:r>
        <w:t>Az Országos Meteorológiai Szolgálat kérésére egy észlelők munkáját támogató rendszert készítettünk, és fejlesztünk folyamatosan.</w:t>
      </w:r>
      <w:r w:rsidR="00105931">
        <w:t xml:space="preserve"> Becsléseiket egy gépi látó rendszer segítségével pontosítjuk</w:t>
      </w:r>
      <w:r w:rsidR="00CC48C7">
        <w:t>,</w:t>
      </w:r>
      <w:r w:rsidR="00105931">
        <w:t xml:space="preserve"> mégpedig a következő területeken: felhő borultságának a vizsgálata, felhő típusainak a megállapítása, magassági szélirány meghatározása végül az esőzés kezdetének és befejeződésének megbecslése. Különböző kényszerfeltételek betartása mellett kellett az algoritmusainkat optimalizálni. Ilyen feltételek például a viszonylag ritka – 10 percenkénti – fénykép készítése, a már meglévő webkamerák felhasználása, melyek többnyire a horizontot kémlelik, adott esetben az eget figyelik. Méréseink nem tökéletesek, ám ennek ellenére az észlelők munkáját támogatja, pontosítja.</w:t>
      </w:r>
    </w:p>
    <w:p w14:paraId="499CE59D" w14:textId="241E0F86" w:rsidR="00295807" w:rsidRDefault="00105931" w:rsidP="00105931">
      <w:pPr>
        <w:spacing w:before="120"/>
        <w:ind w:firstLine="426"/>
      </w:pPr>
      <w:r>
        <w:t>A borultság vizsgálata és a típus meghatározása során f</w:t>
      </w:r>
      <w:r w:rsidR="00295807" w:rsidRPr="00E05D93">
        <w:t>elhős ég esetén az algoritmus rendkívül pontosan képes az eget elkülöníteni a felhőktől, legyen szó akár sötét</w:t>
      </w:r>
      <w:r w:rsidR="00295807">
        <w:t>ebb, akár világosabb félékről</w:t>
      </w:r>
      <w:r w:rsidR="00295807" w:rsidRPr="00E05D93">
        <w:t xml:space="preserve">. Ezen kívül teljesen </w:t>
      </w:r>
      <w:r w:rsidR="00295807">
        <w:t>borult ég</w:t>
      </w:r>
      <w:r w:rsidR="00295807" w:rsidRPr="00E05D93">
        <w:t xml:space="preserve"> esetén is képes megmondani, hogy a képen csak felhő látható, és felhőtlen ég</w:t>
      </w:r>
      <w:r w:rsidR="00295807">
        <w:t>bolt</w:t>
      </w:r>
      <w:r w:rsidR="00295807" w:rsidRPr="00E05D93">
        <w:t xml:space="preserve"> esetén is pontos értéket ad. Ennek megfelelően a borultságra is </w:t>
      </w:r>
      <w:r w:rsidR="00295807">
        <w:t>jó</w:t>
      </w:r>
      <w:r w:rsidR="00295807" w:rsidRPr="00E05D93">
        <w:t xml:space="preserve"> értéket kapunk. </w:t>
      </w:r>
      <w:r w:rsidR="00295807">
        <w:t>Fontos megjegyeznünk, hogy a</w:t>
      </w:r>
      <w:r w:rsidR="00295807" w:rsidRPr="00E05D93">
        <w:t xml:space="preserve"> meteorológiai észlelők 1 oktás hibahatárral dolgoznak,</w:t>
      </w:r>
      <w:r w:rsidR="00295807">
        <w:t xml:space="preserve"> azaz</w:t>
      </w:r>
      <w:r w:rsidR="00295807" w:rsidRPr="00E05D93">
        <w:t xml:space="preserve"> bármikor előfordulhat, hogy 1 </w:t>
      </w:r>
      <w:proofErr w:type="spellStart"/>
      <w:r w:rsidR="00295807" w:rsidRPr="00E05D93">
        <w:t>oktát</w:t>
      </w:r>
      <w:proofErr w:type="spellEnd"/>
      <w:r w:rsidR="00295807" w:rsidRPr="00E05D93">
        <w:t xml:space="preserve"> tévednek a becslésekben. Ezért a mi algoritmusunk tesztelésénél is az 1 oktás</w:t>
      </w:r>
      <w:r w:rsidR="00295807">
        <w:t xml:space="preserve"> eltérést még jónak számítottuk!</w:t>
      </w:r>
      <w:r w:rsidRPr="00E05D93">
        <w:t xml:space="preserve"> </w:t>
      </w:r>
      <w:r w:rsidR="00295807" w:rsidRPr="00E05D93">
        <w:t>A programot több típusú felhőn, teljesen borult és felhőtlen égen egyaránt teszteltük különböző körülmények között. Ezek alapján az látszik, hogy viszonylag nagy mértéki</w:t>
      </w:r>
      <w:r w:rsidR="00295807">
        <w:t xml:space="preserve">g kiszűri a zavaró tényezőket, </w:t>
      </w:r>
      <w:r w:rsidR="00295807" w:rsidRPr="00E05D93">
        <w:t>és jó aránnyal helyesen</w:t>
      </w:r>
      <w:r w:rsidR="00295807">
        <w:t xml:space="preserve"> állapítja meg a típust. Azonban figyelembe kell vennünk,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w:t>
      </w:r>
      <w:proofErr w:type="spellStart"/>
      <w:r w:rsidR="00295807">
        <w:t>Stratus</w:t>
      </w:r>
      <w:proofErr w:type="spellEnd"/>
      <w:r w:rsidR="00295807">
        <w:t>.</w:t>
      </w:r>
      <w:r w:rsidR="00295807" w:rsidRPr="00E05D93">
        <w:t xml:space="preserve"> </w:t>
      </w:r>
    </w:p>
    <w:p w14:paraId="2321977F" w14:textId="3736F9B6" w:rsidR="00295807" w:rsidRDefault="00295807" w:rsidP="00295807">
      <w:pPr>
        <w:spacing w:before="120"/>
        <w:ind w:firstLine="426"/>
      </w:pPr>
      <w:r>
        <w:t xml:space="preserve">Az elért eredmény 491 képen tesztelve 87.06% lett, ami sorozatot és önálló képeket egyaránt tartalmaz. Ezt az értéket úgy kaptuk, hogy azokat a képeket melyeknél csak az egyik érték helyes, 0.5-ös súllyal számítottuk. A teszteket külön-külön is elvégeztük sorozaton és egyedi képeken, súlyozás nélkül (ha egy érték is hibás, akkor teljesen rossznak számítjuk a képet). </w:t>
      </w:r>
      <w:r w:rsidR="00105931">
        <w:t>Esős képek esetében a</w:t>
      </w:r>
      <w:r>
        <w:t xml:space="preserve"> tesztek alapján az ilyen képek 85.71%-a helyesen lett detektálva.</w:t>
      </w:r>
    </w:p>
    <w:p w14:paraId="705939E2" w14:textId="6CBB9797" w:rsidR="00295807" w:rsidRDefault="00105931" w:rsidP="00105931">
      <w:pPr>
        <w:spacing w:before="120"/>
        <w:ind w:firstLine="426"/>
      </w:pPr>
      <w:r>
        <w:t xml:space="preserve">A szélirány meghatározása során értelem szerűen a felhők elmozdulásának az irányára voltunk kíváncsiak. </w:t>
      </w:r>
      <w:r w:rsidR="00295807">
        <w:t xml:space="preserve">Az teszteket az OMSZ által biztosított </w:t>
      </w:r>
      <w:r>
        <w:t xml:space="preserve">1000 felvételből álló sorozatképen végeztük el, melyek </w:t>
      </w:r>
      <w:r w:rsidR="00295807">
        <w:t xml:space="preserve">között található volt Cumulus és </w:t>
      </w:r>
      <w:proofErr w:type="spellStart"/>
      <w:r w:rsidR="00295807">
        <w:t>Stratus</w:t>
      </w:r>
      <w:proofErr w:type="spellEnd"/>
      <w:r w:rsidR="00295807">
        <w:t xml:space="preserve"> típusú felhő – lehetővé téve a változatos színű és a homogén képeken való tesztelést – valamint esőcseppes képek is.</w:t>
      </w:r>
      <w:r>
        <w:t xml:space="preserve"> </w:t>
      </w:r>
      <w:r w:rsidR="00295807">
        <w:t xml:space="preserve">Az elvégzett teszteken az algoritmus változatos színű felhőkkel jól, míg </w:t>
      </w:r>
      <w:proofErr w:type="spellStart"/>
      <w:r w:rsidR="00295807">
        <w:t>Stratus</w:t>
      </w:r>
      <w:proofErr w:type="spellEnd"/>
      <w:r w:rsidR="00295807">
        <w:t xml:space="preserve"> típusúakkal rosszabbul szerepelt. Előbbinél az esetek többségében helyesen sikerült a szélirány becslése, a legnagyobb hiba fél égtáj eltérés volt. Homogén felületen azonban az egyértelmű képpontok hiánya miatt nem lehet pontos becslést tenni.</w:t>
      </w:r>
      <w:r>
        <w:t xml:space="preserve"> A sorozatokon végzett tesztel eredményeit javítottuk </w:t>
      </w:r>
      <w:r w:rsidR="00295807">
        <w:t xml:space="preserve">a képek számának növelésével, így a teszteket elvégeztük tíz képes sorozatokon is. </w:t>
      </w:r>
      <w:r w:rsidR="00295807">
        <w:lastRenderedPageBreak/>
        <w:t>Így Cumulus típusú felhők esetén sikerült elkerülnünk az eddigi minimális eltéréseket is. Az eredmény homogén felületen is javult, de messze elmaradt a változatos felhőzet mellett.</w:t>
      </w:r>
      <w:r>
        <w:t xml:space="preserve"> A</w:t>
      </w:r>
      <w:r w:rsidR="00295807">
        <w:t xml:space="preserve"> megfelelő eredmények érdekében </w:t>
      </w:r>
      <w:r>
        <w:t>felhasználtuk</w:t>
      </w:r>
      <w:r w:rsidR="00295807">
        <w:t xml:space="preserve"> a borultság vizsgálat eredményeit, és amennyiben </w:t>
      </w:r>
      <w:proofErr w:type="spellStart"/>
      <w:r w:rsidR="00295807">
        <w:t>Stratus</w:t>
      </w:r>
      <w:proofErr w:type="spellEnd"/>
      <w:r w:rsidR="00295807">
        <w:t xml:space="preserve"> típusú felhőzetünk volt, "Nem meghatározható"</w:t>
      </w:r>
      <w:proofErr w:type="spellStart"/>
      <w:r w:rsidR="00295807">
        <w:t>-nak</w:t>
      </w:r>
      <w:proofErr w:type="spellEnd"/>
      <w:r w:rsidR="00295807">
        <w:t xml:space="preserve"> </w:t>
      </w:r>
      <w:r w:rsidR="004E1821">
        <w:t>tekintettük</w:t>
      </w:r>
      <w:r w:rsidR="00295807">
        <w:t xml:space="preserve"> az irányt. U</w:t>
      </w:r>
      <w:r w:rsidR="004E1821">
        <w:t>gyan</w:t>
      </w:r>
      <w:r w:rsidR="00295807">
        <w:t xml:space="preserve">ezt </w:t>
      </w:r>
      <w:r w:rsidR="004E1821">
        <w:t>tettük</w:t>
      </w:r>
      <w:r w:rsidR="00295807">
        <w:t xml:space="preserve"> esőzés esetén is, mivel a búrán lévő esőcseppek miatt a helyes detektálás lehetetlen, ráadásul csapadékhoz a legtöbb esetben 8 oktás homogén felhőzet tartozik. </w:t>
      </w:r>
    </w:p>
    <w:p w14:paraId="3FC42C64" w14:textId="3277211B" w:rsidR="004E1821" w:rsidRDefault="004E1821" w:rsidP="004E1821">
      <w:r>
        <w:t>Esőzés vizsgálatának során igyekeztünk minél pontosabb darabszámot adni a képen látható esőcseppekre. Minél pontosabban tudjuk, hogy hol láthatóak a cseppek, annál pontosabban tudjuk eldönteni, hogy a két időpont között, ahol kép készült, változott-e az esőzés állapota.</w:t>
      </w:r>
      <w:r w:rsidRPr="004E1821">
        <w:t xml:space="preserve"> </w:t>
      </w:r>
      <w:r>
        <w:t xml:space="preserve">Az OMSZ számunkra biztosított képgyűjteményben 4 olyan képsorozat található, amelyeken van értelme esődetektálást tesztelni. Egy-egy sorozat a reggeli óráktól kezdve sötétedésig negyedóránként készített felvételeket tartalmaz. Ezekből egyiken a kamera fölfelé nézett. Az elért eredmények azonban megoszlottak. Sajnos elkerülhetetlen volt az, hogy a rendszer fals detektálásokat produkáljon, ugyanis a felhők bizonyos részei pontosan úgy néznek ki, hogy az algoritmus cseppekként ismerje fel őket. 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w:t>
      </w:r>
      <w:proofErr w:type="spellStart"/>
      <w:r>
        <w:t>kab-hegyi</w:t>
      </w:r>
      <w:proofErr w:type="spellEnd"/>
      <w:r>
        <w:t xml:space="preserve">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14:paraId="355E3A44" w14:textId="1F3DCA13" w:rsidR="003B342E" w:rsidRPr="003B342E" w:rsidRDefault="00295807" w:rsidP="004E1821">
      <w:r>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14:paraId="7AEE14AC" w14:textId="77777777" w:rsidR="00F2142D" w:rsidRPr="00C65D87" w:rsidRDefault="003B7556" w:rsidP="00C65D87">
      <w:pPr>
        <w:pStyle w:val="Cmsor2"/>
      </w:pPr>
      <w:bookmarkStart w:id="85" w:name="_Toc385287747"/>
      <w:bookmarkStart w:id="86" w:name="_Toc403718751"/>
      <w:r>
        <w:rPr>
          <w:rStyle w:val="Kiemels2"/>
          <w:b/>
          <w:bCs w:val="0"/>
        </w:rPr>
        <w:t>5</w:t>
      </w:r>
      <w:r w:rsidR="00C92126" w:rsidRPr="00C65D87">
        <w:rPr>
          <w:rStyle w:val="Kiemels2"/>
          <w:b/>
          <w:bCs w:val="0"/>
        </w:rPr>
        <w:t>.2. Továbbfejlesztési lehetőségek</w:t>
      </w:r>
      <w:bookmarkEnd w:id="85"/>
      <w:bookmarkEnd w:id="86"/>
    </w:p>
    <w:p w14:paraId="1A9BFFC0" w14:textId="77777777" w:rsidR="00F2142D" w:rsidRDefault="003E552C" w:rsidP="00C65D87">
      <w:r w:rsidRPr="00E05D93">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14:paraId="207DF666" w14:textId="0C2728EC" w:rsidR="004E1821" w:rsidRPr="00E57EF8" w:rsidRDefault="004E1821" w:rsidP="00C65D87">
      <w:r>
        <w:t>Mozgóképek feldolgozásának számos előnye lehet. Szélirány meghatározásánál már a legkisebb elmozdulás is detektálható és értékelhető. Esőzés vizsgálatánál pedig a pontos időpont is meghatározható, amikor eleredt vagy épp megállt az eső. Két – rövid időn belül – egymást követő kép közötti különbség rámutathat ezúttal nem csak az esőcseppek helyének a megváltozására, hanem magát az esővonalakat is nyomon követheti.</w:t>
      </w:r>
    </w:p>
    <w:p w14:paraId="6DAF2690" w14:textId="2DA3AE19" w:rsidR="0012676E" w:rsidRPr="00E05D93" w:rsidRDefault="00CC48C7" w:rsidP="00C65D87">
      <w:r>
        <w:lastRenderedPageBreak/>
        <w:t>Az Országos Meteorológiai Szolgálat számára a rendszer teljesen egyedülálló és új.</w:t>
      </w:r>
      <w:r w:rsidR="0012676E" w:rsidRPr="00E05D93">
        <w:t xml:space="preserve">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14:paraId="73675CE4" w14:textId="77777777" w:rsidR="007E79CB" w:rsidRDefault="0012676E" w:rsidP="00C65D87">
      <w:r w:rsidRPr="00E05D93">
        <w:t xml:space="preserve">Második fontos szempont esetünkben az, hogy egy olcsó fényképezőgép is képes hasznos </w:t>
      </w:r>
      <w:r w:rsidR="00B0205D" w:rsidRPr="00E05D93">
        <w:t>nyújt számunkra, tehát nincs szükség költséges eszközökre, például műholdas rendszerekre. Ez a megoldás a világ bármely területén költséghatékonynak számít, így más szervezetek, cégek is fel tudják használni ezt a technológiát.</w:t>
      </w:r>
    </w:p>
    <w:p w14:paraId="5F639D53" w14:textId="77777777" w:rsidR="007E79CB" w:rsidRDefault="007E79CB">
      <w:pPr>
        <w:spacing w:after="160" w:line="259" w:lineRule="auto"/>
        <w:ind w:firstLine="0"/>
        <w:jc w:val="left"/>
      </w:pPr>
      <w:r>
        <w:br w:type="page"/>
      </w:r>
    </w:p>
    <w:p w14:paraId="0B9754CB" w14:textId="77777777" w:rsidR="0012676E" w:rsidRDefault="007E79CB" w:rsidP="007E79CB">
      <w:pPr>
        <w:pStyle w:val="Cmsor1"/>
      </w:pPr>
      <w:bookmarkStart w:id="87" w:name="_Toc403718752"/>
      <w:r>
        <w:lastRenderedPageBreak/>
        <w:t>6. Mellékletek</w:t>
      </w:r>
      <w:bookmarkEnd w:id="87"/>
    </w:p>
    <w:tbl>
      <w:tblPr>
        <w:tblW w:w="3105" w:type="pct"/>
        <w:jc w:val="center"/>
        <w:tblCellMar>
          <w:left w:w="10" w:type="dxa"/>
          <w:right w:w="10" w:type="dxa"/>
        </w:tblCellMar>
        <w:tblLook w:val="0000" w:firstRow="0" w:lastRow="0" w:firstColumn="0" w:lastColumn="0" w:noHBand="0" w:noVBand="0"/>
      </w:tblPr>
      <w:tblGrid>
        <w:gridCol w:w="1666"/>
        <w:gridCol w:w="2184"/>
        <w:gridCol w:w="1876"/>
      </w:tblGrid>
      <w:tr w:rsidR="007E79CB" w:rsidRPr="00E05D93" w14:paraId="471772EC"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14:paraId="479CA8D7" w14:textId="77777777" w:rsidR="007E79CB" w:rsidRPr="00E05D93" w:rsidRDefault="007E79CB" w:rsidP="00D3313B">
            <w:pPr>
              <w:spacing w:before="120"/>
              <w:ind w:firstLine="202"/>
              <w:rPr>
                <w:b/>
                <w:sz w:val="18"/>
                <w:szCs w:val="18"/>
              </w:rPr>
            </w:pPr>
            <w:r w:rsidRPr="00E05D93">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14:paraId="600629AE" w14:textId="77777777" w:rsidR="007E79CB" w:rsidRPr="00E05D93" w:rsidRDefault="007E79CB" w:rsidP="00D3313B">
            <w:pPr>
              <w:spacing w:before="120"/>
              <w:ind w:firstLine="202"/>
              <w:rPr>
                <w:b/>
                <w:sz w:val="18"/>
                <w:szCs w:val="18"/>
              </w:rPr>
            </w:pPr>
            <w:r w:rsidRPr="00E05D93">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14:paraId="6779CF6D" w14:textId="77777777" w:rsidR="007E79CB" w:rsidRPr="00E05D93" w:rsidRDefault="007E79CB" w:rsidP="00D3313B">
            <w:pPr>
              <w:spacing w:before="120"/>
              <w:ind w:firstLine="202"/>
              <w:rPr>
                <w:b/>
                <w:sz w:val="18"/>
                <w:szCs w:val="18"/>
              </w:rPr>
            </w:pPr>
            <w:r w:rsidRPr="00E05D93">
              <w:rPr>
                <w:b/>
                <w:sz w:val="18"/>
                <w:szCs w:val="18"/>
              </w:rPr>
              <w:t>Szint</w:t>
            </w:r>
          </w:p>
        </w:tc>
      </w:tr>
      <w:tr w:rsidR="007E79CB" w:rsidRPr="00E05D93" w14:paraId="4B3FD150"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9A097E8" w14:textId="77777777" w:rsidR="007E79CB" w:rsidRPr="00E05D93" w:rsidRDefault="00F41830" w:rsidP="00D3313B">
            <w:pPr>
              <w:spacing w:before="120"/>
              <w:ind w:firstLine="202"/>
              <w:rPr>
                <w:sz w:val="18"/>
                <w:szCs w:val="18"/>
              </w:rPr>
            </w:pPr>
            <w:hyperlink r:id="rId30">
              <w:proofErr w:type="spellStart"/>
              <w:r w:rsidR="007E79CB" w:rsidRPr="00E05D93">
                <w:rPr>
                  <w:sz w:val="18"/>
                  <w:szCs w:val="18"/>
                </w:rPr>
                <w:t>Cirr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0F086C2" w14:textId="77777777" w:rsidR="007E79CB" w:rsidRPr="00E05D93" w:rsidRDefault="007E79CB" w:rsidP="00D3313B">
            <w:pPr>
              <w:spacing w:before="120"/>
              <w:ind w:firstLine="202"/>
              <w:rPr>
                <w:sz w:val="18"/>
                <w:szCs w:val="18"/>
              </w:rPr>
            </w:pPr>
            <w:r w:rsidRPr="00E05D93">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66E9466" w14:textId="77777777" w:rsidR="007E79CB" w:rsidRPr="00E05D93" w:rsidRDefault="007E79CB" w:rsidP="00D3313B">
            <w:pPr>
              <w:spacing w:before="120"/>
              <w:ind w:firstLine="202"/>
              <w:rPr>
                <w:sz w:val="18"/>
                <w:szCs w:val="18"/>
              </w:rPr>
            </w:pPr>
            <w:r w:rsidRPr="00E05D93">
              <w:rPr>
                <w:sz w:val="18"/>
                <w:szCs w:val="18"/>
              </w:rPr>
              <w:t>Magas</w:t>
            </w:r>
          </w:p>
        </w:tc>
      </w:tr>
      <w:tr w:rsidR="007E79CB" w:rsidRPr="00E05D93" w14:paraId="1793A863"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A4DD61B" w14:textId="77777777" w:rsidR="007E79CB" w:rsidRPr="00E05D93" w:rsidRDefault="00F41830" w:rsidP="00D3313B">
            <w:pPr>
              <w:spacing w:before="120"/>
              <w:ind w:firstLine="202"/>
              <w:rPr>
                <w:sz w:val="18"/>
                <w:szCs w:val="18"/>
              </w:rPr>
            </w:pPr>
            <w:hyperlink r:id="rId31">
              <w:proofErr w:type="spellStart"/>
              <w:r w:rsidR="007E79CB" w:rsidRPr="00E05D93">
                <w:rPr>
                  <w:sz w:val="18"/>
                  <w:szCs w:val="18"/>
                </w:rPr>
                <w:t>Cirr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471BC72A" w14:textId="77777777" w:rsidR="007E79CB" w:rsidRPr="00E05D93" w:rsidRDefault="007E79CB" w:rsidP="00D3313B">
            <w:pPr>
              <w:spacing w:before="120"/>
              <w:ind w:firstLine="202"/>
              <w:rPr>
                <w:sz w:val="18"/>
                <w:szCs w:val="18"/>
              </w:rPr>
            </w:pPr>
            <w:r w:rsidRPr="00E05D93">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FB46BAE" w14:textId="77777777" w:rsidR="007E79CB" w:rsidRPr="00E05D93" w:rsidRDefault="007E79CB" w:rsidP="00D3313B">
            <w:pPr>
              <w:spacing w:before="120"/>
              <w:ind w:firstLine="202"/>
              <w:rPr>
                <w:sz w:val="18"/>
                <w:szCs w:val="18"/>
              </w:rPr>
            </w:pPr>
            <w:r w:rsidRPr="00E05D93">
              <w:rPr>
                <w:sz w:val="18"/>
                <w:szCs w:val="18"/>
              </w:rPr>
              <w:t>Magas</w:t>
            </w:r>
          </w:p>
        </w:tc>
      </w:tr>
      <w:tr w:rsidR="007E79CB" w:rsidRPr="00E05D93" w14:paraId="4426ACAB"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6AF9DF5" w14:textId="77777777" w:rsidR="007E79CB" w:rsidRPr="00E05D93" w:rsidRDefault="00F41830" w:rsidP="00D3313B">
            <w:pPr>
              <w:spacing w:before="120"/>
              <w:ind w:firstLine="202"/>
              <w:rPr>
                <w:sz w:val="18"/>
                <w:szCs w:val="18"/>
              </w:rPr>
            </w:pPr>
            <w:hyperlink r:id="rId32">
              <w:proofErr w:type="spellStart"/>
              <w:r w:rsidR="007E79CB" w:rsidRPr="00E05D93">
                <w:rPr>
                  <w:sz w:val="18"/>
                  <w:szCs w:val="18"/>
                </w:rPr>
                <w:t>Cirr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A4B781F" w14:textId="77777777" w:rsidR="007E79CB" w:rsidRPr="00E05D93" w:rsidRDefault="007E79CB" w:rsidP="00D3313B">
            <w:pPr>
              <w:spacing w:before="120"/>
              <w:ind w:firstLine="202"/>
              <w:rPr>
                <w:sz w:val="18"/>
                <w:szCs w:val="18"/>
              </w:rPr>
            </w:pPr>
            <w:r w:rsidRPr="00E05D93">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C4C3F56" w14:textId="77777777" w:rsidR="007E79CB" w:rsidRPr="00E05D93" w:rsidRDefault="007E79CB" w:rsidP="00D3313B">
            <w:pPr>
              <w:spacing w:before="120"/>
              <w:ind w:firstLine="202"/>
              <w:rPr>
                <w:sz w:val="18"/>
                <w:szCs w:val="18"/>
              </w:rPr>
            </w:pPr>
            <w:r w:rsidRPr="00E05D93">
              <w:rPr>
                <w:sz w:val="18"/>
                <w:szCs w:val="18"/>
              </w:rPr>
              <w:t>Magas</w:t>
            </w:r>
          </w:p>
        </w:tc>
      </w:tr>
      <w:tr w:rsidR="007E79CB" w:rsidRPr="00E05D93" w14:paraId="303F190A"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ABB01A7" w14:textId="77777777" w:rsidR="007E79CB" w:rsidRPr="00E05D93" w:rsidRDefault="00F41830" w:rsidP="00D3313B">
            <w:pPr>
              <w:spacing w:before="120"/>
              <w:ind w:firstLine="202"/>
              <w:rPr>
                <w:sz w:val="18"/>
                <w:szCs w:val="18"/>
              </w:rPr>
            </w:pPr>
            <w:hyperlink r:id="rId33">
              <w:proofErr w:type="spellStart"/>
              <w:r w:rsidR="007E79CB" w:rsidRPr="00E05D93">
                <w:rPr>
                  <w:sz w:val="18"/>
                  <w:szCs w:val="18"/>
                </w:rPr>
                <w:t>Al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33B1BDE" w14:textId="77777777" w:rsidR="007E79CB" w:rsidRPr="00E05D93" w:rsidRDefault="007E79CB" w:rsidP="00D3313B">
            <w:pPr>
              <w:spacing w:before="120"/>
              <w:ind w:firstLine="202"/>
              <w:rPr>
                <w:sz w:val="18"/>
                <w:szCs w:val="18"/>
              </w:rPr>
            </w:pPr>
            <w:r w:rsidRPr="00E05D93">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DA8CFF7" w14:textId="77777777" w:rsidR="007E79CB" w:rsidRPr="00E05D93" w:rsidRDefault="007E79CB" w:rsidP="00D3313B">
            <w:pPr>
              <w:spacing w:before="120"/>
              <w:ind w:firstLine="202"/>
              <w:rPr>
                <w:sz w:val="18"/>
                <w:szCs w:val="18"/>
              </w:rPr>
            </w:pPr>
            <w:r>
              <w:rPr>
                <w:sz w:val="18"/>
                <w:szCs w:val="18"/>
              </w:rPr>
              <w:t>K</w:t>
            </w:r>
            <w:r w:rsidRPr="00E05D93">
              <w:rPr>
                <w:sz w:val="18"/>
                <w:szCs w:val="18"/>
              </w:rPr>
              <w:t>özépmagas</w:t>
            </w:r>
          </w:p>
        </w:tc>
      </w:tr>
      <w:tr w:rsidR="007E79CB" w:rsidRPr="00E05D93" w14:paraId="5BC06454"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7FB05418" w14:textId="77777777" w:rsidR="007E79CB" w:rsidRPr="00E05D93" w:rsidRDefault="00F41830" w:rsidP="00D3313B">
            <w:pPr>
              <w:spacing w:before="120"/>
              <w:ind w:firstLine="202"/>
              <w:rPr>
                <w:sz w:val="18"/>
                <w:szCs w:val="18"/>
              </w:rPr>
            </w:pPr>
            <w:hyperlink r:id="rId34">
              <w:proofErr w:type="spellStart"/>
              <w:r w:rsidR="007E79CB" w:rsidRPr="00E05D93">
                <w:rPr>
                  <w:sz w:val="18"/>
                  <w:szCs w:val="18"/>
                </w:rPr>
                <w:t>Alt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2A971727" w14:textId="77777777" w:rsidR="007E79CB" w:rsidRPr="00E05D93" w:rsidRDefault="007E79CB" w:rsidP="00D3313B">
            <w:pPr>
              <w:spacing w:before="120"/>
              <w:ind w:firstLine="202"/>
              <w:rPr>
                <w:sz w:val="18"/>
                <w:szCs w:val="18"/>
              </w:rPr>
            </w:pPr>
            <w:r w:rsidRPr="00E05D93">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1600585" w14:textId="77777777" w:rsidR="007E79CB" w:rsidRPr="00E05D93" w:rsidRDefault="007E79CB" w:rsidP="00D3313B">
            <w:pPr>
              <w:spacing w:before="120"/>
              <w:ind w:firstLine="202"/>
              <w:rPr>
                <w:sz w:val="18"/>
                <w:szCs w:val="18"/>
              </w:rPr>
            </w:pPr>
            <w:r>
              <w:rPr>
                <w:sz w:val="18"/>
                <w:szCs w:val="18"/>
              </w:rPr>
              <w:t>K</w:t>
            </w:r>
            <w:r w:rsidRPr="00E05D93">
              <w:rPr>
                <w:sz w:val="18"/>
                <w:szCs w:val="18"/>
              </w:rPr>
              <w:t>özépmagas</w:t>
            </w:r>
          </w:p>
        </w:tc>
      </w:tr>
      <w:tr w:rsidR="007E79CB" w:rsidRPr="00E05D93" w14:paraId="26577E6E"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7ED5E060" w14:textId="77777777" w:rsidR="007E79CB" w:rsidRPr="00E05D93" w:rsidRDefault="00F41830" w:rsidP="00D3313B">
            <w:pPr>
              <w:spacing w:before="120"/>
              <w:ind w:firstLine="202"/>
              <w:rPr>
                <w:sz w:val="18"/>
                <w:szCs w:val="18"/>
              </w:rPr>
            </w:pPr>
            <w:hyperlink r:id="rId35">
              <w:proofErr w:type="spellStart"/>
              <w:r w:rsidR="007E79CB" w:rsidRPr="00E05D93">
                <w:rPr>
                  <w:sz w:val="18"/>
                  <w:szCs w:val="18"/>
                </w:rPr>
                <w:t>Stra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E0DC3D3" w14:textId="77777777" w:rsidR="007E79CB" w:rsidRPr="00E05D93" w:rsidRDefault="007E79CB" w:rsidP="00D3313B">
            <w:pPr>
              <w:spacing w:before="120"/>
              <w:ind w:firstLine="202"/>
              <w:rPr>
                <w:sz w:val="18"/>
                <w:szCs w:val="18"/>
              </w:rPr>
            </w:pPr>
            <w:r w:rsidRPr="00E05D93">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211E66B9" w14:textId="77777777" w:rsidR="007E79CB" w:rsidRPr="00E05D93" w:rsidRDefault="007E79CB" w:rsidP="00D3313B">
            <w:pPr>
              <w:spacing w:before="120"/>
              <w:ind w:firstLine="202"/>
              <w:rPr>
                <w:sz w:val="18"/>
                <w:szCs w:val="18"/>
              </w:rPr>
            </w:pPr>
            <w:r w:rsidRPr="00E05D93">
              <w:rPr>
                <w:sz w:val="18"/>
                <w:szCs w:val="18"/>
              </w:rPr>
              <w:t>Alacsony</w:t>
            </w:r>
          </w:p>
        </w:tc>
      </w:tr>
      <w:tr w:rsidR="007E79CB" w:rsidRPr="00E05D93" w14:paraId="00E5F106"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59A16C9" w14:textId="77777777" w:rsidR="007E79CB" w:rsidRPr="00E05D93" w:rsidRDefault="00F41830" w:rsidP="00D3313B">
            <w:pPr>
              <w:spacing w:before="120"/>
              <w:ind w:firstLine="202"/>
              <w:rPr>
                <w:sz w:val="18"/>
                <w:szCs w:val="18"/>
              </w:rPr>
            </w:pPr>
            <w:hyperlink r:id="rId36">
              <w:proofErr w:type="spellStart"/>
              <w:r w:rsidR="007E79CB" w:rsidRPr="00E05D93">
                <w:rPr>
                  <w:sz w:val="18"/>
                  <w:szCs w:val="18"/>
                </w:rPr>
                <w:t>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368C1D0" w14:textId="77777777" w:rsidR="007E79CB" w:rsidRPr="00E05D93" w:rsidRDefault="007E79CB" w:rsidP="00D3313B">
            <w:pPr>
              <w:spacing w:before="120"/>
              <w:ind w:firstLine="202"/>
              <w:rPr>
                <w:sz w:val="18"/>
                <w:szCs w:val="18"/>
              </w:rPr>
            </w:pPr>
            <w:r w:rsidRPr="00E05D93">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4E00328" w14:textId="77777777" w:rsidR="007E79CB" w:rsidRPr="00E05D93" w:rsidRDefault="007E79CB" w:rsidP="00D3313B">
            <w:pPr>
              <w:spacing w:before="120"/>
              <w:ind w:firstLine="202"/>
              <w:rPr>
                <w:sz w:val="18"/>
                <w:szCs w:val="18"/>
              </w:rPr>
            </w:pPr>
            <w:r w:rsidRPr="00E05D93">
              <w:rPr>
                <w:sz w:val="18"/>
                <w:szCs w:val="18"/>
              </w:rPr>
              <w:t>Alacsony</w:t>
            </w:r>
          </w:p>
        </w:tc>
      </w:tr>
      <w:tr w:rsidR="007E79CB" w:rsidRPr="00E05D93" w14:paraId="7647B27B"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05C1E57" w14:textId="77777777" w:rsidR="007E79CB" w:rsidRPr="00E05D93" w:rsidRDefault="00F41830" w:rsidP="00D3313B">
            <w:pPr>
              <w:spacing w:before="120"/>
              <w:ind w:firstLine="202"/>
              <w:rPr>
                <w:sz w:val="18"/>
                <w:szCs w:val="18"/>
              </w:rPr>
            </w:pPr>
            <w:hyperlink r:id="rId37">
              <w:r w:rsidR="007E79CB" w:rsidRPr="00E05D93">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904BB0F" w14:textId="77777777" w:rsidR="007E79CB" w:rsidRPr="00E05D93" w:rsidRDefault="007E79CB" w:rsidP="00D3313B">
            <w:pPr>
              <w:spacing w:before="120"/>
              <w:ind w:firstLine="202"/>
              <w:rPr>
                <w:sz w:val="18"/>
                <w:szCs w:val="18"/>
              </w:rPr>
            </w:pPr>
            <w:r w:rsidRPr="00E05D93">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589106C" w14:textId="77777777" w:rsidR="007E79CB" w:rsidRPr="00E05D93" w:rsidRDefault="007E79CB" w:rsidP="00D3313B">
            <w:pPr>
              <w:spacing w:before="120"/>
              <w:ind w:firstLine="202"/>
              <w:rPr>
                <w:sz w:val="18"/>
                <w:szCs w:val="18"/>
              </w:rPr>
            </w:pPr>
            <w:r w:rsidRPr="00E05D93">
              <w:rPr>
                <w:sz w:val="18"/>
                <w:szCs w:val="18"/>
              </w:rPr>
              <w:t>Alacsony</w:t>
            </w:r>
          </w:p>
        </w:tc>
      </w:tr>
      <w:tr w:rsidR="007E79CB" w:rsidRPr="00E05D93" w14:paraId="25E85312"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797222E" w14:textId="77777777" w:rsidR="007E79CB" w:rsidRPr="00E05D93" w:rsidRDefault="00F41830" w:rsidP="00D3313B">
            <w:pPr>
              <w:spacing w:before="120"/>
              <w:ind w:firstLine="202"/>
              <w:rPr>
                <w:sz w:val="18"/>
                <w:szCs w:val="18"/>
              </w:rPr>
            </w:pPr>
            <w:hyperlink r:id="rId38">
              <w:proofErr w:type="spellStart"/>
              <w:r w:rsidR="007E79CB" w:rsidRPr="00E05D93">
                <w:rPr>
                  <w:sz w:val="18"/>
                  <w:szCs w:val="18"/>
                </w:rPr>
                <w:t>Nimb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C06FE2D" w14:textId="77777777" w:rsidR="007E79CB" w:rsidRPr="00E05D93" w:rsidRDefault="007E79CB" w:rsidP="00D3313B">
            <w:pPr>
              <w:spacing w:before="120"/>
              <w:ind w:firstLine="202"/>
              <w:rPr>
                <w:sz w:val="18"/>
                <w:szCs w:val="18"/>
              </w:rPr>
            </w:pPr>
            <w:r w:rsidRPr="00E05D93">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7351D86A" w14:textId="77777777" w:rsidR="007E79CB" w:rsidRPr="00E05D93" w:rsidRDefault="007E79CB" w:rsidP="00D3313B">
            <w:pPr>
              <w:spacing w:before="120"/>
              <w:ind w:firstLine="202"/>
              <w:rPr>
                <w:sz w:val="18"/>
                <w:szCs w:val="18"/>
              </w:rPr>
            </w:pPr>
            <w:r>
              <w:rPr>
                <w:sz w:val="18"/>
                <w:szCs w:val="18"/>
              </w:rPr>
              <w:t>Középmagas</w:t>
            </w:r>
          </w:p>
        </w:tc>
      </w:tr>
      <w:tr w:rsidR="007E79CB" w:rsidRPr="00E05D93" w14:paraId="307C17ED"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CC7970E" w14:textId="77777777" w:rsidR="007E79CB" w:rsidRPr="00E05D93" w:rsidRDefault="00F41830" w:rsidP="00D3313B">
            <w:pPr>
              <w:spacing w:before="120"/>
              <w:ind w:firstLine="202"/>
              <w:rPr>
                <w:sz w:val="18"/>
                <w:szCs w:val="18"/>
              </w:rPr>
            </w:pPr>
            <w:hyperlink r:id="rId39">
              <w:proofErr w:type="spellStart"/>
              <w:r w:rsidR="007E79CB" w:rsidRPr="00E05D93">
                <w:rPr>
                  <w:sz w:val="18"/>
                  <w:szCs w:val="18"/>
                </w:rPr>
                <w:t>Cumulonimb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FFAD2CB" w14:textId="77777777" w:rsidR="007E79CB" w:rsidRPr="00E05D93" w:rsidRDefault="007E79CB" w:rsidP="00D3313B">
            <w:pPr>
              <w:spacing w:before="120"/>
              <w:ind w:firstLine="202"/>
              <w:rPr>
                <w:sz w:val="18"/>
                <w:szCs w:val="18"/>
              </w:rPr>
            </w:pPr>
            <w:r w:rsidRPr="00E05D93">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475A65E" w14:textId="77777777" w:rsidR="007E79CB" w:rsidRPr="00E05D93" w:rsidRDefault="007E79CB" w:rsidP="00D3313B">
            <w:pPr>
              <w:keepNext/>
              <w:spacing w:before="120"/>
              <w:ind w:firstLine="202"/>
              <w:rPr>
                <w:sz w:val="18"/>
                <w:szCs w:val="18"/>
              </w:rPr>
            </w:pPr>
            <w:r>
              <w:rPr>
                <w:sz w:val="18"/>
                <w:szCs w:val="18"/>
              </w:rPr>
              <w:t>T</w:t>
            </w:r>
            <w:r w:rsidRPr="00E05D93">
              <w:rPr>
                <w:sz w:val="18"/>
                <w:szCs w:val="18"/>
              </w:rPr>
              <w:t>öbb szintet átfog</w:t>
            </w:r>
          </w:p>
        </w:tc>
      </w:tr>
    </w:tbl>
    <w:p w14:paraId="23AEA648" w14:textId="75AC2B1E" w:rsidR="007E79CB" w:rsidRPr="00BC474A" w:rsidRDefault="007E79CB" w:rsidP="007E79CB">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táblázat \* ARABIC </w:instrText>
      </w:r>
      <w:r w:rsidRPr="00750117">
        <w:rPr>
          <w:noProof/>
          <w:color w:val="000000" w:themeColor="text1"/>
          <w:szCs w:val="20"/>
        </w:rPr>
        <w:fldChar w:fldCharType="separate"/>
      </w:r>
      <w:r>
        <w:rPr>
          <w:noProof/>
          <w:color w:val="000000" w:themeColor="text1"/>
          <w:szCs w:val="20"/>
        </w:rPr>
        <w:t>1</w:t>
      </w:r>
      <w:r w:rsidRPr="00750117">
        <w:rPr>
          <w:noProof/>
          <w:color w:val="000000" w:themeColor="text1"/>
          <w:szCs w:val="20"/>
        </w:rPr>
        <w:fldChar w:fldCharType="end"/>
      </w:r>
      <w:r w:rsidRPr="00750117">
        <w:rPr>
          <w:noProof/>
          <w:color w:val="000000" w:themeColor="text1"/>
          <w:szCs w:val="20"/>
        </w:rPr>
        <w:t xml:space="preserve">. </w:t>
      </w:r>
      <w:r>
        <w:rPr>
          <w:noProof/>
          <w:color w:val="000000" w:themeColor="text1"/>
          <w:szCs w:val="20"/>
        </w:rPr>
        <w:t>melléklet</w:t>
      </w:r>
      <w:r w:rsidRPr="00750117">
        <w:rPr>
          <w:noProof/>
          <w:color w:val="000000" w:themeColor="text1"/>
          <w:szCs w:val="20"/>
        </w:rPr>
        <w:t xml:space="preserve"> – Felhők típusai.</w:t>
      </w:r>
      <w:r>
        <w:rPr>
          <w:noProof/>
          <w:color w:val="000000" w:themeColor="text1"/>
          <w:szCs w:val="20"/>
        </w:rPr>
        <w:fldChar w:fldCharType="begin" w:fldLock="1"/>
      </w:r>
      <w:r w:rsidR="00D27705">
        <w:rPr>
          <w:noProof/>
          <w:color w:val="000000" w:themeColor="text1"/>
          <w:szCs w:val="20"/>
        </w:rPr>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Pr>
          <w:noProof/>
          <w:color w:val="000000" w:themeColor="text1"/>
          <w:szCs w:val="20"/>
        </w:rPr>
        <w:fldChar w:fldCharType="separate"/>
      </w:r>
      <w:r w:rsidRPr="003B7ECE">
        <w:rPr>
          <w:i w:val="0"/>
          <w:noProof/>
          <w:color w:val="000000" w:themeColor="text1"/>
          <w:szCs w:val="20"/>
        </w:rPr>
        <w:t>[2]</w:t>
      </w:r>
      <w:r>
        <w:rPr>
          <w:noProof/>
          <w:color w:val="000000" w:themeColor="text1"/>
          <w:szCs w:val="20"/>
        </w:rPr>
        <w:fldChar w:fldCharType="end"/>
      </w:r>
    </w:p>
    <w:tbl>
      <w:tblPr>
        <w:tblW w:w="3750" w:type="pct"/>
        <w:jc w:val="center"/>
        <w:tblCellMar>
          <w:left w:w="10" w:type="dxa"/>
          <w:right w:w="10" w:type="dxa"/>
        </w:tblCellMar>
        <w:tblLook w:val="0000" w:firstRow="0" w:lastRow="0" w:firstColumn="0" w:lastColumn="0" w:noHBand="0" w:noVBand="0"/>
      </w:tblPr>
      <w:tblGrid>
        <w:gridCol w:w="2030"/>
        <w:gridCol w:w="2905"/>
        <w:gridCol w:w="2031"/>
      </w:tblGrid>
      <w:tr w:rsidR="007E79CB" w:rsidRPr="00E05D93" w14:paraId="31F05FC2"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14:paraId="7E2DE10F" w14:textId="77777777" w:rsidR="007E79CB" w:rsidRPr="00E05D93" w:rsidRDefault="007E79CB" w:rsidP="00D3313B">
            <w:pPr>
              <w:spacing w:before="120"/>
              <w:ind w:firstLine="202"/>
              <w:rPr>
                <w:b/>
                <w:sz w:val="18"/>
                <w:szCs w:val="18"/>
              </w:rPr>
            </w:pPr>
            <w:r w:rsidRPr="00E05D93">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14:paraId="411FF289" w14:textId="77777777" w:rsidR="007E79CB" w:rsidRPr="00E05D93" w:rsidRDefault="007E79CB" w:rsidP="00D3313B">
            <w:pPr>
              <w:spacing w:before="120"/>
              <w:ind w:firstLine="202"/>
              <w:rPr>
                <w:b/>
                <w:sz w:val="18"/>
                <w:szCs w:val="18"/>
              </w:rPr>
            </w:pPr>
            <w:r w:rsidRPr="00E05D93">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14:paraId="01A855CE" w14:textId="77777777" w:rsidR="007E79CB" w:rsidRPr="00E05D93" w:rsidRDefault="007E79CB" w:rsidP="00D3313B">
            <w:pPr>
              <w:spacing w:before="120"/>
              <w:ind w:firstLine="202"/>
              <w:rPr>
                <w:b/>
                <w:sz w:val="18"/>
                <w:szCs w:val="18"/>
              </w:rPr>
            </w:pPr>
            <w:r w:rsidRPr="00E05D93">
              <w:rPr>
                <w:b/>
                <w:sz w:val="18"/>
                <w:szCs w:val="18"/>
              </w:rPr>
              <w:t>Érték</w:t>
            </w:r>
          </w:p>
        </w:tc>
      </w:tr>
      <w:tr w:rsidR="007E79CB" w:rsidRPr="00E05D93" w14:paraId="1345FDDC"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D96577D" w14:textId="77777777" w:rsidR="007E79CB" w:rsidRPr="00E05D93" w:rsidRDefault="007E79CB" w:rsidP="00D3313B">
            <w:pPr>
              <w:spacing w:before="120"/>
              <w:ind w:firstLine="202"/>
              <w:rPr>
                <w:sz w:val="18"/>
                <w:szCs w:val="18"/>
              </w:rPr>
            </w:pPr>
            <w:r w:rsidRPr="00E05D93">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BA73CBA" w14:textId="77777777" w:rsidR="007E79CB" w:rsidRPr="00E05D93" w:rsidRDefault="007E79CB" w:rsidP="00D3313B">
            <w:pPr>
              <w:spacing w:before="120"/>
              <w:ind w:firstLine="202"/>
              <w:rPr>
                <w:sz w:val="18"/>
                <w:szCs w:val="18"/>
              </w:rPr>
            </w:pPr>
            <w:r w:rsidRPr="00E05D93">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D1736E" w14:textId="77777777" w:rsidR="007E79CB" w:rsidRPr="00E05D93" w:rsidRDefault="007E79CB" w:rsidP="00D3313B">
            <w:pPr>
              <w:spacing w:before="120"/>
              <w:ind w:firstLine="202"/>
              <w:rPr>
                <w:sz w:val="18"/>
                <w:szCs w:val="18"/>
              </w:rPr>
            </w:pPr>
            <w:r w:rsidRPr="00E05D93">
              <w:rPr>
                <w:sz w:val="18"/>
                <w:szCs w:val="18"/>
              </w:rPr>
              <w:t>12.7</w:t>
            </w:r>
          </w:p>
        </w:tc>
      </w:tr>
      <w:tr w:rsidR="007E79CB" w:rsidRPr="00E05D93" w14:paraId="18CCD9AB"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F288B8D" w14:textId="77777777" w:rsidR="007E79CB" w:rsidRPr="00E05D93" w:rsidRDefault="007E79CB" w:rsidP="00D3313B">
            <w:pPr>
              <w:spacing w:before="120"/>
              <w:ind w:firstLine="202"/>
              <w:rPr>
                <w:sz w:val="18"/>
                <w:szCs w:val="18"/>
              </w:rPr>
            </w:pPr>
            <w:r w:rsidRPr="00E05D93">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7EADFC" w14:textId="77777777" w:rsidR="007E79CB" w:rsidRPr="00E05D93" w:rsidRDefault="007E79CB" w:rsidP="00D3313B">
            <w:pPr>
              <w:spacing w:before="120"/>
              <w:ind w:firstLine="202"/>
              <w:rPr>
                <w:sz w:val="18"/>
                <w:szCs w:val="18"/>
              </w:rPr>
            </w:pPr>
            <w:r w:rsidRPr="00E05D93">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E58FDE" w14:textId="77777777" w:rsidR="007E79CB" w:rsidRPr="00E05D93" w:rsidRDefault="007E79CB" w:rsidP="00D3313B">
            <w:pPr>
              <w:spacing w:before="120"/>
              <w:ind w:firstLine="202"/>
              <w:rPr>
                <w:sz w:val="18"/>
                <w:szCs w:val="18"/>
              </w:rPr>
            </w:pPr>
            <w:r w:rsidRPr="00E05D93">
              <w:rPr>
                <w:sz w:val="18"/>
                <w:szCs w:val="18"/>
              </w:rPr>
              <w:t>3.7</w:t>
            </w:r>
          </w:p>
        </w:tc>
      </w:tr>
      <w:tr w:rsidR="007E79CB" w:rsidRPr="00E05D93" w14:paraId="3DD61ED9"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5C73A6F" w14:textId="77777777" w:rsidR="007E79CB" w:rsidRPr="00E05D93" w:rsidRDefault="007E79CB" w:rsidP="00D3313B">
            <w:pPr>
              <w:spacing w:before="120"/>
              <w:ind w:firstLine="202"/>
              <w:rPr>
                <w:sz w:val="18"/>
                <w:szCs w:val="18"/>
              </w:rPr>
            </w:pPr>
            <w:proofErr w:type="spellStart"/>
            <w:r w:rsidRPr="00E05D93">
              <w:rPr>
                <w:sz w:val="18"/>
                <w:szCs w:val="18"/>
              </w:rPr>
              <w:t>Ea</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7196879" w14:textId="77777777" w:rsidR="007E79CB" w:rsidRPr="00E05D93" w:rsidRDefault="007E79CB" w:rsidP="00D3313B">
            <w:pPr>
              <w:spacing w:before="120"/>
              <w:ind w:firstLine="202"/>
              <w:rPr>
                <w:sz w:val="18"/>
                <w:szCs w:val="18"/>
              </w:rPr>
            </w:pPr>
            <w:r w:rsidRPr="00E05D93">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4C9D3FB" w14:textId="77777777" w:rsidR="007E79CB" w:rsidRPr="00E05D93" w:rsidRDefault="007E79CB" w:rsidP="00D3313B">
            <w:pPr>
              <w:spacing w:before="120"/>
              <w:ind w:firstLine="202"/>
              <w:rPr>
                <w:sz w:val="18"/>
                <w:szCs w:val="18"/>
              </w:rPr>
            </w:pPr>
            <w:r w:rsidRPr="00E05D93">
              <w:rPr>
                <w:sz w:val="18"/>
                <w:szCs w:val="18"/>
              </w:rPr>
              <w:t>45.3</w:t>
            </w:r>
          </w:p>
        </w:tc>
      </w:tr>
      <w:tr w:rsidR="007E79CB" w:rsidRPr="00E05D93" w14:paraId="5EE07CA7"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A6A3C6D" w14:textId="77777777" w:rsidR="007E79CB" w:rsidRPr="00E05D93" w:rsidRDefault="007E79CB" w:rsidP="00D3313B">
            <w:pPr>
              <w:spacing w:before="120"/>
              <w:ind w:firstLine="202"/>
              <w:rPr>
                <w:sz w:val="18"/>
                <w:szCs w:val="18"/>
              </w:rPr>
            </w:pPr>
            <w:proofErr w:type="spellStart"/>
            <w:r w:rsidRPr="00E05D93">
              <w:rPr>
                <w:sz w:val="18"/>
                <w:szCs w:val="18"/>
              </w:rPr>
              <w:t>Ef</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89D1A62" w14:textId="77777777" w:rsidR="007E79CB" w:rsidRPr="00E05D93" w:rsidRDefault="007E79CB" w:rsidP="00D3313B">
            <w:pPr>
              <w:spacing w:before="120"/>
              <w:ind w:firstLine="202"/>
              <w:rPr>
                <w:sz w:val="18"/>
                <w:szCs w:val="18"/>
              </w:rPr>
            </w:pPr>
            <w:r w:rsidRPr="00E05D93">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E09F3F2" w14:textId="77777777" w:rsidR="007E79CB" w:rsidRPr="00E05D93" w:rsidRDefault="007E79CB" w:rsidP="00D3313B">
            <w:pPr>
              <w:keepNext/>
              <w:spacing w:before="120"/>
              <w:ind w:firstLine="202"/>
              <w:rPr>
                <w:sz w:val="18"/>
                <w:szCs w:val="18"/>
              </w:rPr>
            </w:pPr>
            <w:r w:rsidRPr="00E05D93">
              <w:rPr>
                <w:sz w:val="18"/>
                <w:szCs w:val="18"/>
              </w:rPr>
              <w:t>4.4</w:t>
            </w:r>
          </w:p>
        </w:tc>
      </w:tr>
    </w:tbl>
    <w:p w14:paraId="651B08AE" w14:textId="151A0314" w:rsidR="007E79CB" w:rsidRPr="001B648D" w:rsidRDefault="007E79CB" w:rsidP="00A32F60">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EQ táblázat \* ARABIC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sidRPr="00A92959">
        <w:rPr>
          <w:noProof/>
          <w:color w:val="000000" w:themeColor="text1"/>
          <w:szCs w:val="20"/>
        </w:rPr>
        <w:t xml:space="preserve">. </w:t>
      </w:r>
      <w:r>
        <w:rPr>
          <w:noProof/>
          <w:color w:val="000000" w:themeColor="text1"/>
          <w:szCs w:val="20"/>
        </w:rPr>
        <w:t xml:space="preserve">melléklet </w:t>
      </w:r>
      <w:r w:rsidRPr="00A92959">
        <w:rPr>
          <w:noProof/>
          <w:color w:val="000000" w:themeColor="text1"/>
          <w:szCs w:val="20"/>
        </w:rPr>
        <w:t>– Szakirodalomban meghatározott küszöbértékek a felhődetektálás során alkalmazott osztályoknál.</w:t>
      </w:r>
      <w:r>
        <w:rPr>
          <w:noProof/>
          <w:color w:val="000000" w:themeColor="text1"/>
          <w:szCs w:val="20"/>
        </w:rPr>
        <w:br/>
        <w:t xml:space="preserve">(Fa - felhő alsó, Ff - felhő felső, Ea - ég alsó, Ef - Ég felső korlátja) </w:t>
      </w:r>
      <w:r>
        <w:rPr>
          <w:noProof/>
          <w:color w:val="000000" w:themeColor="text1"/>
          <w:szCs w:val="20"/>
        </w:rPr>
        <w:fldChar w:fldCharType="begin" w:fldLock="1"/>
      </w:r>
      <w:r w:rsidR="0044348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Pr>
          <w:noProof/>
          <w:color w:val="000000" w:themeColor="text1"/>
          <w:szCs w:val="20"/>
        </w:rPr>
        <w:fldChar w:fldCharType="separate"/>
      </w:r>
      <w:r w:rsidR="0044348B" w:rsidRPr="0044348B">
        <w:rPr>
          <w:i w:val="0"/>
          <w:noProof/>
          <w:color w:val="000000" w:themeColor="text1"/>
          <w:szCs w:val="20"/>
        </w:rPr>
        <w:t>[7]</w:t>
      </w:r>
      <w:r>
        <w:rPr>
          <w:noProof/>
          <w:color w:val="000000" w:themeColor="text1"/>
          <w:szCs w:val="20"/>
        </w:rPr>
        <w:fldChar w:fldCharType="end"/>
      </w:r>
    </w:p>
    <w:tbl>
      <w:tblPr>
        <w:tblStyle w:val="Rcsostblzat"/>
        <w:tblW w:w="0" w:type="auto"/>
        <w:jc w:val="center"/>
        <w:tblLook w:val="04A0" w:firstRow="1" w:lastRow="0" w:firstColumn="1" w:lastColumn="0" w:noHBand="0" w:noVBand="1"/>
      </w:tblPr>
      <w:tblGrid>
        <w:gridCol w:w="2340"/>
        <w:gridCol w:w="2976"/>
        <w:gridCol w:w="3047"/>
      </w:tblGrid>
      <w:tr w:rsidR="00D3313B" w14:paraId="265EAB16" w14:textId="77777777" w:rsidTr="00295807">
        <w:trPr>
          <w:jc w:val="center"/>
        </w:trPr>
        <w:tc>
          <w:tcPr>
            <w:tcW w:w="2340" w:type="dxa"/>
            <w:shd w:val="clear" w:color="auto" w:fill="D9D9D9" w:themeFill="background1" w:themeFillShade="D9"/>
          </w:tcPr>
          <w:p w14:paraId="434DD688" w14:textId="77777777" w:rsidR="00D3313B" w:rsidRPr="006B6139" w:rsidRDefault="00D3313B" w:rsidP="006B6139">
            <w:pPr>
              <w:spacing w:before="120"/>
              <w:ind w:firstLine="202"/>
              <w:rPr>
                <w:b/>
                <w:sz w:val="18"/>
                <w:szCs w:val="18"/>
              </w:rPr>
            </w:pPr>
          </w:p>
        </w:tc>
        <w:tc>
          <w:tcPr>
            <w:tcW w:w="2976" w:type="dxa"/>
            <w:shd w:val="clear" w:color="auto" w:fill="D9D9D9" w:themeFill="background1" w:themeFillShade="D9"/>
          </w:tcPr>
          <w:p w14:paraId="1C2BF341" w14:textId="77777777" w:rsidR="00D3313B" w:rsidRPr="006B6139" w:rsidRDefault="00D3313B" w:rsidP="006B6139">
            <w:pPr>
              <w:spacing w:before="120"/>
              <w:ind w:firstLine="202"/>
              <w:rPr>
                <w:b/>
                <w:sz w:val="18"/>
                <w:szCs w:val="18"/>
              </w:rPr>
            </w:pPr>
            <w:r w:rsidRPr="006B6139">
              <w:rPr>
                <w:b/>
                <w:sz w:val="18"/>
                <w:szCs w:val="18"/>
              </w:rPr>
              <w:t>Képen megadott borultság érték helyes</w:t>
            </w:r>
          </w:p>
        </w:tc>
        <w:tc>
          <w:tcPr>
            <w:tcW w:w="3047" w:type="dxa"/>
            <w:shd w:val="clear" w:color="auto" w:fill="D9D9D9" w:themeFill="background1" w:themeFillShade="D9"/>
          </w:tcPr>
          <w:p w14:paraId="5D1FC1E7" w14:textId="77777777" w:rsidR="00D3313B" w:rsidRPr="006B6139" w:rsidRDefault="00D3313B" w:rsidP="006B6139">
            <w:pPr>
              <w:spacing w:before="120"/>
              <w:ind w:firstLine="202"/>
              <w:rPr>
                <w:b/>
                <w:sz w:val="18"/>
                <w:szCs w:val="18"/>
              </w:rPr>
            </w:pPr>
            <w:r w:rsidRPr="006B6139">
              <w:rPr>
                <w:b/>
                <w:sz w:val="18"/>
                <w:szCs w:val="18"/>
              </w:rPr>
              <w:t>Képen megadott borultság érték helytelen</w:t>
            </w:r>
          </w:p>
        </w:tc>
      </w:tr>
      <w:tr w:rsidR="00D3313B" w14:paraId="61E08330" w14:textId="77777777" w:rsidTr="006B6139">
        <w:trPr>
          <w:jc w:val="center"/>
        </w:trPr>
        <w:tc>
          <w:tcPr>
            <w:tcW w:w="2340" w:type="dxa"/>
          </w:tcPr>
          <w:p w14:paraId="18D6419D" w14:textId="77777777" w:rsidR="00D3313B" w:rsidRPr="006B6139" w:rsidRDefault="00D3313B" w:rsidP="006B6139">
            <w:pPr>
              <w:spacing w:before="120"/>
              <w:ind w:firstLine="202"/>
              <w:rPr>
                <w:sz w:val="18"/>
                <w:szCs w:val="18"/>
              </w:rPr>
            </w:pPr>
            <w:r w:rsidRPr="006B6139">
              <w:rPr>
                <w:sz w:val="18"/>
                <w:szCs w:val="18"/>
              </w:rPr>
              <w:t>Borultság érték helyes</w:t>
            </w:r>
          </w:p>
        </w:tc>
        <w:tc>
          <w:tcPr>
            <w:tcW w:w="2976" w:type="dxa"/>
          </w:tcPr>
          <w:p w14:paraId="6E9FD69C" w14:textId="77777777" w:rsidR="00D3313B" w:rsidRPr="006B6139" w:rsidRDefault="00D3313B" w:rsidP="006B6139">
            <w:pPr>
              <w:spacing w:before="120"/>
              <w:ind w:firstLine="202"/>
              <w:rPr>
                <w:sz w:val="18"/>
                <w:szCs w:val="18"/>
              </w:rPr>
            </w:pPr>
            <w:r w:rsidRPr="006B6139">
              <w:rPr>
                <w:sz w:val="18"/>
                <w:szCs w:val="18"/>
              </w:rPr>
              <w:t>471</w:t>
            </w:r>
          </w:p>
        </w:tc>
        <w:tc>
          <w:tcPr>
            <w:tcW w:w="3047" w:type="dxa"/>
          </w:tcPr>
          <w:p w14:paraId="04F90FD1" w14:textId="77777777" w:rsidR="00D3313B" w:rsidRPr="006B6139" w:rsidRDefault="00D3313B" w:rsidP="006B6139">
            <w:pPr>
              <w:spacing w:before="120"/>
              <w:ind w:firstLine="202"/>
              <w:rPr>
                <w:sz w:val="18"/>
                <w:szCs w:val="18"/>
              </w:rPr>
            </w:pPr>
            <w:r w:rsidRPr="006B6139">
              <w:rPr>
                <w:sz w:val="18"/>
                <w:szCs w:val="18"/>
              </w:rPr>
              <w:t>0</w:t>
            </w:r>
          </w:p>
        </w:tc>
      </w:tr>
      <w:tr w:rsidR="00D3313B" w14:paraId="7BE410CA" w14:textId="77777777" w:rsidTr="006B6139">
        <w:trPr>
          <w:jc w:val="center"/>
        </w:trPr>
        <w:tc>
          <w:tcPr>
            <w:tcW w:w="2340" w:type="dxa"/>
          </w:tcPr>
          <w:p w14:paraId="7D15C677" w14:textId="77777777" w:rsidR="00D3313B" w:rsidRPr="006B6139" w:rsidRDefault="00D3313B" w:rsidP="006B6139">
            <w:pPr>
              <w:spacing w:before="120"/>
              <w:ind w:firstLine="202"/>
              <w:rPr>
                <w:sz w:val="18"/>
                <w:szCs w:val="18"/>
              </w:rPr>
            </w:pPr>
            <w:r w:rsidRPr="006B6139">
              <w:rPr>
                <w:sz w:val="18"/>
                <w:szCs w:val="18"/>
              </w:rPr>
              <w:t>Borultság érték helytelen</w:t>
            </w:r>
          </w:p>
        </w:tc>
        <w:tc>
          <w:tcPr>
            <w:tcW w:w="2976" w:type="dxa"/>
          </w:tcPr>
          <w:p w14:paraId="476BB100" w14:textId="77777777" w:rsidR="00D3313B" w:rsidRPr="006B6139" w:rsidRDefault="00D3313B" w:rsidP="006B6139">
            <w:pPr>
              <w:spacing w:before="120"/>
              <w:ind w:firstLine="202"/>
              <w:rPr>
                <w:sz w:val="18"/>
                <w:szCs w:val="18"/>
              </w:rPr>
            </w:pPr>
            <w:r w:rsidRPr="006B6139">
              <w:rPr>
                <w:sz w:val="18"/>
                <w:szCs w:val="18"/>
              </w:rPr>
              <w:t>20</w:t>
            </w:r>
          </w:p>
        </w:tc>
        <w:tc>
          <w:tcPr>
            <w:tcW w:w="3047" w:type="dxa"/>
          </w:tcPr>
          <w:p w14:paraId="09722AE4" w14:textId="77777777" w:rsidR="00D3313B" w:rsidRPr="006B6139" w:rsidRDefault="00D3313B" w:rsidP="006B6139">
            <w:pPr>
              <w:keepNext/>
              <w:spacing w:before="120"/>
              <w:ind w:firstLine="202"/>
              <w:rPr>
                <w:sz w:val="18"/>
                <w:szCs w:val="18"/>
              </w:rPr>
            </w:pPr>
            <w:r w:rsidRPr="006B6139">
              <w:rPr>
                <w:sz w:val="18"/>
                <w:szCs w:val="18"/>
              </w:rPr>
              <w:t>0</w:t>
            </w:r>
          </w:p>
        </w:tc>
      </w:tr>
    </w:tbl>
    <w:p w14:paraId="77651CC6" w14:textId="07B1EE6C" w:rsidR="00D3313B" w:rsidRDefault="00F41830" w:rsidP="00A32F60">
      <w:pPr>
        <w:pStyle w:val="Kpalrs"/>
        <w:spacing w:before="120" w:after="1200"/>
      </w:pPr>
      <w:r>
        <w:fldChar w:fldCharType="begin"/>
      </w:r>
      <w:r>
        <w:instrText xml:space="preserve"> SEQ Táblázat \* ARABIC </w:instrText>
      </w:r>
      <w:r>
        <w:fldChar w:fldCharType="separate"/>
      </w:r>
      <w:r w:rsidR="00D3313B">
        <w:rPr>
          <w:noProof/>
        </w:rPr>
        <w:t>3</w:t>
      </w:r>
      <w:r>
        <w:rPr>
          <w:noProof/>
        </w:rPr>
        <w:fldChar w:fldCharType="end"/>
      </w:r>
      <w:r w:rsidR="00D3313B">
        <w:rPr>
          <w:noProof/>
        </w:rPr>
        <w:t>. melléklet</w:t>
      </w:r>
      <w:r w:rsidR="00D3313B">
        <w:t xml:space="preserve"> - A mérések eredménye borultság tekintetében, fals pozitív és fals negatív (jobb oldali oszlop) értékeket is figyelembe véve,</w:t>
      </w:r>
      <w:r w:rsidR="00D3313B" w:rsidRPr="007C09F3">
        <w:t xml:space="preserve"> </w:t>
      </w:r>
      <w:r w:rsidR="00D3313B">
        <w:t>sorozaton és különálló képeken együtt tesztelve</w:t>
      </w:r>
    </w:p>
    <w:tbl>
      <w:tblPr>
        <w:tblStyle w:val="Rcsostblzat"/>
        <w:tblW w:w="0" w:type="auto"/>
        <w:jc w:val="center"/>
        <w:tblLook w:val="04A0" w:firstRow="1" w:lastRow="0" w:firstColumn="1" w:lastColumn="0" w:noHBand="0" w:noVBand="1"/>
      </w:tblPr>
      <w:tblGrid>
        <w:gridCol w:w="1976"/>
        <w:gridCol w:w="3119"/>
        <w:gridCol w:w="3393"/>
      </w:tblGrid>
      <w:tr w:rsidR="00D3313B" w14:paraId="4130A58C" w14:textId="77777777" w:rsidTr="00295807">
        <w:trPr>
          <w:jc w:val="center"/>
        </w:trPr>
        <w:tc>
          <w:tcPr>
            <w:tcW w:w="1976" w:type="dxa"/>
            <w:shd w:val="clear" w:color="auto" w:fill="D9D9D9" w:themeFill="background1" w:themeFillShade="D9"/>
          </w:tcPr>
          <w:p w14:paraId="7D0DE0D2" w14:textId="77777777" w:rsidR="00D3313B" w:rsidRPr="006B6139" w:rsidRDefault="00D3313B" w:rsidP="006B6139">
            <w:pPr>
              <w:spacing w:before="120"/>
              <w:ind w:firstLine="202"/>
              <w:rPr>
                <w:b/>
                <w:sz w:val="18"/>
                <w:szCs w:val="18"/>
              </w:rPr>
            </w:pPr>
          </w:p>
        </w:tc>
        <w:tc>
          <w:tcPr>
            <w:tcW w:w="3119" w:type="dxa"/>
            <w:shd w:val="clear" w:color="auto" w:fill="D9D9D9" w:themeFill="background1" w:themeFillShade="D9"/>
          </w:tcPr>
          <w:p w14:paraId="1876D319" w14:textId="77777777" w:rsidR="00D3313B" w:rsidRPr="006B6139" w:rsidRDefault="00D3313B" w:rsidP="006B6139">
            <w:pPr>
              <w:spacing w:before="120"/>
              <w:ind w:firstLine="202"/>
              <w:rPr>
                <w:b/>
                <w:sz w:val="18"/>
                <w:szCs w:val="18"/>
              </w:rPr>
            </w:pPr>
            <w:r w:rsidRPr="006B6139">
              <w:rPr>
                <w:b/>
                <w:sz w:val="18"/>
                <w:szCs w:val="18"/>
              </w:rPr>
              <w:t>Képen megadott típus érték helyes</w:t>
            </w:r>
          </w:p>
        </w:tc>
        <w:tc>
          <w:tcPr>
            <w:tcW w:w="3393" w:type="dxa"/>
            <w:shd w:val="clear" w:color="auto" w:fill="D9D9D9" w:themeFill="background1" w:themeFillShade="D9"/>
          </w:tcPr>
          <w:p w14:paraId="218D34D5" w14:textId="77777777" w:rsidR="00D3313B" w:rsidRPr="006B6139" w:rsidRDefault="00D3313B" w:rsidP="006B6139">
            <w:pPr>
              <w:spacing w:before="120"/>
              <w:ind w:firstLine="202"/>
              <w:rPr>
                <w:b/>
                <w:sz w:val="18"/>
                <w:szCs w:val="18"/>
              </w:rPr>
            </w:pPr>
            <w:r w:rsidRPr="006B6139">
              <w:rPr>
                <w:b/>
                <w:sz w:val="18"/>
                <w:szCs w:val="18"/>
              </w:rPr>
              <w:t>Képen megadott típus érték helytelen</w:t>
            </w:r>
          </w:p>
        </w:tc>
      </w:tr>
      <w:tr w:rsidR="00D3313B" w14:paraId="2B5ADB57" w14:textId="77777777" w:rsidTr="006B6139">
        <w:trPr>
          <w:jc w:val="center"/>
        </w:trPr>
        <w:tc>
          <w:tcPr>
            <w:tcW w:w="1976" w:type="dxa"/>
          </w:tcPr>
          <w:p w14:paraId="024BC15B" w14:textId="77777777" w:rsidR="00D3313B" w:rsidRPr="006B6139" w:rsidRDefault="00D3313B" w:rsidP="006B6139">
            <w:pPr>
              <w:spacing w:before="120"/>
              <w:ind w:firstLine="202"/>
              <w:rPr>
                <w:sz w:val="18"/>
                <w:szCs w:val="18"/>
              </w:rPr>
            </w:pPr>
            <w:r w:rsidRPr="006B6139">
              <w:rPr>
                <w:sz w:val="18"/>
                <w:szCs w:val="18"/>
              </w:rPr>
              <w:t>Mért típus helyes</w:t>
            </w:r>
          </w:p>
        </w:tc>
        <w:tc>
          <w:tcPr>
            <w:tcW w:w="3119" w:type="dxa"/>
          </w:tcPr>
          <w:p w14:paraId="2F457D34" w14:textId="77777777" w:rsidR="00D3313B" w:rsidRPr="006B6139" w:rsidRDefault="00D3313B" w:rsidP="006B6139">
            <w:pPr>
              <w:spacing w:before="120"/>
              <w:ind w:firstLine="202"/>
              <w:rPr>
                <w:sz w:val="18"/>
                <w:szCs w:val="18"/>
              </w:rPr>
            </w:pPr>
            <w:r w:rsidRPr="006B6139">
              <w:rPr>
                <w:sz w:val="18"/>
                <w:szCs w:val="18"/>
              </w:rPr>
              <w:t>394</w:t>
            </w:r>
          </w:p>
        </w:tc>
        <w:tc>
          <w:tcPr>
            <w:tcW w:w="3393" w:type="dxa"/>
          </w:tcPr>
          <w:p w14:paraId="17E0EFC3" w14:textId="77777777" w:rsidR="00D3313B" w:rsidRPr="006B6139" w:rsidRDefault="00D3313B" w:rsidP="006B6139">
            <w:pPr>
              <w:spacing w:before="120"/>
              <w:ind w:firstLine="202"/>
              <w:rPr>
                <w:sz w:val="18"/>
                <w:szCs w:val="18"/>
              </w:rPr>
            </w:pPr>
            <w:r w:rsidRPr="006B6139">
              <w:rPr>
                <w:sz w:val="18"/>
                <w:szCs w:val="18"/>
              </w:rPr>
              <w:t>1</w:t>
            </w:r>
          </w:p>
        </w:tc>
      </w:tr>
      <w:tr w:rsidR="00D3313B" w14:paraId="61FEBAD4" w14:textId="77777777" w:rsidTr="006B6139">
        <w:trPr>
          <w:jc w:val="center"/>
        </w:trPr>
        <w:tc>
          <w:tcPr>
            <w:tcW w:w="1976" w:type="dxa"/>
          </w:tcPr>
          <w:p w14:paraId="579D67BB" w14:textId="77777777" w:rsidR="00D3313B" w:rsidRPr="006B6139" w:rsidRDefault="00D3313B" w:rsidP="006B6139">
            <w:pPr>
              <w:spacing w:before="120"/>
              <w:ind w:firstLine="202"/>
              <w:rPr>
                <w:sz w:val="18"/>
                <w:szCs w:val="18"/>
              </w:rPr>
            </w:pPr>
            <w:r w:rsidRPr="006B6139">
              <w:rPr>
                <w:sz w:val="18"/>
                <w:szCs w:val="18"/>
              </w:rPr>
              <w:t>Mért típus helytelen</w:t>
            </w:r>
          </w:p>
        </w:tc>
        <w:tc>
          <w:tcPr>
            <w:tcW w:w="3119" w:type="dxa"/>
          </w:tcPr>
          <w:p w14:paraId="4CA14394" w14:textId="77777777" w:rsidR="00D3313B" w:rsidRPr="006B6139" w:rsidRDefault="00D3313B" w:rsidP="006B6139">
            <w:pPr>
              <w:spacing w:before="120"/>
              <w:ind w:firstLine="202"/>
              <w:rPr>
                <w:sz w:val="18"/>
                <w:szCs w:val="18"/>
              </w:rPr>
            </w:pPr>
            <w:r w:rsidRPr="006B6139">
              <w:rPr>
                <w:sz w:val="18"/>
                <w:szCs w:val="18"/>
              </w:rPr>
              <w:t>89</w:t>
            </w:r>
          </w:p>
        </w:tc>
        <w:tc>
          <w:tcPr>
            <w:tcW w:w="3393" w:type="dxa"/>
          </w:tcPr>
          <w:p w14:paraId="61AA6C04" w14:textId="77777777" w:rsidR="00D3313B" w:rsidRPr="006B6139" w:rsidRDefault="00D3313B" w:rsidP="006B6139">
            <w:pPr>
              <w:keepNext/>
              <w:spacing w:before="120"/>
              <w:ind w:firstLine="202"/>
              <w:rPr>
                <w:sz w:val="18"/>
                <w:szCs w:val="18"/>
              </w:rPr>
            </w:pPr>
            <w:r w:rsidRPr="006B6139">
              <w:rPr>
                <w:sz w:val="18"/>
                <w:szCs w:val="18"/>
              </w:rPr>
              <w:t>7</w:t>
            </w:r>
          </w:p>
        </w:tc>
      </w:tr>
    </w:tbl>
    <w:p w14:paraId="04524E01" w14:textId="4B664298" w:rsidR="00D3313B" w:rsidRDefault="00F41830" w:rsidP="00A32F60">
      <w:pPr>
        <w:pStyle w:val="Kpalrs"/>
        <w:spacing w:before="120"/>
      </w:pPr>
      <w:r>
        <w:fldChar w:fldCharType="begin"/>
      </w:r>
      <w:r>
        <w:instrText xml:space="preserve"> SEQ Táblázat \* ARABIC </w:instrText>
      </w:r>
      <w:r>
        <w:fldChar w:fldCharType="separate"/>
      </w:r>
      <w:r w:rsidR="00D3313B">
        <w:rPr>
          <w:noProof/>
        </w:rPr>
        <w:t>4</w:t>
      </w:r>
      <w:r>
        <w:rPr>
          <w:noProof/>
        </w:rPr>
        <w:fldChar w:fldCharType="end"/>
      </w:r>
      <w:r w:rsidR="00D3313B">
        <w:rPr>
          <w:noProof/>
        </w:rPr>
        <w:t>. melléklet</w:t>
      </w:r>
      <w:r w:rsidR="00D3313B">
        <w:t xml:space="preserve"> - A mérések eredménye felhő típus tekintetében, fals pozitív és fals negatív (jobb oldali oszlop) értékeket is figyelembe véve, sorozaton és különálló képeken együtt tesztelve</w:t>
      </w:r>
    </w:p>
    <w:tbl>
      <w:tblPr>
        <w:tblStyle w:val="Rcsostblzat"/>
        <w:tblW w:w="0" w:type="auto"/>
        <w:jc w:val="center"/>
        <w:tblLook w:val="04A0" w:firstRow="1" w:lastRow="0" w:firstColumn="1" w:lastColumn="0" w:noHBand="0" w:noVBand="1"/>
      </w:tblPr>
      <w:tblGrid>
        <w:gridCol w:w="3096"/>
        <w:gridCol w:w="3096"/>
      </w:tblGrid>
      <w:tr w:rsidR="00D3313B" w14:paraId="2D6A26C1" w14:textId="77777777" w:rsidTr="00295807">
        <w:trPr>
          <w:jc w:val="center"/>
        </w:trPr>
        <w:tc>
          <w:tcPr>
            <w:tcW w:w="3096" w:type="dxa"/>
            <w:shd w:val="clear" w:color="auto" w:fill="D9D9D9" w:themeFill="background1" w:themeFillShade="D9"/>
          </w:tcPr>
          <w:p w14:paraId="648740EC" w14:textId="77777777" w:rsidR="00D3313B" w:rsidRPr="006B6139" w:rsidRDefault="00D3313B" w:rsidP="006B6139">
            <w:pPr>
              <w:spacing w:before="120"/>
              <w:ind w:firstLine="202"/>
              <w:rPr>
                <w:b/>
                <w:sz w:val="18"/>
                <w:szCs w:val="18"/>
              </w:rPr>
            </w:pPr>
          </w:p>
        </w:tc>
        <w:tc>
          <w:tcPr>
            <w:tcW w:w="3096" w:type="dxa"/>
            <w:shd w:val="clear" w:color="auto" w:fill="D9D9D9" w:themeFill="background1" w:themeFillShade="D9"/>
          </w:tcPr>
          <w:p w14:paraId="33D27F4B" w14:textId="77777777" w:rsidR="00D3313B" w:rsidRPr="006B6139" w:rsidRDefault="00D3313B" w:rsidP="006B6139">
            <w:pPr>
              <w:spacing w:before="120"/>
              <w:ind w:firstLine="202"/>
              <w:rPr>
                <w:b/>
                <w:sz w:val="18"/>
                <w:szCs w:val="18"/>
              </w:rPr>
            </w:pPr>
            <w:r w:rsidRPr="006B6139">
              <w:rPr>
                <w:b/>
                <w:sz w:val="18"/>
                <w:szCs w:val="18"/>
              </w:rPr>
              <w:t>Felhő típus esetében</w:t>
            </w:r>
          </w:p>
        </w:tc>
      </w:tr>
      <w:tr w:rsidR="00D3313B" w14:paraId="4BDAB9B7" w14:textId="77777777" w:rsidTr="00D3313B">
        <w:trPr>
          <w:jc w:val="center"/>
        </w:trPr>
        <w:tc>
          <w:tcPr>
            <w:tcW w:w="3096" w:type="dxa"/>
          </w:tcPr>
          <w:p w14:paraId="5C5D9107" w14:textId="77777777" w:rsidR="00D3313B" w:rsidRPr="006B6139" w:rsidRDefault="00D3313B" w:rsidP="006B6139">
            <w:pPr>
              <w:spacing w:before="120"/>
              <w:ind w:firstLine="202"/>
              <w:rPr>
                <w:sz w:val="18"/>
                <w:szCs w:val="18"/>
              </w:rPr>
            </w:pPr>
            <w:r w:rsidRPr="006B6139">
              <w:rPr>
                <w:sz w:val="18"/>
                <w:szCs w:val="18"/>
              </w:rPr>
              <w:t>Érzékenység</w:t>
            </w:r>
          </w:p>
        </w:tc>
        <w:tc>
          <w:tcPr>
            <w:tcW w:w="3096" w:type="dxa"/>
          </w:tcPr>
          <w:p w14:paraId="0C91AE5C" w14:textId="77777777" w:rsidR="00D3313B" w:rsidRPr="006B6139" w:rsidRDefault="00D3313B" w:rsidP="006B6139">
            <w:pPr>
              <w:spacing w:before="120"/>
              <w:ind w:firstLine="202"/>
              <w:rPr>
                <w:sz w:val="18"/>
                <w:szCs w:val="18"/>
              </w:rPr>
            </w:pPr>
            <w:r w:rsidRPr="006B6139">
              <w:rPr>
                <w:sz w:val="18"/>
                <w:szCs w:val="18"/>
              </w:rPr>
              <w:t>0,9825</w:t>
            </w:r>
          </w:p>
        </w:tc>
      </w:tr>
      <w:tr w:rsidR="00D3313B" w14:paraId="14E8EC8C" w14:textId="77777777" w:rsidTr="00D3313B">
        <w:trPr>
          <w:jc w:val="center"/>
        </w:trPr>
        <w:tc>
          <w:tcPr>
            <w:tcW w:w="3096" w:type="dxa"/>
          </w:tcPr>
          <w:p w14:paraId="21138776" w14:textId="77777777" w:rsidR="00D3313B" w:rsidRPr="006B6139" w:rsidRDefault="00D3313B" w:rsidP="006B6139">
            <w:pPr>
              <w:spacing w:before="120"/>
              <w:ind w:firstLine="202"/>
              <w:rPr>
                <w:sz w:val="18"/>
                <w:szCs w:val="18"/>
              </w:rPr>
            </w:pPr>
            <w:r w:rsidRPr="006B6139">
              <w:rPr>
                <w:sz w:val="18"/>
                <w:szCs w:val="18"/>
              </w:rPr>
              <w:t>Specifikusság</w:t>
            </w:r>
          </w:p>
        </w:tc>
        <w:tc>
          <w:tcPr>
            <w:tcW w:w="3096" w:type="dxa"/>
          </w:tcPr>
          <w:p w14:paraId="05407584" w14:textId="77777777" w:rsidR="00D3313B" w:rsidRPr="006B6139" w:rsidRDefault="00D3313B" w:rsidP="006B6139">
            <w:pPr>
              <w:spacing w:before="120"/>
              <w:ind w:firstLine="202"/>
              <w:rPr>
                <w:sz w:val="18"/>
                <w:szCs w:val="18"/>
              </w:rPr>
            </w:pPr>
            <w:r w:rsidRPr="006B6139">
              <w:rPr>
                <w:sz w:val="18"/>
                <w:szCs w:val="18"/>
              </w:rPr>
              <w:t>0,9888</w:t>
            </w:r>
          </w:p>
        </w:tc>
      </w:tr>
      <w:tr w:rsidR="00D3313B" w14:paraId="3F67AEC3" w14:textId="77777777" w:rsidTr="00D3313B">
        <w:trPr>
          <w:jc w:val="center"/>
        </w:trPr>
        <w:tc>
          <w:tcPr>
            <w:tcW w:w="3096" w:type="dxa"/>
          </w:tcPr>
          <w:p w14:paraId="46C7750D" w14:textId="77777777" w:rsidR="00D3313B" w:rsidRPr="006B6139" w:rsidRDefault="00D3313B" w:rsidP="006B6139">
            <w:pPr>
              <w:spacing w:before="120"/>
              <w:ind w:firstLine="202"/>
              <w:rPr>
                <w:sz w:val="18"/>
                <w:szCs w:val="18"/>
              </w:rPr>
            </w:pPr>
            <w:r w:rsidRPr="006B6139">
              <w:rPr>
                <w:sz w:val="18"/>
                <w:szCs w:val="18"/>
              </w:rPr>
              <w:t>Precizitás</w:t>
            </w:r>
          </w:p>
        </w:tc>
        <w:tc>
          <w:tcPr>
            <w:tcW w:w="3096" w:type="dxa"/>
          </w:tcPr>
          <w:p w14:paraId="6CE2446B" w14:textId="77777777" w:rsidR="00D3313B" w:rsidRPr="006B6139" w:rsidRDefault="00D3313B" w:rsidP="006B6139">
            <w:pPr>
              <w:spacing w:before="120"/>
              <w:ind w:firstLine="202"/>
              <w:rPr>
                <w:sz w:val="18"/>
                <w:szCs w:val="18"/>
              </w:rPr>
            </w:pPr>
            <w:r w:rsidRPr="006B6139">
              <w:rPr>
                <w:sz w:val="18"/>
                <w:szCs w:val="18"/>
              </w:rPr>
              <w:t>0,9974</w:t>
            </w:r>
          </w:p>
        </w:tc>
      </w:tr>
      <w:tr w:rsidR="00D3313B" w14:paraId="63A3EE3E" w14:textId="77777777" w:rsidTr="00D3313B">
        <w:trPr>
          <w:jc w:val="center"/>
        </w:trPr>
        <w:tc>
          <w:tcPr>
            <w:tcW w:w="3096" w:type="dxa"/>
          </w:tcPr>
          <w:p w14:paraId="07A84C47" w14:textId="77777777" w:rsidR="00D3313B" w:rsidRPr="006B6139" w:rsidRDefault="00D3313B" w:rsidP="006B6139">
            <w:pPr>
              <w:spacing w:before="120"/>
              <w:ind w:firstLine="202"/>
              <w:rPr>
                <w:sz w:val="18"/>
                <w:szCs w:val="18"/>
              </w:rPr>
            </w:pPr>
            <w:r w:rsidRPr="006B6139">
              <w:rPr>
                <w:sz w:val="18"/>
                <w:szCs w:val="18"/>
              </w:rPr>
              <w:t>Felidézés</w:t>
            </w:r>
          </w:p>
        </w:tc>
        <w:tc>
          <w:tcPr>
            <w:tcW w:w="3096" w:type="dxa"/>
          </w:tcPr>
          <w:p w14:paraId="5E8306AC" w14:textId="77777777" w:rsidR="00D3313B" w:rsidRPr="006B6139" w:rsidRDefault="00D3313B" w:rsidP="006B6139">
            <w:pPr>
              <w:spacing w:before="120"/>
              <w:ind w:firstLine="202"/>
              <w:rPr>
                <w:sz w:val="18"/>
                <w:szCs w:val="18"/>
              </w:rPr>
            </w:pPr>
            <w:r w:rsidRPr="006B6139">
              <w:rPr>
                <w:sz w:val="18"/>
                <w:szCs w:val="18"/>
              </w:rPr>
              <w:t>0,9825</w:t>
            </w:r>
          </w:p>
        </w:tc>
      </w:tr>
    </w:tbl>
    <w:p w14:paraId="22F7A0BC" w14:textId="67BB25A9" w:rsidR="00D3313B" w:rsidRPr="00F75E10" w:rsidRDefault="00D3313B" w:rsidP="00A32F60">
      <w:pPr>
        <w:spacing w:before="120"/>
        <w:jc w:val="center"/>
        <w:rPr>
          <w:i/>
          <w:iCs/>
          <w:sz w:val="20"/>
          <w:szCs w:val="18"/>
        </w:rPr>
      </w:pPr>
      <w:r w:rsidRPr="00F75E10">
        <w:rPr>
          <w:i/>
          <w:iCs/>
          <w:sz w:val="20"/>
          <w:szCs w:val="18"/>
        </w:rPr>
        <w:t xml:space="preserve">5. </w:t>
      </w:r>
      <w:r>
        <w:rPr>
          <w:i/>
          <w:iCs/>
          <w:sz w:val="20"/>
          <w:szCs w:val="18"/>
        </w:rPr>
        <w:t>melléklet</w:t>
      </w:r>
      <w:r w:rsidRPr="00F75E10">
        <w:rPr>
          <w:i/>
          <w:iCs/>
          <w:sz w:val="20"/>
          <w:szCs w:val="18"/>
        </w:rPr>
        <w:t xml:space="preserve"> - Fals negatív illetve fals pozitív értékekből kifejezett paraméterek a tesztek értékelésére.</w:t>
      </w:r>
    </w:p>
    <w:tbl>
      <w:tblPr>
        <w:tblStyle w:val="Rcsostblzat"/>
        <w:tblW w:w="0" w:type="auto"/>
        <w:jc w:val="center"/>
        <w:tblLook w:val="04A0" w:firstRow="1" w:lastRow="0" w:firstColumn="1" w:lastColumn="0" w:noHBand="0" w:noVBand="1"/>
      </w:tblPr>
      <w:tblGrid>
        <w:gridCol w:w="4089"/>
        <w:gridCol w:w="2103"/>
      </w:tblGrid>
      <w:tr w:rsidR="006B6139" w14:paraId="7F983A7A" w14:textId="77777777" w:rsidTr="00295807">
        <w:trPr>
          <w:jc w:val="center"/>
        </w:trPr>
        <w:tc>
          <w:tcPr>
            <w:tcW w:w="4089" w:type="dxa"/>
            <w:shd w:val="clear" w:color="auto" w:fill="D9D9D9" w:themeFill="background1" w:themeFillShade="D9"/>
          </w:tcPr>
          <w:p w14:paraId="29B5189E" w14:textId="26BA8C0B" w:rsidR="006B6139" w:rsidRPr="006B6139" w:rsidRDefault="00295807" w:rsidP="00A32F60">
            <w:pPr>
              <w:spacing w:before="120"/>
              <w:ind w:firstLine="202"/>
              <w:rPr>
                <w:b/>
                <w:sz w:val="18"/>
                <w:szCs w:val="18"/>
              </w:rPr>
            </w:pPr>
            <w:r>
              <w:rPr>
                <w:b/>
                <w:sz w:val="18"/>
                <w:szCs w:val="18"/>
              </w:rPr>
              <w:t>Tesztelt érték neve</w:t>
            </w:r>
          </w:p>
        </w:tc>
        <w:tc>
          <w:tcPr>
            <w:tcW w:w="2103" w:type="dxa"/>
            <w:shd w:val="clear" w:color="auto" w:fill="D9D9D9" w:themeFill="background1" w:themeFillShade="D9"/>
          </w:tcPr>
          <w:p w14:paraId="237E331A" w14:textId="5D9B4E0C" w:rsidR="006B6139" w:rsidRPr="006B6139" w:rsidRDefault="00295807" w:rsidP="00A32F60">
            <w:pPr>
              <w:spacing w:before="120"/>
              <w:ind w:firstLine="202"/>
              <w:rPr>
                <w:b/>
                <w:sz w:val="18"/>
                <w:szCs w:val="18"/>
              </w:rPr>
            </w:pPr>
            <w:r>
              <w:rPr>
                <w:b/>
                <w:sz w:val="18"/>
                <w:szCs w:val="18"/>
              </w:rPr>
              <w:t>Számolt érték</w:t>
            </w:r>
          </w:p>
        </w:tc>
      </w:tr>
      <w:tr w:rsidR="006B6139" w14:paraId="26A5001D" w14:textId="77777777" w:rsidTr="00295807">
        <w:trPr>
          <w:jc w:val="center"/>
        </w:trPr>
        <w:tc>
          <w:tcPr>
            <w:tcW w:w="4089" w:type="dxa"/>
          </w:tcPr>
          <w:p w14:paraId="0E085EF2" w14:textId="26B965E2" w:rsidR="006B6139" w:rsidRPr="006B6139" w:rsidRDefault="006B6139" w:rsidP="00A32F60">
            <w:pPr>
              <w:spacing w:before="120"/>
              <w:ind w:firstLine="202"/>
              <w:rPr>
                <w:sz w:val="18"/>
                <w:szCs w:val="18"/>
              </w:rPr>
            </w:pPr>
            <w:r>
              <w:rPr>
                <w:sz w:val="18"/>
                <w:szCs w:val="18"/>
              </w:rPr>
              <w:t>Detektált esőcseppek száma</w:t>
            </w:r>
          </w:p>
        </w:tc>
        <w:tc>
          <w:tcPr>
            <w:tcW w:w="2103" w:type="dxa"/>
          </w:tcPr>
          <w:p w14:paraId="722F30DE" w14:textId="383AE3D6" w:rsidR="006B6139" w:rsidRPr="006B6139" w:rsidRDefault="006B6139" w:rsidP="00A32F60">
            <w:pPr>
              <w:spacing w:before="120"/>
              <w:ind w:firstLine="202"/>
              <w:rPr>
                <w:sz w:val="18"/>
                <w:szCs w:val="18"/>
              </w:rPr>
            </w:pPr>
            <w:r>
              <w:rPr>
                <w:sz w:val="18"/>
                <w:szCs w:val="18"/>
              </w:rPr>
              <w:t>230</w:t>
            </w:r>
          </w:p>
        </w:tc>
      </w:tr>
      <w:tr w:rsidR="006B6139" w14:paraId="1D96FDE9" w14:textId="77777777" w:rsidTr="00295807">
        <w:trPr>
          <w:jc w:val="center"/>
        </w:trPr>
        <w:tc>
          <w:tcPr>
            <w:tcW w:w="4089" w:type="dxa"/>
          </w:tcPr>
          <w:p w14:paraId="23022304" w14:textId="3D2FE3E2" w:rsidR="006B6139" w:rsidRPr="006B6139" w:rsidRDefault="006B6139" w:rsidP="00A32F60">
            <w:pPr>
              <w:spacing w:before="120"/>
              <w:ind w:firstLine="202"/>
              <w:rPr>
                <w:sz w:val="18"/>
                <w:szCs w:val="18"/>
              </w:rPr>
            </w:pPr>
            <w:r>
              <w:rPr>
                <w:sz w:val="18"/>
                <w:szCs w:val="18"/>
              </w:rPr>
              <w:t>Sikeresen detektált esőcseppek száma</w:t>
            </w:r>
          </w:p>
        </w:tc>
        <w:tc>
          <w:tcPr>
            <w:tcW w:w="2103" w:type="dxa"/>
          </w:tcPr>
          <w:p w14:paraId="24061910" w14:textId="7AAD4AAF" w:rsidR="006B6139" w:rsidRPr="006B6139" w:rsidRDefault="006B6139" w:rsidP="00A32F60">
            <w:pPr>
              <w:spacing w:before="120"/>
              <w:ind w:firstLine="202"/>
              <w:rPr>
                <w:sz w:val="18"/>
                <w:szCs w:val="18"/>
              </w:rPr>
            </w:pPr>
            <w:r>
              <w:rPr>
                <w:sz w:val="18"/>
                <w:szCs w:val="18"/>
              </w:rPr>
              <w:t>137</w:t>
            </w:r>
          </w:p>
        </w:tc>
      </w:tr>
      <w:tr w:rsidR="006B6139" w14:paraId="332FFB69" w14:textId="77777777" w:rsidTr="00295807">
        <w:trPr>
          <w:jc w:val="center"/>
        </w:trPr>
        <w:tc>
          <w:tcPr>
            <w:tcW w:w="4089" w:type="dxa"/>
          </w:tcPr>
          <w:p w14:paraId="7A4F2D39" w14:textId="3C430DB9" w:rsidR="006B6139" w:rsidRDefault="006B6139" w:rsidP="00A32F60">
            <w:pPr>
              <w:spacing w:before="120"/>
              <w:ind w:firstLine="202"/>
              <w:rPr>
                <w:sz w:val="18"/>
                <w:szCs w:val="18"/>
              </w:rPr>
            </w:pPr>
            <w:r>
              <w:rPr>
                <w:sz w:val="18"/>
                <w:szCs w:val="18"/>
              </w:rPr>
              <w:t>Félredetektált cseppek száma</w:t>
            </w:r>
          </w:p>
        </w:tc>
        <w:tc>
          <w:tcPr>
            <w:tcW w:w="2103" w:type="dxa"/>
          </w:tcPr>
          <w:p w14:paraId="4A86DF43" w14:textId="7AD6B2E1" w:rsidR="006B6139" w:rsidRDefault="006B6139" w:rsidP="00A32F60">
            <w:pPr>
              <w:spacing w:before="120"/>
              <w:ind w:firstLine="202"/>
              <w:rPr>
                <w:sz w:val="18"/>
                <w:szCs w:val="18"/>
              </w:rPr>
            </w:pPr>
            <w:r>
              <w:rPr>
                <w:sz w:val="18"/>
                <w:szCs w:val="18"/>
              </w:rPr>
              <w:t>93</w:t>
            </w:r>
          </w:p>
        </w:tc>
      </w:tr>
      <w:tr w:rsidR="006B6139" w14:paraId="08FE5613" w14:textId="77777777" w:rsidTr="00295807">
        <w:trPr>
          <w:jc w:val="center"/>
        </w:trPr>
        <w:tc>
          <w:tcPr>
            <w:tcW w:w="4089" w:type="dxa"/>
          </w:tcPr>
          <w:p w14:paraId="6307012D" w14:textId="2038C0A4" w:rsidR="006B6139" w:rsidRDefault="006B6139" w:rsidP="00A32F60">
            <w:pPr>
              <w:spacing w:before="120"/>
              <w:ind w:firstLine="202"/>
              <w:rPr>
                <w:sz w:val="18"/>
                <w:szCs w:val="18"/>
              </w:rPr>
            </w:pPr>
            <w:r>
              <w:rPr>
                <w:sz w:val="18"/>
                <w:szCs w:val="18"/>
              </w:rPr>
              <w:t>Nem detektált cseppek száma</w:t>
            </w:r>
          </w:p>
        </w:tc>
        <w:tc>
          <w:tcPr>
            <w:tcW w:w="2103" w:type="dxa"/>
          </w:tcPr>
          <w:p w14:paraId="1EC50FDD" w14:textId="4E7CD9C0" w:rsidR="006B6139" w:rsidRDefault="00295807" w:rsidP="00A32F60">
            <w:pPr>
              <w:spacing w:before="120"/>
              <w:ind w:firstLine="202"/>
              <w:rPr>
                <w:sz w:val="18"/>
                <w:szCs w:val="18"/>
              </w:rPr>
            </w:pPr>
            <w:r>
              <w:rPr>
                <w:sz w:val="18"/>
                <w:szCs w:val="18"/>
              </w:rPr>
              <w:t>26</w:t>
            </w:r>
          </w:p>
        </w:tc>
      </w:tr>
    </w:tbl>
    <w:p w14:paraId="4497986E" w14:textId="14054263" w:rsidR="006B6139" w:rsidRDefault="006B6139" w:rsidP="00A32F60">
      <w:pPr>
        <w:pStyle w:val="Kpalrs"/>
        <w:spacing w:before="120"/>
      </w:pPr>
      <w:r>
        <w:t>6</w:t>
      </w:r>
      <w:r>
        <w:rPr>
          <w:noProof/>
        </w:rPr>
        <w:t>. melléklet</w:t>
      </w:r>
      <w:r>
        <w:t xml:space="preserve"> </w:t>
      </w:r>
      <w:r w:rsidR="00295807">
        <w:t>–</w:t>
      </w:r>
      <w:r>
        <w:t xml:space="preserve"> </w:t>
      </w:r>
      <w:r w:rsidR="00295807">
        <w:t>Esőcseppek detektálásának a kiértékelése a kékestetői állomáson.</w:t>
      </w:r>
    </w:p>
    <w:p w14:paraId="7F773043" w14:textId="77777777" w:rsidR="00CC48C7" w:rsidRDefault="00CC48C7" w:rsidP="00CC48C7">
      <w:pPr>
        <w:pStyle w:val="Kpalrs"/>
      </w:pPr>
      <w:r>
        <w:rPr>
          <w:noProof/>
        </w:rPr>
        <w:drawing>
          <wp:inline distT="0" distB="0" distL="0" distR="0" wp14:anchorId="77ECAD91" wp14:editId="2A32F4F8">
            <wp:extent cx="3883377" cy="2912533"/>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93692" cy="2920269"/>
                    </a:xfrm>
                    <a:prstGeom prst="rect">
                      <a:avLst/>
                    </a:prstGeom>
                  </pic:spPr>
                </pic:pic>
              </a:graphicData>
            </a:graphic>
          </wp:inline>
        </w:drawing>
      </w:r>
    </w:p>
    <w:p w14:paraId="0EFDBFD6" w14:textId="34E7CE04" w:rsidR="00F017F3" w:rsidRPr="00E05D93" w:rsidRDefault="00CC48C7" w:rsidP="00A32F60">
      <w:pPr>
        <w:pStyle w:val="Kpalrs"/>
      </w:pPr>
      <w:r>
        <w:t>7</w:t>
      </w:r>
      <w:r>
        <w:rPr>
          <w:noProof/>
        </w:rPr>
        <w:t>. melléklet</w:t>
      </w:r>
      <w:r>
        <w:t xml:space="preserve"> – Rendszerünk működése esőcseppek detektálása közben. Látható, hogy milyen útvonalat járt be az algoritmus, ameddig a végső érték meg nem született.</w:t>
      </w:r>
      <w:r w:rsidR="00AA5240" w:rsidRPr="00E05D93">
        <w:br w:type="page"/>
      </w:r>
    </w:p>
    <w:p w14:paraId="37B53661" w14:textId="77777777" w:rsidR="003B7556" w:rsidRDefault="003B7556" w:rsidP="003B7556">
      <w:pPr>
        <w:pStyle w:val="Cmsor1"/>
        <w:divId w:val="1087536698"/>
      </w:pPr>
      <w:bookmarkStart w:id="88" w:name="_Toc403718753"/>
      <w:r>
        <w:lastRenderedPageBreak/>
        <w:t>Irodalomjegyzék</w:t>
      </w:r>
      <w:bookmarkEnd w:id="88"/>
    </w:p>
    <w:p w14:paraId="064E3803" w14:textId="6E4AAAD3" w:rsidR="00310499" w:rsidRPr="00310499" w:rsidRDefault="00037F5D">
      <w:pPr>
        <w:pStyle w:val="NormlWeb"/>
        <w:ind w:left="640" w:hanging="640"/>
        <w:divId w:val="1380131033"/>
        <w:rPr>
          <w:noProof/>
        </w:rPr>
      </w:pPr>
      <w:r>
        <w:fldChar w:fldCharType="begin" w:fldLock="1"/>
      </w:r>
      <w:r w:rsidR="003B7ECE">
        <w:instrText xml:space="preserve">ADDIN Mendeley Bibliography CSL_BIBLIOGRAPHY </w:instrText>
      </w:r>
      <w:r>
        <w:fldChar w:fldCharType="separate"/>
      </w:r>
      <w:r w:rsidR="00310499" w:rsidRPr="00310499">
        <w:rPr>
          <w:noProof/>
        </w:rPr>
        <w:t>[1]</w:t>
      </w:r>
      <w:r w:rsidR="00310499" w:rsidRPr="00310499">
        <w:rPr>
          <w:noProof/>
        </w:rPr>
        <w:tab/>
      </w:r>
      <w:r w:rsidR="00310499" w:rsidRPr="00310499">
        <w:rPr>
          <w:i/>
          <w:iCs/>
          <w:noProof/>
        </w:rPr>
        <w:t>Gépi látó rendszerünk fejlesztésének a támogatására elkészült írásos specifikáció és képgyűjtemény</w:t>
      </w:r>
      <w:r w:rsidR="00310499" w:rsidRPr="00310499">
        <w:rPr>
          <w:noProof/>
        </w:rPr>
        <w:t>. Budapest: Országos Meteorológiai Szolgálat, 2013.</w:t>
      </w:r>
    </w:p>
    <w:p w14:paraId="01C78EAE" w14:textId="77777777" w:rsidR="00310499" w:rsidRPr="00310499" w:rsidRDefault="00310499">
      <w:pPr>
        <w:pStyle w:val="NormlWeb"/>
        <w:ind w:left="640" w:hanging="640"/>
        <w:divId w:val="1380131033"/>
        <w:rPr>
          <w:noProof/>
        </w:rPr>
      </w:pPr>
      <w:r w:rsidRPr="00310499">
        <w:rPr>
          <w:noProof/>
        </w:rPr>
        <w:t>[2]</w:t>
      </w:r>
      <w:r w:rsidRPr="00310499">
        <w:rPr>
          <w:noProof/>
        </w:rPr>
        <w:tab/>
      </w:r>
      <w:r w:rsidRPr="00310499">
        <w:rPr>
          <w:i/>
          <w:iCs/>
          <w:noProof/>
        </w:rPr>
        <w:t>Cloud types for observers, Reading the Sky</w:t>
      </w:r>
      <w:r w:rsidRPr="00310499">
        <w:rPr>
          <w:noProof/>
        </w:rPr>
        <w:t>. MET Office, 2006.</w:t>
      </w:r>
    </w:p>
    <w:p w14:paraId="5FB9568A" w14:textId="77777777" w:rsidR="00310499" w:rsidRPr="00310499" w:rsidRDefault="00310499">
      <w:pPr>
        <w:pStyle w:val="NormlWeb"/>
        <w:ind w:left="640" w:hanging="640"/>
        <w:divId w:val="1380131033"/>
        <w:rPr>
          <w:noProof/>
        </w:rPr>
      </w:pPr>
      <w:r w:rsidRPr="00310499">
        <w:rPr>
          <w:noProof/>
        </w:rPr>
        <w:t>[3]</w:t>
      </w:r>
      <w:r w:rsidRPr="00310499">
        <w:rPr>
          <w:noProof/>
        </w:rPr>
        <w:tab/>
        <w:t xml:space="preserve">F. Samopa and A. Asano, “Hybrid Image Thresholding Method using Edge Detection,” </w:t>
      </w:r>
      <w:r w:rsidRPr="00310499">
        <w:rPr>
          <w:i/>
          <w:iCs/>
          <w:noProof/>
        </w:rPr>
        <w:t>IJCSNS Int. J. Comput. Sci. Netw. Secur.</w:t>
      </w:r>
      <w:r w:rsidRPr="00310499">
        <w:rPr>
          <w:noProof/>
        </w:rPr>
        <w:t>, vol. 9, no. 4, pp. 292–299.</w:t>
      </w:r>
    </w:p>
    <w:p w14:paraId="6439E837" w14:textId="77777777" w:rsidR="00310499" w:rsidRPr="00310499" w:rsidRDefault="00310499">
      <w:pPr>
        <w:pStyle w:val="NormlWeb"/>
        <w:ind w:left="640" w:hanging="640"/>
        <w:divId w:val="1380131033"/>
        <w:rPr>
          <w:noProof/>
        </w:rPr>
      </w:pPr>
      <w:r w:rsidRPr="00310499">
        <w:rPr>
          <w:noProof/>
        </w:rPr>
        <w:t>[4]</w:t>
      </w:r>
      <w:r w:rsidRPr="00310499">
        <w:rPr>
          <w:noProof/>
        </w:rPr>
        <w:tab/>
        <w:t>L. Ding and A. Goshtasby, “On the Canny edge detector,” vol. 34, no. January 2000, pp. 721–725, 2001.</w:t>
      </w:r>
    </w:p>
    <w:p w14:paraId="1C8E6F08" w14:textId="77777777" w:rsidR="00310499" w:rsidRPr="00310499" w:rsidRDefault="00310499">
      <w:pPr>
        <w:pStyle w:val="NormlWeb"/>
        <w:ind w:left="640" w:hanging="640"/>
        <w:divId w:val="1380131033"/>
        <w:rPr>
          <w:noProof/>
        </w:rPr>
      </w:pPr>
      <w:r w:rsidRPr="00310499">
        <w:rPr>
          <w:noProof/>
        </w:rPr>
        <w:t>[5]</w:t>
      </w:r>
      <w:r w:rsidRPr="00310499">
        <w:rPr>
          <w:noProof/>
        </w:rPr>
        <w:tab/>
        <w:t xml:space="preserve">R. A. Haddad and A. N. Akansu, “A class of fast Gaussian binomial filters for speech and image processing,” </w:t>
      </w:r>
      <w:r w:rsidRPr="00310499">
        <w:rPr>
          <w:i/>
          <w:iCs/>
          <w:noProof/>
        </w:rPr>
        <w:t>IEEE Trans. Signal Process.</w:t>
      </w:r>
      <w:r w:rsidRPr="00310499">
        <w:rPr>
          <w:noProof/>
        </w:rPr>
        <w:t>, vol. 39, no. 3, 1991.</w:t>
      </w:r>
    </w:p>
    <w:p w14:paraId="1F4652B6" w14:textId="77777777" w:rsidR="00310499" w:rsidRPr="00310499" w:rsidRDefault="00310499">
      <w:pPr>
        <w:pStyle w:val="NormlWeb"/>
        <w:ind w:left="640" w:hanging="640"/>
        <w:divId w:val="1380131033"/>
        <w:rPr>
          <w:noProof/>
        </w:rPr>
      </w:pPr>
      <w:r w:rsidRPr="00310499">
        <w:rPr>
          <w:noProof/>
        </w:rPr>
        <w:t>[6]</w:t>
      </w:r>
      <w:r w:rsidRPr="00310499">
        <w:rPr>
          <w:noProof/>
        </w:rPr>
        <w:tab/>
        <w:t>B. S. Morse, “Lecture 4 : Thresholding,” 2000.</w:t>
      </w:r>
    </w:p>
    <w:p w14:paraId="67DFCA8F" w14:textId="77777777" w:rsidR="00310499" w:rsidRPr="00310499" w:rsidRDefault="00310499">
      <w:pPr>
        <w:pStyle w:val="NormlWeb"/>
        <w:ind w:left="640" w:hanging="640"/>
        <w:divId w:val="1380131033"/>
        <w:rPr>
          <w:noProof/>
        </w:rPr>
      </w:pPr>
      <w:r w:rsidRPr="00310499">
        <w:rPr>
          <w:noProof/>
        </w:rPr>
        <w:t>[7]</w:t>
      </w:r>
      <w:r w:rsidRPr="00310499">
        <w:rPr>
          <w:noProof/>
        </w:rPr>
        <w:tab/>
        <w:t xml:space="preserve">M. P. Souza-Echer, E. B. Pereira, L. S. Bins, and M. A. R. Andrade, “A Simple Method for the Assessment of the Cloud Cover State in High-Latitude Regions by a Ground-Based Digital Camera,” </w:t>
      </w:r>
      <w:r w:rsidRPr="00310499">
        <w:rPr>
          <w:i/>
          <w:iCs/>
          <w:noProof/>
        </w:rPr>
        <w:t>Journal of Atmospheric and Oceanic Technology</w:t>
      </w:r>
      <w:r w:rsidRPr="00310499">
        <w:rPr>
          <w:noProof/>
        </w:rPr>
        <w:t>, vol. 23, no. 3. pp. 437–447, 2006.</w:t>
      </w:r>
    </w:p>
    <w:p w14:paraId="0F6AC3DE" w14:textId="77777777" w:rsidR="00310499" w:rsidRPr="00310499" w:rsidRDefault="00310499">
      <w:pPr>
        <w:pStyle w:val="NormlWeb"/>
        <w:ind w:left="640" w:hanging="640"/>
        <w:divId w:val="1380131033"/>
        <w:rPr>
          <w:noProof/>
        </w:rPr>
      </w:pPr>
      <w:r w:rsidRPr="00310499">
        <w:rPr>
          <w:noProof/>
        </w:rPr>
        <w:t>[8]</w:t>
      </w:r>
      <w:r w:rsidRPr="00310499">
        <w:rPr>
          <w:noProof/>
        </w:rPr>
        <w:tab/>
        <w:t xml:space="preserve">B. K. Choudhary, N. K. Sinha, and P. Shanker, “Pyramid Method in Image Processing,” </w:t>
      </w:r>
      <w:r w:rsidRPr="00310499">
        <w:rPr>
          <w:i/>
          <w:iCs/>
          <w:noProof/>
        </w:rPr>
        <w:t>J. Inf. Syst. Commun.</w:t>
      </w:r>
      <w:r w:rsidRPr="00310499">
        <w:rPr>
          <w:noProof/>
        </w:rPr>
        <w:t>, vol. 3, pp. 269–273, 2012.</w:t>
      </w:r>
    </w:p>
    <w:p w14:paraId="0DE8CF0D" w14:textId="77777777" w:rsidR="00310499" w:rsidRPr="00310499" w:rsidRDefault="00310499">
      <w:pPr>
        <w:pStyle w:val="NormlWeb"/>
        <w:ind w:left="640" w:hanging="640"/>
        <w:divId w:val="1380131033"/>
        <w:rPr>
          <w:noProof/>
        </w:rPr>
      </w:pPr>
      <w:r w:rsidRPr="00310499">
        <w:rPr>
          <w:noProof/>
        </w:rPr>
        <w:t>[9]</w:t>
      </w:r>
      <w:r w:rsidRPr="00310499">
        <w:rPr>
          <w:noProof/>
        </w:rPr>
        <w:tab/>
        <w:t xml:space="preserve">D. Fleet and Y. Weiss, “Optical Flow Estimation,” in </w:t>
      </w:r>
      <w:r w:rsidRPr="00310499">
        <w:rPr>
          <w:i/>
          <w:iCs/>
          <w:noProof/>
        </w:rPr>
        <w:t>Mathematical models for Computer Vision: The Handbook</w:t>
      </w:r>
      <w:r w:rsidRPr="00310499">
        <w:rPr>
          <w:noProof/>
        </w:rPr>
        <w:t>, Springer, 2005, pp. 239–257.</w:t>
      </w:r>
    </w:p>
    <w:p w14:paraId="375BF06D" w14:textId="77777777" w:rsidR="00310499" w:rsidRPr="00310499" w:rsidRDefault="00310499">
      <w:pPr>
        <w:pStyle w:val="NormlWeb"/>
        <w:ind w:left="640" w:hanging="640"/>
        <w:divId w:val="1380131033"/>
        <w:rPr>
          <w:noProof/>
        </w:rPr>
      </w:pPr>
      <w:r w:rsidRPr="00310499">
        <w:rPr>
          <w:noProof/>
        </w:rPr>
        <w:t>[10]</w:t>
      </w:r>
      <w:r w:rsidRPr="00310499">
        <w:rPr>
          <w:noProof/>
        </w:rPr>
        <w:tab/>
        <w:t xml:space="preserve">Z. Vámossy, Á. TóthP, and Hirschberg, “PAL Based Localization Using Pyramidal Lucas-Kanade Feature Tracker,” </w:t>
      </w:r>
      <w:r w:rsidRPr="00310499">
        <w:rPr>
          <w:i/>
          <w:iCs/>
          <w:noProof/>
        </w:rPr>
        <w:t>IEEE Proc. 2nd Serbian-Hungarian Jt. Symp. Intell. Syst.</w:t>
      </w:r>
      <w:r w:rsidRPr="00310499">
        <w:rPr>
          <w:noProof/>
        </w:rPr>
        <w:t>, 2004.</w:t>
      </w:r>
    </w:p>
    <w:p w14:paraId="5D23631B" w14:textId="77777777" w:rsidR="00310499" w:rsidRPr="00310499" w:rsidRDefault="00310499">
      <w:pPr>
        <w:pStyle w:val="NormlWeb"/>
        <w:ind w:left="640" w:hanging="640"/>
        <w:divId w:val="1380131033"/>
        <w:rPr>
          <w:noProof/>
        </w:rPr>
      </w:pPr>
      <w:r w:rsidRPr="00310499">
        <w:rPr>
          <w:noProof/>
        </w:rPr>
        <w:t>[11]</w:t>
      </w:r>
      <w:r w:rsidRPr="00310499">
        <w:rPr>
          <w:noProof/>
        </w:rPr>
        <w:tab/>
        <w:t xml:space="preserve">R. Zhang, “Automatic Computation of a Homography by RANSAC Algorithm RANSAC for a Homography Direct Linear Transformation ( DLT ),” </w:t>
      </w:r>
      <w:r w:rsidRPr="00310499">
        <w:rPr>
          <w:i/>
          <w:iCs/>
          <w:noProof/>
        </w:rPr>
        <w:t>ECE661 Comput. Vis. Homework 4</w:t>
      </w:r>
      <w:r w:rsidRPr="00310499">
        <w:rPr>
          <w:noProof/>
        </w:rPr>
        <w:t>.</w:t>
      </w:r>
    </w:p>
    <w:p w14:paraId="319DF706" w14:textId="77777777" w:rsidR="00310499" w:rsidRPr="00310499" w:rsidRDefault="00310499">
      <w:pPr>
        <w:pStyle w:val="NormlWeb"/>
        <w:ind w:left="640" w:hanging="640"/>
        <w:divId w:val="1380131033"/>
        <w:rPr>
          <w:noProof/>
        </w:rPr>
      </w:pPr>
      <w:r w:rsidRPr="00310499">
        <w:rPr>
          <w:noProof/>
        </w:rPr>
        <w:t>[12]</w:t>
      </w:r>
      <w:r w:rsidRPr="00310499">
        <w:rPr>
          <w:noProof/>
        </w:rPr>
        <w:tab/>
        <w:t xml:space="preserve">K. Garg and S. K. Nayar, “Vision and Rain,” </w:t>
      </w:r>
      <w:r w:rsidRPr="00310499">
        <w:rPr>
          <w:i/>
          <w:iCs/>
          <w:noProof/>
        </w:rPr>
        <w:t>International Journal of Computer Vision</w:t>
      </w:r>
      <w:r w:rsidRPr="00310499">
        <w:rPr>
          <w:noProof/>
        </w:rPr>
        <w:t>, vol. 75, no. 1. pp. 3–27, 2007.</w:t>
      </w:r>
    </w:p>
    <w:p w14:paraId="141A7075" w14:textId="77777777" w:rsidR="00310499" w:rsidRPr="00310499" w:rsidRDefault="00310499">
      <w:pPr>
        <w:pStyle w:val="NormlWeb"/>
        <w:ind w:left="640" w:hanging="640"/>
        <w:divId w:val="1380131033"/>
        <w:rPr>
          <w:noProof/>
        </w:rPr>
      </w:pPr>
      <w:r w:rsidRPr="00310499">
        <w:rPr>
          <w:noProof/>
        </w:rPr>
        <w:t>[13]</w:t>
      </w:r>
      <w:r w:rsidRPr="00310499">
        <w:rPr>
          <w:noProof/>
        </w:rPr>
        <w:tab/>
        <w:t xml:space="preserve">F. Nashashibi, R. de Charrette, and A. Lia, “Detection of unfocused raindrops on a windscreen using low level image processing,” </w:t>
      </w:r>
      <w:r w:rsidRPr="00310499">
        <w:rPr>
          <w:i/>
          <w:iCs/>
          <w:noProof/>
        </w:rPr>
        <w:t>2010 11th Int. Conf. Control Autom. Robot. Vis.</w:t>
      </w:r>
      <w:r w:rsidRPr="00310499">
        <w:rPr>
          <w:noProof/>
        </w:rPr>
        <w:t>, pp. 1410–1415, 2010.</w:t>
      </w:r>
    </w:p>
    <w:p w14:paraId="5558F2B9" w14:textId="77777777" w:rsidR="00310499" w:rsidRPr="00310499" w:rsidRDefault="00310499">
      <w:pPr>
        <w:pStyle w:val="NormlWeb"/>
        <w:ind w:left="640" w:hanging="640"/>
        <w:divId w:val="1380131033"/>
        <w:rPr>
          <w:noProof/>
        </w:rPr>
      </w:pPr>
      <w:r w:rsidRPr="00310499">
        <w:rPr>
          <w:noProof/>
        </w:rPr>
        <w:lastRenderedPageBreak/>
        <w:t>[14]</w:t>
      </w:r>
      <w:r w:rsidRPr="00310499">
        <w:rPr>
          <w:noProof/>
        </w:rPr>
        <w:tab/>
        <w:t xml:space="preserve">J. Bossu, N. Hautière, and J.-P. Tarel, “Rain or Snow Detection in Image Sequences Through Use of a Histogram of Orientation of Streaks,” </w:t>
      </w:r>
      <w:r w:rsidRPr="00310499">
        <w:rPr>
          <w:i/>
          <w:iCs/>
          <w:noProof/>
        </w:rPr>
        <w:t>International Journal of Computer Vision</w:t>
      </w:r>
      <w:r w:rsidRPr="00310499">
        <w:rPr>
          <w:noProof/>
        </w:rPr>
        <w:t>, vol. 93, no. 3. pp. 348–367, 2011.</w:t>
      </w:r>
    </w:p>
    <w:p w14:paraId="50648237" w14:textId="77777777" w:rsidR="00310499" w:rsidRPr="00310499" w:rsidRDefault="00310499">
      <w:pPr>
        <w:pStyle w:val="NormlWeb"/>
        <w:ind w:left="640" w:hanging="640"/>
        <w:divId w:val="1380131033"/>
        <w:rPr>
          <w:noProof/>
        </w:rPr>
      </w:pPr>
      <w:r w:rsidRPr="00310499">
        <w:rPr>
          <w:noProof/>
        </w:rPr>
        <w:t>[15]</w:t>
      </w:r>
      <w:r w:rsidRPr="00310499">
        <w:rPr>
          <w:noProof/>
        </w:rPr>
        <w:tab/>
        <w:t xml:space="preserve">H. Kurihata, T. Takahashi, I. Ide, Y. Mekada, H. Murase, Y. Tamatsu, and T. Miyahara, “Rainy weather recognition from in-vehicle camera images for driver assistance,” </w:t>
      </w:r>
      <w:r w:rsidRPr="00310499">
        <w:rPr>
          <w:i/>
          <w:iCs/>
          <w:noProof/>
        </w:rPr>
        <w:t>IEEE Proceedings. Intell. Veh. Symp. 2005.</w:t>
      </w:r>
      <w:r w:rsidRPr="00310499">
        <w:rPr>
          <w:noProof/>
        </w:rPr>
        <w:t>, 2005.</w:t>
      </w:r>
    </w:p>
    <w:p w14:paraId="3AE45E1C" w14:textId="77777777" w:rsidR="00310499" w:rsidRPr="00310499" w:rsidRDefault="00310499">
      <w:pPr>
        <w:pStyle w:val="NormlWeb"/>
        <w:ind w:left="640" w:hanging="640"/>
        <w:divId w:val="1380131033"/>
        <w:rPr>
          <w:noProof/>
        </w:rPr>
      </w:pPr>
      <w:r w:rsidRPr="00310499">
        <w:rPr>
          <w:noProof/>
        </w:rPr>
        <w:t>[16]</w:t>
      </w:r>
      <w:r w:rsidRPr="00310499">
        <w:rPr>
          <w:noProof/>
        </w:rPr>
        <w:tab/>
        <w:t xml:space="preserve">C. Kervrann, “An Adaptive Window Approach for Image Smoothing and Structures Preserving,” </w:t>
      </w:r>
      <w:r w:rsidRPr="00310499">
        <w:rPr>
          <w:i/>
          <w:iCs/>
          <w:noProof/>
        </w:rPr>
        <w:t>Processing</w:t>
      </w:r>
      <w:r w:rsidRPr="00310499">
        <w:rPr>
          <w:noProof/>
        </w:rPr>
        <w:t>, pp. 132–144, 2004.</w:t>
      </w:r>
    </w:p>
    <w:p w14:paraId="65FB21C0" w14:textId="77777777" w:rsidR="00310499" w:rsidRPr="00310499" w:rsidRDefault="00310499">
      <w:pPr>
        <w:pStyle w:val="NormlWeb"/>
        <w:ind w:left="640" w:hanging="640"/>
        <w:divId w:val="1380131033"/>
        <w:rPr>
          <w:noProof/>
        </w:rPr>
      </w:pPr>
      <w:r w:rsidRPr="00310499">
        <w:rPr>
          <w:noProof/>
        </w:rPr>
        <w:t>[17]</w:t>
      </w:r>
      <w:r w:rsidRPr="00310499">
        <w:rPr>
          <w:noProof/>
        </w:rPr>
        <w:tab/>
        <w:t xml:space="preserve">A. Cord and G. Nicolas, “Detecting Unfocused Raindrops In-Vehicle Multipurpose Cameras,” </w:t>
      </w:r>
      <w:r w:rsidRPr="00310499">
        <w:rPr>
          <w:i/>
          <w:iCs/>
          <w:noProof/>
        </w:rPr>
        <w:t>IEEE Robot. Autom. Mag.</w:t>
      </w:r>
      <w:r w:rsidRPr="00310499">
        <w:rPr>
          <w:noProof/>
        </w:rPr>
        <w:t xml:space="preserve">, vol. 21, no. 1, pp. 49–56, 2014. </w:t>
      </w:r>
    </w:p>
    <w:p w14:paraId="0E3C3DF6" w14:textId="77777777" w:rsidR="00624066" w:rsidRPr="00E05D93" w:rsidRDefault="00037F5D" w:rsidP="00624066">
      <w:r>
        <w:fldChar w:fldCharType="end"/>
      </w:r>
    </w:p>
    <w:sectPr w:rsidR="00624066" w:rsidRPr="00E05D93" w:rsidSect="001D5611">
      <w:headerReference w:type="default" r:id="rId41"/>
      <w:footerReference w:type="default" r:id="rId42"/>
      <w:footerReference w:type="first" r:id="rId43"/>
      <w:pgSz w:w="11906" w:h="16838" w:code="9"/>
      <w:pgMar w:top="1560"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891475" w14:textId="77777777" w:rsidR="00F41830" w:rsidRDefault="00F41830" w:rsidP="00357439">
      <w:r>
        <w:separator/>
      </w:r>
    </w:p>
  </w:endnote>
  <w:endnote w:type="continuationSeparator" w:id="0">
    <w:p w14:paraId="406AE2C8" w14:textId="77777777" w:rsidR="00F41830" w:rsidRDefault="00F41830" w:rsidP="00357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65FE84" w14:textId="77777777" w:rsidR="00186951" w:rsidRDefault="00186951" w:rsidP="0094134C">
    <w:pPr>
      <w:pStyle w:val="llb"/>
      <w:pBdr>
        <w:top w:val="single" w:sz="4" w:space="1" w:color="auto"/>
      </w:pBdr>
      <w:jc w:val="center"/>
    </w:pPr>
    <w:r>
      <w:fldChar w:fldCharType="begin"/>
    </w:r>
    <w:r>
      <w:instrText>PAGE   \* MERGEFORMAT</w:instrText>
    </w:r>
    <w:r>
      <w:fldChar w:fldCharType="separate"/>
    </w:r>
    <w:r w:rsidR="00310499">
      <w:rPr>
        <w:noProof/>
      </w:rPr>
      <w:t>36</w:t>
    </w:r>
    <w:r>
      <w:rPr>
        <w:noProof/>
      </w:rPr>
      <w:fldChar w:fldCharType="end"/>
    </w:r>
    <w:r>
      <w:t>. olda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D0B98C" w14:textId="77777777" w:rsidR="00186951" w:rsidRDefault="00186951" w:rsidP="001251E3">
    <w:pPr>
      <w:ind w:firstLine="0"/>
      <w:jc w:val="center"/>
      <w:rPr>
        <w:b/>
        <w:sz w:val="32"/>
      </w:rPr>
    </w:pPr>
    <w:r>
      <w:rPr>
        <w:b/>
        <w:sz w:val="32"/>
      </w:rPr>
      <w:t>Budapest, 2014.</w:t>
    </w:r>
  </w:p>
  <w:p w14:paraId="5B6AFBAF" w14:textId="77777777" w:rsidR="00186951" w:rsidRDefault="00186951">
    <w:pPr>
      <w:jc w:val="center"/>
      <w:rPr>
        <w:b/>
        <w:sz w:val="3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83F62F" w14:textId="77777777" w:rsidR="00F41830" w:rsidRDefault="00F41830" w:rsidP="00357439">
      <w:r>
        <w:separator/>
      </w:r>
    </w:p>
  </w:footnote>
  <w:footnote w:type="continuationSeparator" w:id="0">
    <w:p w14:paraId="3D6534BC" w14:textId="77777777" w:rsidR="00F41830" w:rsidRDefault="00F41830" w:rsidP="0035743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F22959" w14:textId="77777777" w:rsidR="00186951" w:rsidRPr="00E05D93" w:rsidRDefault="00186951"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eastAsia="hu-HU"/>
      </w:rPr>
      <w:drawing>
        <wp:anchor distT="0" distB="0" distL="114300" distR="114300" simplePos="0" relativeHeight="251661824" behindDoc="1" locked="0" layoutInCell="1" allowOverlap="1" wp14:anchorId="38A2AE2E" wp14:editId="5400ECD5">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14:paraId="53291937" w14:textId="77777777" w:rsidR="00186951" w:rsidRPr="00E05D93" w:rsidRDefault="00186951"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1">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2">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4">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5">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3"/>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2142D"/>
    <w:rsid w:val="00006C84"/>
    <w:rsid w:val="00010593"/>
    <w:rsid w:val="00011766"/>
    <w:rsid w:val="00014A30"/>
    <w:rsid w:val="00014F6A"/>
    <w:rsid w:val="00020B20"/>
    <w:rsid w:val="000212B5"/>
    <w:rsid w:val="00023E76"/>
    <w:rsid w:val="00023EE7"/>
    <w:rsid w:val="00026869"/>
    <w:rsid w:val="00030349"/>
    <w:rsid w:val="000330F4"/>
    <w:rsid w:val="00033786"/>
    <w:rsid w:val="00037804"/>
    <w:rsid w:val="00037F5D"/>
    <w:rsid w:val="00037F97"/>
    <w:rsid w:val="00040315"/>
    <w:rsid w:val="00042002"/>
    <w:rsid w:val="0004212D"/>
    <w:rsid w:val="00045173"/>
    <w:rsid w:val="00052B16"/>
    <w:rsid w:val="00055D67"/>
    <w:rsid w:val="0006213F"/>
    <w:rsid w:val="00062C7B"/>
    <w:rsid w:val="00065012"/>
    <w:rsid w:val="00065C3D"/>
    <w:rsid w:val="00065F6F"/>
    <w:rsid w:val="00067028"/>
    <w:rsid w:val="0007154E"/>
    <w:rsid w:val="00071B2A"/>
    <w:rsid w:val="00077411"/>
    <w:rsid w:val="00077436"/>
    <w:rsid w:val="00077595"/>
    <w:rsid w:val="00081893"/>
    <w:rsid w:val="0008420E"/>
    <w:rsid w:val="00085538"/>
    <w:rsid w:val="00085CDB"/>
    <w:rsid w:val="0008634C"/>
    <w:rsid w:val="000873BB"/>
    <w:rsid w:val="00090671"/>
    <w:rsid w:val="00090D74"/>
    <w:rsid w:val="00090F91"/>
    <w:rsid w:val="00092379"/>
    <w:rsid w:val="00093A10"/>
    <w:rsid w:val="000A1288"/>
    <w:rsid w:val="000A2420"/>
    <w:rsid w:val="000A4B78"/>
    <w:rsid w:val="000A5B86"/>
    <w:rsid w:val="000A6F91"/>
    <w:rsid w:val="000B2116"/>
    <w:rsid w:val="000B3313"/>
    <w:rsid w:val="000B45B3"/>
    <w:rsid w:val="000B467E"/>
    <w:rsid w:val="000B4F87"/>
    <w:rsid w:val="000C1732"/>
    <w:rsid w:val="000C22DB"/>
    <w:rsid w:val="000C41CB"/>
    <w:rsid w:val="000C5801"/>
    <w:rsid w:val="000C6383"/>
    <w:rsid w:val="000C6BA2"/>
    <w:rsid w:val="000C774B"/>
    <w:rsid w:val="000D3495"/>
    <w:rsid w:val="000D3646"/>
    <w:rsid w:val="000D7DEA"/>
    <w:rsid w:val="000E15EB"/>
    <w:rsid w:val="000E1EC5"/>
    <w:rsid w:val="000E24C3"/>
    <w:rsid w:val="000E2A96"/>
    <w:rsid w:val="000E2F81"/>
    <w:rsid w:val="000E4F2C"/>
    <w:rsid w:val="000E62A5"/>
    <w:rsid w:val="000F0DA8"/>
    <w:rsid w:val="000F129A"/>
    <w:rsid w:val="000F2933"/>
    <w:rsid w:val="000F568D"/>
    <w:rsid w:val="000F7444"/>
    <w:rsid w:val="001005F9"/>
    <w:rsid w:val="001013E0"/>
    <w:rsid w:val="00105931"/>
    <w:rsid w:val="00105BB3"/>
    <w:rsid w:val="00105C8B"/>
    <w:rsid w:val="00105FED"/>
    <w:rsid w:val="00106611"/>
    <w:rsid w:val="00106E29"/>
    <w:rsid w:val="00111928"/>
    <w:rsid w:val="001251E3"/>
    <w:rsid w:val="001266B5"/>
    <w:rsid w:val="0012676E"/>
    <w:rsid w:val="00130134"/>
    <w:rsid w:val="00131072"/>
    <w:rsid w:val="00131399"/>
    <w:rsid w:val="00132B63"/>
    <w:rsid w:val="00137755"/>
    <w:rsid w:val="00141CDF"/>
    <w:rsid w:val="00153AAA"/>
    <w:rsid w:val="00153D4E"/>
    <w:rsid w:val="001550CC"/>
    <w:rsid w:val="0015528B"/>
    <w:rsid w:val="00156207"/>
    <w:rsid w:val="00157693"/>
    <w:rsid w:val="00157DD0"/>
    <w:rsid w:val="001606DF"/>
    <w:rsid w:val="001619D5"/>
    <w:rsid w:val="0017386B"/>
    <w:rsid w:val="001751F9"/>
    <w:rsid w:val="0017564B"/>
    <w:rsid w:val="001772C6"/>
    <w:rsid w:val="00180381"/>
    <w:rsid w:val="001830AC"/>
    <w:rsid w:val="001857FE"/>
    <w:rsid w:val="00185ED5"/>
    <w:rsid w:val="00186951"/>
    <w:rsid w:val="00190B31"/>
    <w:rsid w:val="00193B13"/>
    <w:rsid w:val="001954FE"/>
    <w:rsid w:val="00195D50"/>
    <w:rsid w:val="00196B04"/>
    <w:rsid w:val="00196CEA"/>
    <w:rsid w:val="00197AC5"/>
    <w:rsid w:val="001A242C"/>
    <w:rsid w:val="001A5CCE"/>
    <w:rsid w:val="001B0113"/>
    <w:rsid w:val="001B222B"/>
    <w:rsid w:val="001B25C5"/>
    <w:rsid w:val="001B2AB3"/>
    <w:rsid w:val="001B648D"/>
    <w:rsid w:val="001B6609"/>
    <w:rsid w:val="001C0BBF"/>
    <w:rsid w:val="001C145D"/>
    <w:rsid w:val="001D091F"/>
    <w:rsid w:val="001D09BD"/>
    <w:rsid w:val="001D5611"/>
    <w:rsid w:val="001D6501"/>
    <w:rsid w:val="001E0FDA"/>
    <w:rsid w:val="001E3E22"/>
    <w:rsid w:val="001E66D9"/>
    <w:rsid w:val="001E6EEA"/>
    <w:rsid w:val="001E76B8"/>
    <w:rsid w:val="001F04CA"/>
    <w:rsid w:val="001F10A6"/>
    <w:rsid w:val="001F51F8"/>
    <w:rsid w:val="001F530B"/>
    <w:rsid w:val="001F538A"/>
    <w:rsid w:val="001F53EE"/>
    <w:rsid w:val="001F7AE3"/>
    <w:rsid w:val="0020480D"/>
    <w:rsid w:val="002106D1"/>
    <w:rsid w:val="00212F4B"/>
    <w:rsid w:val="00214717"/>
    <w:rsid w:val="00217027"/>
    <w:rsid w:val="002173CE"/>
    <w:rsid w:val="00222445"/>
    <w:rsid w:val="00224B84"/>
    <w:rsid w:val="002277B0"/>
    <w:rsid w:val="00231DB0"/>
    <w:rsid w:val="00232632"/>
    <w:rsid w:val="002348D6"/>
    <w:rsid w:val="00235456"/>
    <w:rsid w:val="00237BAF"/>
    <w:rsid w:val="0024118B"/>
    <w:rsid w:val="00241BDE"/>
    <w:rsid w:val="00244082"/>
    <w:rsid w:val="002442D6"/>
    <w:rsid w:val="002520AA"/>
    <w:rsid w:val="002564C4"/>
    <w:rsid w:val="002604BE"/>
    <w:rsid w:val="00264D00"/>
    <w:rsid w:val="00265CC1"/>
    <w:rsid w:val="00266DF6"/>
    <w:rsid w:val="0027061F"/>
    <w:rsid w:val="00272926"/>
    <w:rsid w:val="0027351B"/>
    <w:rsid w:val="00273609"/>
    <w:rsid w:val="0027467E"/>
    <w:rsid w:val="002752FB"/>
    <w:rsid w:val="00275F43"/>
    <w:rsid w:val="00276798"/>
    <w:rsid w:val="00276F54"/>
    <w:rsid w:val="00281784"/>
    <w:rsid w:val="002819FE"/>
    <w:rsid w:val="00281CE7"/>
    <w:rsid w:val="00284644"/>
    <w:rsid w:val="002862D9"/>
    <w:rsid w:val="002865EF"/>
    <w:rsid w:val="00291303"/>
    <w:rsid w:val="00292F27"/>
    <w:rsid w:val="00293CCA"/>
    <w:rsid w:val="00294B5A"/>
    <w:rsid w:val="00295807"/>
    <w:rsid w:val="00296D8F"/>
    <w:rsid w:val="002A38D5"/>
    <w:rsid w:val="002B1B02"/>
    <w:rsid w:val="002B1B08"/>
    <w:rsid w:val="002B2CD3"/>
    <w:rsid w:val="002B336C"/>
    <w:rsid w:val="002B5AB7"/>
    <w:rsid w:val="002B6AB3"/>
    <w:rsid w:val="002C334E"/>
    <w:rsid w:val="002C34D2"/>
    <w:rsid w:val="002C5003"/>
    <w:rsid w:val="002E252C"/>
    <w:rsid w:val="002E486B"/>
    <w:rsid w:val="002E4946"/>
    <w:rsid w:val="002E60B4"/>
    <w:rsid w:val="002E7E66"/>
    <w:rsid w:val="002F0057"/>
    <w:rsid w:val="00302D7E"/>
    <w:rsid w:val="00306C60"/>
    <w:rsid w:val="00310499"/>
    <w:rsid w:val="003105B8"/>
    <w:rsid w:val="0031574D"/>
    <w:rsid w:val="00321B05"/>
    <w:rsid w:val="00322155"/>
    <w:rsid w:val="003230E0"/>
    <w:rsid w:val="003258AA"/>
    <w:rsid w:val="00327D19"/>
    <w:rsid w:val="00330B66"/>
    <w:rsid w:val="003313D9"/>
    <w:rsid w:val="00331C2C"/>
    <w:rsid w:val="00331D51"/>
    <w:rsid w:val="00333DEC"/>
    <w:rsid w:val="00334DE1"/>
    <w:rsid w:val="00337E77"/>
    <w:rsid w:val="003419F2"/>
    <w:rsid w:val="00342903"/>
    <w:rsid w:val="00345488"/>
    <w:rsid w:val="00345ED8"/>
    <w:rsid w:val="00350533"/>
    <w:rsid w:val="00351127"/>
    <w:rsid w:val="0035162A"/>
    <w:rsid w:val="00351AE7"/>
    <w:rsid w:val="003531BC"/>
    <w:rsid w:val="003534ED"/>
    <w:rsid w:val="003562EE"/>
    <w:rsid w:val="00356A53"/>
    <w:rsid w:val="00357439"/>
    <w:rsid w:val="00357DA1"/>
    <w:rsid w:val="00360EE4"/>
    <w:rsid w:val="00366185"/>
    <w:rsid w:val="00370835"/>
    <w:rsid w:val="00370B2F"/>
    <w:rsid w:val="003722D0"/>
    <w:rsid w:val="003801DF"/>
    <w:rsid w:val="003844BA"/>
    <w:rsid w:val="003846E9"/>
    <w:rsid w:val="003866F1"/>
    <w:rsid w:val="00386E87"/>
    <w:rsid w:val="0039236A"/>
    <w:rsid w:val="0039267E"/>
    <w:rsid w:val="00392F90"/>
    <w:rsid w:val="00393C21"/>
    <w:rsid w:val="003954A2"/>
    <w:rsid w:val="003A1B2C"/>
    <w:rsid w:val="003A345C"/>
    <w:rsid w:val="003A48EF"/>
    <w:rsid w:val="003A74F1"/>
    <w:rsid w:val="003B2587"/>
    <w:rsid w:val="003B342E"/>
    <w:rsid w:val="003B4869"/>
    <w:rsid w:val="003B59CB"/>
    <w:rsid w:val="003B68FD"/>
    <w:rsid w:val="003B7556"/>
    <w:rsid w:val="003B7ECE"/>
    <w:rsid w:val="003C1DF3"/>
    <w:rsid w:val="003C2925"/>
    <w:rsid w:val="003C55BD"/>
    <w:rsid w:val="003C5D09"/>
    <w:rsid w:val="003D0F7C"/>
    <w:rsid w:val="003D2FF5"/>
    <w:rsid w:val="003E0A28"/>
    <w:rsid w:val="003E0DAD"/>
    <w:rsid w:val="003E124A"/>
    <w:rsid w:val="003E244F"/>
    <w:rsid w:val="003E2C84"/>
    <w:rsid w:val="003E324D"/>
    <w:rsid w:val="003E3C4B"/>
    <w:rsid w:val="003E552C"/>
    <w:rsid w:val="003E6B3F"/>
    <w:rsid w:val="003F0E9B"/>
    <w:rsid w:val="003F393B"/>
    <w:rsid w:val="003F7E8E"/>
    <w:rsid w:val="0040278B"/>
    <w:rsid w:val="00402D4A"/>
    <w:rsid w:val="00405990"/>
    <w:rsid w:val="00416EA2"/>
    <w:rsid w:val="004223FA"/>
    <w:rsid w:val="0042460F"/>
    <w:rsid w:val="004340C3"/>
    <w:rsid w:val="00435783"/>
    <w:rsid w:val="0043630F"/>
    <w:rsid w:val="00443180"/>
    <w:rsid w:val="0044348B"/>
    <w:rsid w:val="00443E13"/>
    <w:rsid w:val="00446070"/>
    <w:rsid w:val="00447689"/>
    <w:rsid w:val="00447D85"/>
    <w:rsid w:val="00455F44"/>
    <w:rsid w:val="0046020F"/>
    <w:rsid w:val="00462206"/>
    <w:rsid w:val="00462657"/>
    <w:rsid w:val="00462EFD"/>
    <w:rsid w:val="00462F78"/>
    <w:rsid w:val="00463156"/>
    <w:rsid w:val="00464E00"/>
    <w:rsid w:val="00466050"/>
    <w:rsid w:val="004676C1"/>
    <w:rsid w:val="00474A97"/>
    <w:rsid w:val="00474C9B"/>
    <w:rsid w:val="00480705"/>
    <w:rsid w:val="004829EF"/>
    <w:rsid w:val="004842F3"/>
    <w:rsid w:val="004843A7"/>
    <w:rsid w:val="0048716A"/>
    <w:rsid w:val="004876D4"/>
    <w:rsid w:val="004920D1"/>
    <w:rsid w:val="0049358E"/>
    <w:rsid w:val="0049423C"/>
    <w:rsid w:val="004947CB"/>
    <w:rsid w:val="00495F1C"/>
    <w:rsid w:val="004A0FF6"/>
    <w:rsid w:val="004A2330"/>
    <w:rsid w:val="004A524A"/>
    <w:rsid w:val="004A5D2D"/>
    <w:rsid w:val="004A697E"/>
    <w:rsid w:val="004A779C"/>
    <w:rsid w:val="004B10C0"/>
    <w:rsid w:val="004B1327"/>
    <w:rsid w:val="004B16B5"/>
    <w:rsid w:val="004B2998"/>
    <w:rsid w:val="004B3C9B"/>
    <w:rsid w:val="004B3D67"/>
    <w:rsid w:val="004B592A"/>
    <w:rsid w:val="004B7C64"/>
    <w:rsid w:val="004C1527"/>
    <w:rsid w:val="004C548A"/>
    <w:rsid w:val="004C632D"/>
    <w:rsid w:val="004C66C2"/>
    <w:rsid w:val="004D1D9E"/>
    <w:rsid w:val="004D5293"/>
    <w:rsid w:val="004E1821"/>
    <w:rsid w:val="004E2A84"/>
    <w:rsid w:val="004E31E9"/>
    <w:rsid w:val="004E496D"/>
    <w:rsid w:val="004E4AA6"/>
    <w:rsid w:val="004E4F01"/>
    <w:rsid w:val="004F0315"/>
    <w:rsid w:val="004F20F4"/>
    <w:rsid w:val="004F4254"/>
    <w:rsid w:val="004F7627"/>
    <w:rsid w:val="005009F5"/>
    <w:rsid w:val="00502153"/>
    <w:rsid w:val="00502F14"/>
    <w:rsid w:val="00503141"/>
    <w:rsid w:val="005050B3"/>
    <w:rsid w:val="00507923"/>
    <w:rsid w:val="00507935"/>
    <w:rsid w:val="00507AB5"/>
    <w:rsid w:val="00514072"/>
    <w:rsid w:val="0051473A"/>
    <w:rsid w:val="00514A76"/>
    <w:rsid w:val="005200A2"/>
    <w:rsid w:val="00522843"/>
    <w:rsid w:val="00523B3F"/>
    <w:rsid w:val="00525BA3"/>
    <w:rsid w:val="0052660A"/>
    <w:rsid w:val="00530311"/>
    <w:rsid w:val="00534F8E"/>
    <w:rsid w:val="00541AE6"/>
    <w:rsid w:val="00543C4C"/>
    <w:rsid w:val="00550527"/>
    <w:rsid w:val="005511DB"/>
    <w:rsid w:val="0055483D"/>
    <w:rsid w:val="00554C05"/>
    <w:rsid w:val="00556EED"/>
    <w:rsid w:val="00561202"/>
    <w:rsid w:val="00564516"/>
    <w:rsid w:val="00570A50"/>
    <w:rsid w:val="0057384B"/>
    <w:rsid w:val="00573E2F"/>
    <w:rsid w:val="00573F40"/>
    <w:rsid w:val="00574436"/>
    <w:rsid w:val="00575111"/>
    <w:rsid w:val="00576C41"/>
    <w:rsid w:val="00576DE6"/>
    <w:rsid w:val="00577C6D"/>
    <w:rsid w:val="00581B2E"/>
    <w:rsid w:val="005912D4"/>
    <w:rsid w:val="005921E1"/>
    <w:rsid w:val="0059608B"/>
    <w:rsid w:val="0059786A"/>
    <w:rsid w:val="005A22CB"/>
    <w:rsid w:val="005A585F"/>
    <w:rsid w:val="005A6233"/>
    <w:rsid w:val="005A62A0"/>
    <w:rsid w:val="005B27D5"/>
    <w:rsid w:val="005B7E43"/>
    <w:rsid w:val="005C2DAD"/>
    <w:rsid w:val="005C2F1B"/>
    <w:rsid w:val="005C3DD5"/>
    <w:rsid w:val="005C3E20"/>
    <w:rsid w:val="005C5D7D"/>
    <w:rsid w:val="005C7147"/>
    <w:rsid w:val="005D1B43"/>
    <w:rsid w:val="005D1E60"/>
    <w:rsid w:val="005D2466"/>
    <w:rsid w:val="005D4355"/>
    <w:rsid w:val="005D4F36"/>
    <w:rsid w:val="005D510F"/>
    <w:rsid w:val="005E00E8"/>
    <w:rsid w:val="005E03A8"/>
    <w:rsid w:val="005E184A"/>
    <w:rsid w:val="005E1E5C"/>
    <w:rsid w:val="005E2835"/>
    <w:rsid w:val="005E53EC"/>
    <w:rsid w:val="005E677D"/>
    <w:rsid w:val="005E7A55"/>
    <w:rsid w:val="005F0283"/>
    <w:rsid w:val="005F045A"/>
    <w:rsid w:val="005F25E6"/>
    <w:rsid w:val="005F4A6D"/>
    <w:rsid w:val="005F5A8B"/>
    <w:rsid w:val="005F672C"/>
    <w:rsid w:val="005F7091"/>
    <w:rsid w:val="0060219D"/>
    <w:rsid w:val="006055D4"/>
    <w:rsid w:val="006073A8"/>
    <w:rsid w:val="00611C22"/>
    <w:rsid w:val="00612B8D"/>
    <w:rsid w:val="00614470"/>
    <w:rsid w:val="00614C53"/>
    <w:rsid w:val="006204C2"/>
    <w:rsid w:val="0062084D"/>
    <w:rsid w:val="006208D0"/>
    <w:rsid w:val="00624066"/>
    <w:rsid w:val="00625050"/>
    <w:rsid w:val="0062660C"/>
    <w:rsid w:val="00626813"/>
    <w:rsid w:val="00627BFC"/>
    <w:rsid w:val="006321D7"/>
    <w:rsid w:val="006339A6"/>
    <w:rsid w:val="00635EC2"/>
    <w:rsid w:val="0064093B"/>
    <w:rsid w:val="00640EE0"/>
    <w:rsid w:val="0064568D"/>
    <w:rsid w:val="00645F5C"/>
    <w:rsid w:val="0065029F"/>
    <w:rsid w:val="00654231"/>
    <w:rsid w:val="00654AC3"/>
    <w:rsid w:val="006552A1"/>
    <w:rsid w:val="00655FE4"/>
    <w:rsid w:val="00657B0F"/>
    <w:rsid w:val="00657DD5"/>
    <w:rsid w:val="00661108"/>
    <w:rsid w:val="00662B86"/>
    <w:rsid w:val="00665E98"/>
    <w:rsid w:val="00670144"/>
    <w:rsid w:val="0067504D"/>
    <w:rsid w:val="00676375"/>
    <w:rsid w:val="00677C0E"/>
    <w:rsid w:val="006801EF"/>
    <w:rsid w:val="00683752"/>
    <w:rsid w:val="0068454D"/>
    <w:rsid w:val="006855B1"/>
    <w:rsid w:val="00686A34"/>
    <w:rsid w:val="00686B6E"/>
    <w:rsid w:val="00690969"/>
    <w:rsid w:val="006921C8"/>
    <w:rsid w:val="00695185"/>
    <w:rsid w:val="006965E9"/>
    <w:rsid w:val="006968AA"/>
    <w:rsid w:val="00696A73"/>
    <w:rsid w:val="0069758B"/>
    <w:rsid w:val="006A0DE4"/>
    <w:rsid w:val="006A28E3"/>
    <w:rsid w:val="006A4AD1"/>
    <w:rsid w:val="006A5A61"/>
    <w:rsid w:val="006A667A"/>
    <w:rsid w:val="006A6AD9"/>
    <w:rsid w:val="006B30E1"/>
    <w:rsid w:val="006B32A2"/>
    <w:rsid w:val="006B39E2"/>
    <w:rsid w:val="006B3F6E"/>
    <w:rsid w:val="006B6139"/>
    <w:rsid w:val="006B6C31"/>
    <w:rsid w:val="006B6D4A"/>
    <w:rsid w:val="006B72A5"/>
    <w:rsid w:val="006B77D1"/>
    <w:rsid w:val="006C2629"/>
    <w:rsid w:val="006C5CD2"/>
    <w:rsid w:val="006C6337"/>
    <w:rsid w:val="006C635E"/>
    <w:rsid w:val="006D0DEF"/>
    <w:rsid w:val="006D22D6"/>
    <w:rsid w:val="006D2E92"/>
    <w:rsid w:val="006D2E95"/>
    <w:rsid w:val="006D4C2D"/>
    <w:rsid w:val="006D617C"/>
    <w:rsid w:val="006E037D"/>
    <w:rsid w:val="006E116B"/>
    <w:rsid w:val="006E4C0D"/>
    <w:rsid w:val="006E5E10"/>
    <w:rsid w:val="006F09AC"/>
    <w:rsid w:val="006F2538"/>
    <w:rsid w:val="006F4066"/>
    <w:rsid w:val="006F6FA4"/>
    <w:rsid w:val="006F6FC8"/>
    <w:rsid w:val="006F6FF8"/>
    <w:rsid w:val="006F7866"/>
    <w:rsid w:val="006F7B0B"/>
    <w:rsid w:val="007035C5"/>
    <w:rsid w:val="007046B0"/>
    <w:rsid w:val="007103FA"/>
    <w:rsid w:val="00710AC2"/>
    <w:rsid w:val="007115F8"/>
    <w:rsid w:val="00712842"/>
    <w:rsid w:val="0071521D"/>
    <w:rsid w:val="007174F9"/>
    <w:rsid w:val="00720EC8"/>
    <w:rsid w:val="00723E08"/>
    <w:rsid w:val="00723F70"/>
    <w:rsid w:val="0072452C"/>
    <w:rsid w:val="00731005"/>
    <w:rsid w:val="0073438E"/>
    <w:rsid w:val="007344DE"/>
    <w:rsid w:val="00735D96"/>
    <w:rsid w:val="00735F27"/>
    <w:rsid w:val="00736BD1"/>
    <w:rsid w:val="00741916"/>
    <w:rsid w:val="007449AE"/>
    <w:rsid w:val="00745621"/>
    <w:rsid w:val="00750117"/>
    <w:rsid w:val="007651A8"/>
    <w:rsid w:val="007666F2"/>
    <w:rsid w:val="00770146"/>
    <w:rsid w:val="00771A3B"/>
    <w:rsid w:val="007754EF"/>
    <w:rsid w:val="00782973"/>
    <w:rsid w:val="00783418"/>
    <w:rsid w:val="00783CA5"/>
    <w:rsid w:val="00784EE6"/>
    <w:rsid w:val="007856F8"/>
    <w:rsid w:val="0079072D"/>
    <w:rsid w:val="00791570"/>
    <w:rsid w:val="00791B26"/>
    <w:rsid w:val="00791EF1"/>
    <w:rsid w:val="0079248A"/>
    <w:rsid w:val="0079543E"/>
    <w:rsid w:val="007A2831"/>
    <w:rsid w:val="007A4219"/>
    <w:rsid w:val="007A51C3"/>
    <w:rsid w:val="007A59D4"/>
    <w:rsid w:val="007A7BD2"/>
    <w:rsid w:val="007A7E1F"/>
    <w:rsid w:val="007B0C57"/>
    <w:rsid w:val="007B5F5E"/>
    <w:rsid w:val="007B698D"/>
    <w:rsid w:val="007B7C25"/>
    <w:rsid w:val="007C09F3"/>
    <w:rsid w:val="007C2B5A"/>
    <w:rsid w:val="007C3785"/>
    <w:rsid w:val="007C463A"/>
    <w:rsid w:val="007C4B85"/>
    <w:rsid w:val="007C5FF1"/>
    <w:rsid w:val="007D0040"/>
    <w:rsid w:val="007D235B"/>
    <w:rsid w:val="007D52C9"/>
    <w:rsid w:val="007D6A35"/>
    <w:rsid w:val="007D6E2E"/>
    <w:rsid w:val="007D7141"/>
    <w:rsid w:val="007E0684"/>
    <w:rsid w:val="007E0CAB"/>
    <w:rsid w:val="007E14DE"/>
    <w:rsid w:val="007E4851"/>
    <w:rsid w:val="007E629C"/>
    <w:rsid w:val="007E79CB"/>
    <w:rsid w:val="007F06F8"/>
    <w:rsid w:val="007F08C9"/>
    <w:rsid w:val="007F106F"/>
    <w:rsid w:val="007F4ED8"/>
    <w:rsid w:val="007F5DE0"/>
    <w:rsid w:val="007F7774"/>
    <w:rsid w:val="007F7B72"/>
    <w:rsid w:val="0080006C"/>
    <w:rsid w:val="008016FB"/>
    <w:rsid w:val="008030D3"/>
    <w:rsid w:val="008043B6"/>
    <w:rsid w:val="00805E3D"/>
    <w:rsid w:val="0080633D"/>
    <w:rsid w:val="00806B09"/>
    <w:rsid w:val="00817696"/>
    <w:rsid w:val="00817BF5"/>
    <w:rsid w:val="0082041D"/>
    <w:rsid w:val="008210CE"/>
    <w:rsid w:val="00821FB2"/>
    <w:rsid w:val="00824C30"/>
    <w:rsid w:val="00830917"/>
    <w:rsid w:val="00831384"/>
    <w:rsid w:val="00831614"/>
    <w:rsid w:val="00832556"/>
    <w:rsid w:val="00832B4D"/>
    <w:rsid w:val="00832D34"/>
    <w:rsid w:val="00837C7A"/>
    <w:rsid w:val="00837D15"/>
    <w:rsid w:val="00841985"/>
    <w:rsid w:val="00843C2A"/>
    <w:rsid w:val="00843E92"/>
    <w:rsid w:val="00847C12"/>
    <w:rsid w:val="0085210E"/>
    <w:rsid w:val="0085454C"/>
    <w:rsid w:val="00855D84"/>
    <w:rsid w:val="00857359"/>
    <w:rsid w:val="008600F7"/>
    <w:rsid w:val="0086085D"/>
    <w:rsid w:val="0086552E"/>
    <w:rsid w:val="00866278"/>
    <w:rsid w:val="00872245"/>
    <w:rsid w:val="0087795C"/>
    <w:rsid w:val="00877EC6"/>
    <w:rsid w:val="00882976"/>
    <w:rsid w:val="00883169"/>
    <w:rsid w:val="008851C1"/>
    <w:rsid w:val="00886212"/>
    <w:rsid w:val="00887621"/>
    <w:rsid w:val="00887B42"/>
    <w:rsid w:val="00890407"/>
    <w:rsid w:val="00891DD3"/>
    <w:rsid w:val="00892503"/>
    <w:rsid w:val="0089433F"/>
    <w:rsid w:val="00895D0B"/>
    <w:rsid w:val="00895D4C"/>
    <w:rsid w:val="008965FB"/>
    <w:rsid w:val="008A0F68"/>
    <w:rsid w:val="008A27A7"/>
    <w:rsid w:val="008A2F7D"/>
    <w:rsid w:val="008A7306"/>
    <w:rsid w:val="008A7E97"/>
    <w:rsid w:val="008B1E0D"/>
    <w:rsid w:val="008B2179"/>
    <w:rsid w:val="008B313D"/>
    <w:rsid w:val="008B5452"/>
    <w:rsid w:val="008C0AD5"/>
    <w:rsid w:val="008C4E0E"/>
    <w:rsid w:val="008C5E60"/>
    <w:rsid w:val="008D351B"/>
    <w:rsid w:val="008D6290"/>
    <w:rsid w:val="008E516C"/>
    <w:rsid w:val="008E534B"/>
    <w:rsid w:val="008E56E3"/>
    <w:rsid w:val="008F1D34"/>
    <w:rsid w:val="008F2439"/>
    <w:rsid w:val="008F2502"/>
    <w:rsid w:val="008F2B89"/>
    <w:rsid w:val="008F366A"/>
    <w:rsid w:val="008F381F"/>
    <w:rsid w:val="008F3CE7"/>
    <w:rsid w:val="008F42E9"/>
    <w:rsid w:val="008F64E4"/>
    <w:rsid w:val="00900AB6"/>
    <w:rsid w:val="009049AC"/>
    <w:rsid w:val="009076CB"/>
    <w:rsid w:val="00910CA6"/>
    <w:rsid w:val="00915D23"/>
    <w:rsid w:val="00916239"/>
    <w:rsid w:val="009236F6"/>
    <w:rsid w:val="00930B83"/>
    <w:rsid w:val="0093113B"/>
    <w:rsid w:val="00931CE0"/>
    <w:rsid w:val="0094134C"/>
    <w:rsid w:val="00941B82"/>
    <w:rsid w:val="00941CC6"/>
    <w:rsid w:val="00943E5E"/>
    <w:rsid w:val="00945916"/>
    <w:rsid w:val="00946C67"/>
    <w:rsid w:val="0094748D"/>
    <w:rsid w:val="009538BC"/>
    <w:rsid w:val="0095496B"/>
    <w:rsid w:val="00956500"/>
    <w:rsid w:val="00961789"/>
    <w:rsid w:val="00963391"/>
    <w:rsid w:val="0096380D"/>
    <w:rsid w:val="00964312"/>
    <w:rsid w:val="00965DB9"/>
    <w:rsid w:val="00970A50"/>
    <w:rsid w:val="00977390"/>
    <w:rsid w:val="00981ABA"/>
    <w:rsid w:val="00982283"/>
    <w:rsid w:val="00983D92"/>
    <w:rsid w:val="0098438F"/>
    <w:rsid w:val="00994342"/>
    <w:rsid w:val="00996269"/>
    <w:rsid w:val="009A1306"/>
    <w:rsid w:val="009A1F84"/>
    <w:rsid w:val="009A220F"/>
    <w:rsid w:val="009A56A4"/>
    <w:rsid w:val="009A58B4"/>
    <w:rsid w:val="009B099A"/>
    <w:rsid w:val="009B393E"/>
    <w:rsid w:val="009B4E7E"/>
    <w:rsid w:val="009B5415"/>
    <w:rsid w:val="009B5F29"/>
    <w:rsid w:val="009B7EE9"/>
    <w:rsid w:val="009D5C91"/>
    <w:rsid w:val="009D5CF2"/>
    <w:rsid w:val="009D68BE"/>
    <w:rsid w:val="009E02B6"/>
    <w:rsid w:val="009E0D7B"/>
    <w:rsid w:val="009E2056"/>
    <w:rsid w:val="009E5714"/>
    <w:rsid w:val="009E7A42"/>
    <w:rsid w:val="009F2A15"/>
    <w:rsid w:val="009F3801"/>
    <w:rsid w:val="009F3EE8"/>
    <w:rsid w:val="009F67D2"/>
    <w:rsid w:val="00A00DA9"/>
    <w:rsid w:val="00A04D8E"/>
    <w:rsid w:val="00A11D23"/>
    <w:rsid w:val="00A12A4A"/>
    <w:rsid w:val="00A12CE5"/>
    <w:rsid w:val="00A14A7A"/>
    <w:rsid w:val="00A1520A"/>
    <w:rsid w:val="00A16430"/>
    <w:rsid w:val="00A17015"/>
    <w:rsid w:val="00A17308"/>
    <w:rsid w:val="00A24866"/>
    <w:rsid w:val="00A32F60"/>
    <w:rsid w:val="00A33842"/>
    <w:rsid w:val="00A4165B"/>
    <w:rsid w:val="00A42D2C"/>
    <w:rsid w:val="00A42FCB"/>
    <w:rsid w:val="00A4655F"/>
    <w:rsid w:val="00A51623"/>
    <w:rsid w:val="00A51D90"/>
    <w:rsid w:val="00A53C48"/>
    <w:rsid w:val="00A6404D"/>
    <w:rsid w:val="00A66775"/>
    <w:rsid w:val="00A66826"/>
    <w:rsid w:val="00A67812"/>
    <w:rsid w:val="00A722F0"/>
    <w:rsid w:val="00A72331"/>
    <w:rsid w:val="00A77A37"/>
    <w:rsid w:val="00A77AE0"/>
    <w:rsid w:val="00A81905"/>
    <w:rsid w:val="00A830EC"/>
    <w:rsid w:val="00A87A3A"/>
    <w:rsid w:val="00A91B53"/>
    <w:rsid w:val="00A92659"/>
    <w:rsid w:val="00A92959"/>
    <w:rsid w:val="00A9425A"/>
    <w:rsid w:val="00A953E0"/>
    <w:rsid w:val="00A97362"/>
    <w:rsid w:val="00AA0EF9"/>
    <w:rsid w:val="00AA2EEE"/>
    <w:rsid w:val="00AA34F7"/>
    <w:rsid w:val="00AA3D03"/>
    <w:rsid w:val="00AA5240"/>
    <w:rsid w:val="00AA5313"/>
    <w:rsid w:val="00AA5BBA"/>
    <w:rsid w:val="00AA6EA2"/>
    <w:rsid w:val="00AB2DF4"/>
    <w:rsid w:val="00AB2F36"/>
    <w:rsid w:val="00AB3D08"/>
    <w:rsid w:val="00AB7FF4"/>
    <w:rsid w:val="00AC26C8"/>
    <w:rsid w:val="00AC4463"/>
    <w:rsid w:val="00AC47BB"/>
    <w:rsid w:val="00AD315B"/>
    <w:rsid w:val="00AD3564"/>
    <w:rsid w:val="00AD357A"/>
    <w:rsid w:val="00AE05CD"/>
    <w:rsid w:val="00AE346E"/>
    <w:rsid w:val="00AE37E5"/>
    <w:rsid w:val="00AE3B82"/>
    <w:rsid w:val="00AE5BE1"/>
    <w:rsid w:val="00AE5DAD"/>
    <w:rsid w:val="00AE7A7B"/>
    <w:rsid w:val="00AE7FA8"/>
    <w:rsid w:val="00AF1B88"/>
    <w:rsid w:val="00AF2303"/>
    <w:rsid w:val="00AF24CC"/>
    <w:rsid w:val="00AF25C0"/>
    <w:rsid w:val="00AF35C2"/>
    <w:rsid w:val="00AF3D00"/>
    <w:rsid w:val="00AF4298"/>
    <w:rsid w:val="00AF43F8"/>
    <w:rsid w:val="00AF5581"/>
    <w:rsid w:val="00B0205D"/>
    <w:rsid w:val="00B04B90"/>
    <w:rsid w:val="00B06437"/>
    <w:rsid w:val="00B06E8E"/>
    <w:rsid w:val="00B123D9"/>
    <w:rsid w:val="00B14A82"/>
    <w:rsid w:val="00B14E0F"/>
    <w:rsid w:val="00B15BC2"/>
    <w:rsid w:val="00B20D25"/>
    <w:rsid w:val="00B2171C"/>
    <w:rsid w:val="00B22903"/>
    <w:rsid w:val="00B2419F"/>
    <w:rsid w:val="00B25C70"/>
    <w:rsid w:val="00B262F3"/>
    <w:rsid w:val="00B32731"/>
    <w:rsid w:val="00B352F2"/>
    <w:rsid w:val="00B428DE"/>
    <w:rsid w:val="00B46903"/>
    <w:rsid w:val="00B479B5"/>
    <w:rsid w:val="00B52529"/>
    <w:rsid w:val="00B534B5"/>
    <w:rsid w:val="00B546DA"/>
    <w:rsid w:val="00B57449"/>
    <w:rsid w:val="00B62B99"/>
    <w:rsid w:val="00B63C95"/>
    <w:rsid w:val="00B64BBE"/>
    <w:rsid w:val="00B7268F"/>
    <w:rsid w:val="00B73E9A"/>
    <w:rsid w:val="00B75BA3"/>
    <w:rsid w:val="00B75FE5"/>
    <w:rsid w:val="00B80305"/>
    <w:rsid w:val="00B87D9F"/>
    <w:rsid w:val="00B93758"/>
    <w:rsid w:val="00B9434B"/>
    <w:rsid w:val="00B94E89"/>
    <w:rsid w:val="00B95BDB"/>
    <w:rsid w:val="00B9656C"/>
    <w:rsid w:val="00B96BB7"/>
    <w:rsid w:val="00BA0FBB"/>
    <w:rsid w:val="00BA143A"/>
    <w:rsid w:val="00BB03F2"/>
    <w:rsid w:val="00BB4895"/>
    <w:rsid w:val="00BC37AF"/>
    <w:rsid w:val="00BC407E"/>
    <w:rsid w:val="00BC474A"/>
    <w:rsid w:val="00BC6A5A"/>
    <w:rsid w:val="00BC7D98"/>
    <w:rsid w:val="00BD024B"/>
    <w:rsid w:val="00BD2BDB"/>
    <w:rsid w:val="00BD41B9"/>
    <w:rsid w:val="00BE3EEA"/>
    <w:rsid w:val="00BE49D0"/>
    <w:rsid w:val="00BE4E23"/>
    <w:rsid w:val="00BE6FC0"/>
    <w:rsid w:val="00BF1AE8"/>
    <w:rsid w:val="00BF2D9D"/>
    <w:rsid w:val="00BF613E"/>
    <w:rsid w:val="00BF6183"/>
    <w:rsid w:val="00C00A5C"/>
    <w:rsid w:val="00C01F39"/>
    <w:rsid w:val="00C02F1D"/>
    <w:rsid w:val="00C03107"/>
    <w:rsid w:val="00C032EF"/>
    <w:rsid w:val="00C054B7"/>
    <w:rsid w:val="00C05D72"/>
    <w:rsid w:val="00C07F59"/>
    <w:rsid w:val="00C10AA4"/>
    <w:rsid w:val="00C14048"/>
    <w:rsid w:val="00C14225"/>
    <w:rsid w:val="00C14251"/>
    <w:rsid w:val="00C1425F"/>
    <w:rsid w:val="00C16AEF"/>
    <w:rsid w:val="00C2087E"/>
    <w:rsid w:val="00C210E1"/>
    <w:rsid w:val="00C21441"/>
    <w:rsid w:val="00C22556"/>
    <w:rsid w:val="00C23138"/>
    <w:rsid w:val="00C24115"/>
    <w:rsid w:val="00C26728"/>
    <w:rsid w:val="00C303A3"/>
    <w:rsid w:val="00C31E89"/>
    <w:rsid w:val="00C33482"/>
    <w:rsid w:val="00C36EC9"/>
    <w:rsid w:val="00C46645"/>
    <w:rsid w:val="00C52C6A"/>
    <w:rsid w:val="00C543E5"/>
    <w:rsid w:val="00C5697D"/>
    <w:rsid w:val="00C56B60"/>
    <w:rsid w:val="00C57E5E"/>
    <w:rsid w:val="00C6261E"/>
    <w:rsid w:val="00C64991"/>
    <w:rsid w:val="00C65D87"/>
    <w:rsid w:val="00C65F33"/>
    <w:rsid w:val="00C70597"/>
    <w:rsid w:val="00C71DC5"/>
    <w:rsid w:val="00C75DFB"/>
    <w:rsid w:val="00C7794B"/>
    <w:rsid w:val="00C852DB"/>
    <w:rsid w:val="00C86572"/>
    <w:rsid w:val="00C9142B"/>
    <w:rsid w:val="00C92126"/>
    <w:rsid w:val="00C94DE8"/>
    <w:rsid w:val="00CA0C23"/>
    <w:rsid w:val="00CA2970"/>
    <w:rsid w:val="00CA73CB"/>
    <w:rsid w:val="00CB58BF"/>
    <w:rsid w:val="00CB5907"/>
    <w:rsid w:val="00CB5E3F"/>
    <w:rsid w:val="00CC1158"/>
    <w:rsid w:val="00CC16FF"/>
    <w:rsid w:val="00CC3B7F"/>
    <w:rsid w:val="00CC48C7"/>
    <w:rsid w:val="00CC5817"/>
    <w:rsid w:val="00CC6021"/>
    <w:rsid w:val="00CC7038"/>
    <w:rsid w:val="00CD065C"/>
    <w:rsid w:val="00CD12A8"/>
    <w:rsid w:val="00CD19C7"/>
    <w:rsid w:val="00CD1AF0"/>
    <w:rsid w:val="00CD731C"/>
    <w:rsid w:val="00CE0753"/>
    <w:rsid w:val="00CE44E8"/>
    <w:rsid w:val="00CE57B0"/>
    <w:rsid w:val="00CE7B37"/>
    <w:rsid w:val="00CF0060"/>
    <w:rsid w:val="00CF0A90"/>
    <w:rsid w:val="00CF1299"/>
    <w:rsid w:val="00CF1FA8"/>
    <w:rsid w:val="00CF4BE4"/>
    <w:rsid w:val="00CF561B"/>
    <w:rsid w:val="00CF5A1E"/>
    <w:rsid w:val="00CF75E7"/>
    <w:rsid w:val="00D0228C"/>
    <w:rsid w:val="00D02390"/>
    <w:rsid w:val="00D074F0"/>
    <w:rsid w:val="00D13216"/>
    <w:rsid w:val="00D152C4"/>
    <w:rsid w:val="00D15A61"/>
    <w:rsid w:val="00D17760"/>
    <w:rsid w:val="00D205D1"/>
    <w:rsid w:val="00D2128C"/>
    <w:rsid w:val="00D21739"/>
    <w:rsid w:val="00D27705"/>
    <w:rsid w:val="00D30983"/>
    <w:rsid w:val="00D31915"/>
    <w:rsid w:val="00D31C90"/>
    <w:rsid w:val="00D3313B"/>
    <w:rsid w:val="00D34549"/>
    <w:rsid w:val="00D35D84"/>
    <w:rsid w:val="00D36323"/>
    <w:rsid w:val="00D37048"/>
    <w:rsid w:val="00D370AF"/>
    <w:rsid w:val="00D37A19"/>
    <w:rsid w:val="00D416EB"/>
    <w:rsid w:val="00D44320"/>
    <w:rsid w:val="00D50E80"/>
    <w:rsid w:val="00D51CEF"/>
    <w:rsid w:val="00D528DE"/>
    <w:rsid w:val="00D6221A"/>
    <w:rsid w:val="00D665D3"/>
    <w:rsid w:val="00D701D2"/>
    <w:rsid w:val="00D70F79"/>
    <w:rsid w:val="00D739CC"/>
    <w:rsid w:val="00D73F52"/>
    <w:rsid w:val="00D8250D"/>
    <w:rsid w:val="00D85B9C"/>
    <w:rsid w:val="00D92887"/>
    <w:rsid w:val="00D934B1"/>
    <w:rsid w:val="00D947C9"/>
    <w:rsid w:val="00D94A2C"/>
    <w:rsid w:val="00D950F9"/>
    <w:rsid w:val="00D97214"/>
    <w:rsid w:val="00D97DDF"/>
    <w:rsid w:val="00DA24E5"/>
    <w:rsid w:val="00DA786D"/>
    <w:rsid w:val="00DB05F9"/>
    <w:rsid w:val="00DB295C"/>
    <w:rsid w:val="00DB2C7D"/>
    <w:rsid w:val="00DC05F7"/>
    <w:rsid w:val="00DC0D8B"/>
    <w:rsid w:val="00DC301B"/>
    <w:rsid w:val="00DC3640"/>
    <w:rsid w:val="00DC3F6E"/>
    <w:rsid w:val="00DC53C9"/>
    <w:rsid w:val="00DD3AE9"/>
    <w:rsid w:val="00DD4BFA"/>
    <w:rsid w:val="00DD5FA1"/>
    <w:rsid w:val="00DE2B63"/>
    <w:rsid w:val="00DE3E5D"/>
    <w:rsid w:val="00DE47FD"/>
    <w:rsid w:val="00DF0358"/>
    <w:rsid w:val="00DF17EF"/>
    <w:rsid w:val="00DF1DCD"/>
    <w:rsid w:val="00DF39CA"/>
    <w:rsid w:val="00DF57A8"/>
    <w:rsid w:val="00DF6AEB"/>
    <w:rsid w:val="00DF6C97"/>
    <w:rsid w:val="00E00973"/>
    <w:rsid w:val="00E00DDA"/>
    <w:rsid w:val="00E01A29"/>
    <w:rsid w:val="00E03939"/>
    <w:rsid w:val="00E03E68"/>
    <w:rsid w:val="00E04728"/>
    <w:rsid w:val="00E05D93"/>
    <w:rsid w:val="00E11666"/>
    <w:rsid w:val="00E12A21"/>
    <w:rsid w:val="00E16926"/>
    <w:rsid w:val="00E2148E"/>
    <w:rsid w:val="00E21F69"/>
    <w:rsid w:val="00E22561"/>
    <w:rsid w:val="00E25B76"/>
    <w:rsid w:val="00E27329"/>
    <w:rsid w:val="00E32DEB"/>
    <w:rsid w:val="00E4483C"/>
    <w:rsid w:val="00E46062"/>
    <w:rsid w:val="00E47058"/>
    <w:rsid w:val="00E50049"/>
    <w:rsid w:val="00E52A8B"/>
    <w:rsid w:val="00E530FA"/>
    <w:rsid w:val="00E5338A"/>
    <w:rsid w:val="00E56625"/>
    <w:rsid w:val="00E567BF"/>
    <w:rsid w:val="00E57DA4"/>
    <w:rsid w:val="00E57EF8"/>
    <w:rsid w:val="00E61512"/>
    <w:rsid w:val="00E64225"/>
    <w:rsid w:val="00E65E24"/>
    <w:rsid w:val="00E753CE"/>
    <w:rsid w:val="00E8138F"/>
    <w:rsid w:val="00E822AE"/>
    <w:rsid w:val="00E84306"/>
    <w:rsid w:val="00E86B5D"/>
    <w:rsid w:val="00E874A6"/>
    <w:rsid w:val="00E90FC5"/>
    <w:rsid w:val="00E92FB3"/>
    <w:rsid w:val="00E935BF"/>
    <w:rsid w:val="00E9475A"/>
    <w:rsid w:val="00E9503E"/>
    <w:rsid w:val="00EA04ED"/>
    <w:rsid w:val="00EA16EA"/>
    <w:rsid w:val="00EA1BAD"/>
    <w:rsid w:val="00EA381E"/>
    <w:rsid w:val="00EA3D42"/>
    <w:rsid w:val="00EA435A"/>
    <w:rsid w:val="00EA7775"/>
    <w:rsid w:val="00EA79D1"/>
    <w:rsid w:val="00EB09C8"/>
    <w:rsid w:val="00EB3B3A"/>
    <w:rsid w:val="00EB4E80"/>
    <w:rsid w:val="00EC0108"/>
    <w:rsid w:val="00EC376B"/>
    <w:rsid w:val="00EC4481"/>
    <w:rsid w:val="00EC4FB1"/>
    <w:rsid w:val="00EC5A00"/>
    <w:rsid w:val="00EC7750"/>
    <w:rsid w:val="00ED03A8"/>
    <w:rsid w:val="00ED171B"/>
    <w:rsid w:val="00ED2999"/>
    <w:rsid w:val="00ED4739"/>
    <w:rsid w:val="00ED4C73"/>
    <w:rsid w:val="00EE02ED"/>
    <w:rsid w:val="00EE042F"/>
    <w:rsid w:val="00EE1363"/>
    <w:rsid w:val="00EE16AD"/>
    <w:rsid w:val="00EF0C05"/>
    <w:rsid w:val="00EF155A"/>
    <w:rsid w:val="00EF229D"/>
    <w:rsid w:val="00EF6963"/>
    <w:rsid w:val="00F00E90"/>
    <w:rsid w:val="00F00F5E"/>
    <w:rsid w:val="00F01512"/>
    <w:rsid w:val="00F017F3"/>
    <w:rsid w:val="00F02BB9"/>
    <w:rsid w:val="00F058BE"/>
    <w:rsid w:val="00F05F15"/>
    <w:rsid w:val="00F06A21"/>
    <w:rsid w:val="00F07A24"/>
    <w:rsid w:val="00F07F39"/>
    <w:rsid w:val="00F127D0"/>
    <w:rsid w:val="00F1454A"/>
    <w:rsid w:val="00F161B8"/>
    <w:rsid w:val="00F200F8"/>
    <w:rsid w:val="00F20E55"/>
    <w:rsid w:val="00F21244"/>
    <w:rsid w:val="00F2142D"/>
    <w:rsid w:val="00F21834"/>
    <w:rsid w:val="00F21B71"/>
    <w:rsid w:val="00F261F3"/>
    <w:rsid w:val="00F31497"/>
    <w:rsid w:val="00F3269B"/>
    <w:rsid w:val="00F32EB8"/>
    <w:rsid w:val="00F334B8"/>
    <w:rsid w:val="00F36914"/>
    <w:rsid w:val="00F41830"/>
    <w:rsid w:val="00F437B3"/>
    <w:rsid w:val="00F44A3A"/>
    <w:rsid w:val="00F46159"/>
    <w:rsid w:val="00F53EBC"/>
    <w:rsid w:val="00F560B6"/>
    <w:rsid w:val="00F56EF0"/>
    <w:rsid w:val="00F6076C"/>
    <w:rsid w:val="00F62EE3"/>
    <w:rsid w:val="00F645D6"/>
    <w:rsid w:val="00F67DED"/>
    <w:rsid w:val="00F67FAD"/>
    <w:rsid w:val="00F7154F"/>
    <w:rsid w:val="00F72AC0"/>
    <w:rsid w:val="00F75B06"/>
    <w:rsid w:val="00F75E10"/>
    <w:rsid w:val="00F77C82"/>
    <w:rsid w:val="00F8014A"/>
    <w:rsid w:val="00F83563"/>
    <w:rsid w:val="00F83D62"/>
    <w:rsid w:val="00F863FC"/>
    <w:rsid w:val="00F90FD5"/>
    <w:rsid w:val="00F93889"/>
    <w:rsid w:val="00F93BA7"/>
    <w:rsid w:val="00F96731"/>
    <w:rsid w:val="00F9708F"/>
    <w:rsid w:val="00FA1B5F"/>
    <w:rsid w:val="00FA266B"/>
    <w:rsid w:val="00FA278C"/>
    <w:rsid w:val="00FA2FF8"/>
    <w:rsid w:val="00FA3309"/>
    <w:rsid w:val="00FA3DB8"/>
    <w:rsid w:val="00FA48F1"/>
    <w:rsid w:val="00FA6348"/>
    <w:rsid w:val="00FA764C"/>
    <w:rsid w:val="00FB117F"/>
    <w:rsid w:val="00FB32B7"/>
    <w:rsid w:val="00FB7267"/>
    <w:rsid w:val="00FB7D81"/>
    <w:rsid w:val="00FC0314"/>
    <w:rsid w:val="00FC0499"/>
    <w:rsid w:val="00FC11DB"/>
    <w:rsid w:val="00FC17F2"/>
    <w:rsid w:val="00FC22D5"/>
    <w:rsid w:val="00FC4DFD"/>
    <w:rsid w:val="00FC5743"/>
    <w:rsid w:val="00FD1AE9"/>
    <w:rsid w:val="00FD276B"/>
    <w:rsid w:val="00FD4539"/>
    <w:rsid w:val="00FD57B6"/>
    <w:rsid w:val="00FD5B07"/>
    <w:rsid w:val="00FD5E99"/>
    <w:rsid w:val="00FE2F0D"/>
    <w:rsid w:val="00FE56B7"/>
    <w:rsid w:val="00FE5B1C"/>
    <w:rsid w:val="00FE68A3"/>
    <w:rsid w:val="00FE6B0A"/>
    <w:rsid w:val="00FF041E"/>
    <w:rsid w:val="00FF15BC"/>
    <w:rsid w:val="00FF1F91"/>
    <w:rsid w:val="00FF28A4"/>
    <w:rsid w:val="00FF3708"/>
    <w:rsid w:val="00FF49EA"/>
    <w:rsid w:val="00FF554F"/>
    <w:rsid w:val="00FF7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8F8D8E"/>
  <w15:docId w15:val="{8A35FC49-49ED-4EE7-910E-051F61CDB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spacing w:after="240"/>
      <w:ind w:firstLine="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spacing w:before="120" w:after="240"/>
      <w:ind w:firstLine="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spacing w:before="40" w:line="240" w:lineRule="auto"/>
      <w:ind w:firstLine="0"/>
      <w:outlineLvl w:val="2"/>
    </w:pPr>
    <w:rPr>
      <w:rFonts w:eastAsiaTheme="majorEastAsia" w:cstheme="majorBidi"/>
      <w:b/>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357439"/>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sChild>
                                                                                                                                <w:div w:id="2121336233">
                                                                                                                                  <w:marLeft w:val="0"/>
                                                                                                                                  <w:marRight w:val="0"/>
                                                                                                                                  <w:marTop w:val="0"/>
                                                                                                                                  <w:marBottom w:val="0"/>
                                                                                                                                  <w:divBdr>
                                                                                                                                    <w:top w:val="none" w:sz="0" w:space="0" w:color="auto"/>
                                                                                                                                    <w:left w:val="none" w:sz="0" w:space="0" w:color="auto"/>
                                                                                                                                    <w:bottom w:val="none" w:sz="0" w:space="0" w:color="auto"/>
                                                                                                                                    <w:right w:val="none" w:sz="0" w:space="0" w:color="auto"/>
                                                                                                                                  </w:divBdr>
                                                                                                                                  <w:divsChild>
                                                                                                                                    <w:div w:id="1920015965">
                                                                                                                                      <w:marLeft w:val="0"/>
                                                                                                                                      <w:marRight w:val="0"/>
                                                                                                                                      <w:marTop w:val="0"/>
                                                                                                                                      <w:marBottom w:val="0"/>
                                                                                                                                      <w:divBdr>
                                                                                                                                        <w:top w:val="none" w:sz="0" w:space="0" w:color="auto"/>
                                                                                                                                        <w:left w:val="none" w:sz="0" w:space="0" w:color="auto"/>
                                                                                                                                        <w:bottom w:val="none" w:sz="0" w:space="0" w:color="auto"/>
                                                                                                                                        <w:right w:val="none" w:sz="0" w:space="0" w:color="auto"/>
                                                                                                                                      </w:divBdr>
                                                                                                                                      <w:divsChild>
                                                                                                                                        <w:div w:id="517934972">
                                                                                                                                          <w:marLeft w:val="0"/>
                                                                                                                                          <w:marRight w:val="0"/>
                                                                                                                                          <w:marTop w:val="0"/>
                                                                                                                                          <w:marBottom w:val="0"/>
                                                                                                                                          <w:divBdr>
                                                                                                                                            <w:top w:val="none" w:sz="0" w:space="0" w:color="auto"/>
                                                                                                                                            <w:left w:val="none" w:sz="0" w:space="0" w:color="auto"/>
                                                                                                                                            <w:bottom w:val="none" w:sz="0" w:space="0" w:color="auto"/>
                                                                                                                                            <w:right w:val="none" w:sz="0" w:space="0" w:color="auto"/>
                                                                                                                                          </w:divBdr>
                                                                                                                                          <w:divsChild>
                                                                                                                                            <w:div w:id="569656910">
                                                                                                                                              <w:marLeft w:val="0"/>
                                                                                                                                              <w:marRight w:val="0"/>
                                                                                                                                              <w:marTop w:val="0"/>
                                                                                                                                              <w:marBottom w:val="0"/>
                                                                                                                                              <w:divBdr>
                                                                                                                                                <w:top w:val="none" w:sz="0" w:space="0" w:color="auto"/>
                                                                                                                                                <w:left w:val="none" w:sz="0" w:space="0" w:color="auto"/>
                                                                                                                                                <w:bottom w:val="none" w:sz="0" w:space="0" w:color="auto"/>
                                                                                                                                                <w:right w:val="none" w:sz="0" w:space="0" w:color="auto"/>
                                                                                                                                              </w:divBdr>
                                                                                                                                              <w:divsChild>
                                                                                                                                                <w:div w:id="684093249">
                                                                                                                                                  <w:marLeft w:val="0"/>
                                                                                                                                                  <w:marRight w:val="0"/>
                                                                                                                                                  <w:marTop w:val="0"/>
                                                                                                                                                  <w:marBottom w:val="0"/>
                                                                                                                                                  <w:divBdr>
                                                                                                                                                    <w:top w:val="none" w:sz="0" w:space="0" w:color="auto"/>
                                                                                                                                                    <w:left w:val="none" w:sz="0" w:space="0" w:color="auto"/>
                                                                                                                                                    <w:bottom w:val="none" w:sz="0" w:space="0" w:color="auto"/>
                                                                                                                                                    <w:right w:val="none" w:sz="0" w:space="0" w:color="auto"/>
                                                                                                                                                  </w:divBdr>
                                                                                                                                                  <w:divsChild>
                                                                                                                                                    <w:div w:id="600381974">
                                                                                                                                                      <w:marLeft w:val="0"/>
                                                                                                                                                      <w:marRight w:val="0"/>
                                                                                                                                                      <w:marTop w:val="0"/>
                                                                                                                                                      <w:marBottom w:val="0"/>
                                                                                                                                                      <w:divBdr>
                                                                                                                                                        <w:top w:val="none" w:sz="0" w:space="0" w:color="auto"/>
                                                                                                                                                        <w:left w:val="none" w:sz="0" w:space="0" w:color="auto"/>
                                                                                                                                                        <w:bottom w:val="none" w:sz="0" w:space="0" w:color="auto"/>
                                                                                                                                                        <w:right w:val="none" w:sz="0" w:space="0" w:color="auto"/>
                                                                                                                                                      </w:divBdr>
                                                                                                                                                      <w:divsChild>
                                                                                                                                                        <w:div w:id="5641859">
                                                                                                                                                          <w:marLeft w:val="0"/>
                                                                                                                                                          <w:marRight w:val="0"/>
                                                                                                                                                          <w:marTop w:val="0"/>
                                                                                                                                                          <w:marBottom w:val="0"/>
                                                                                                                                                          <w:divBdr>
                                                                                                                                                            <w:top w:val="none" w:sz="0" w:space="0" w:color="auto"/>
                                                                                                                                                            <w:left w:val="none" w:sz="0" w:space="0" w:color="auto"/>
                                                                                                                                                            <w:bottom w:val="none" w:sz="0" w:space="0" w:color="auto"/>
                                                                                                                                                            <w:right w:val="none" w:sz="0" w:space="0" w:color="auto"/>
                                                                                                                                                          </w:divBdr>
                                                                                                                                                          <w:divsChild>
                                                                                                                                                            <w:div w:id="885945033">
                                                                                                                                                              <w:marLeft w:val="0"/>
                                                                                                                                                              <w:marRight w:val="0"/>
                                                                                                                                                              <w:marTop w:val="0"/>
                                                                                                                                                              <w:marBottom w:val="0"/>
                                                                                                                                                              <w:divBdr>
                                                                                                                                                                <w:top w:val="none" w:sz="0" w:space="0" w:color="auto"/>
                                                                                                                                                                <w:left w:val="none" w:sz="0" w:space="0" w:color="auto"/>
                                                                                                                                                                <w:bottom w:val="none" w:sz="0" w:space="0" w:color="auto"/>
                                                                                                                                                                <w:right w:val="none" w:sz="0" w:space="0" w:color="auto"/>
                                                                                                                                                              </w:divBdr>
                                                                                                                                                              <w:divsChild>
                                                                                                                                                                <w:div w:id="2134908149">
                                                                                                                                                                  <w:marLeft w:val="0"/>
                                                                                                                                                                  <w:marRight w:val="0"/>
                                                                                                                                                                  <w:marTop w:val="0"/>
                                                                                                                                                                  <w:marBottom w:val="0"/>
                                                                                                                                                                  <w:divBdr>
                                                                                                                                                                    <w:top w:val="none" w:sz="0" w:space="0" w:color="auto"/>
                                                                                                                                                                    <w:left w:val="none" w:sz="0" w:space="0" w:color="auto"/>
                                                                                                                                                                    <w:bottom w:val="none" w:sz="0" w:space="0" w:color="auto"/>
                                                                                                                                                                    <w:right w:val="none" w:sz="0" w:space="0" w:color="auto"/>
                                                                                                                                                                  </w:divBdr>
                                                                                                                                                                  <w:divsChild>
                                                                                                                                                                    <w:div w:id="138013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815160">
                                                                              <w:marLeft w:val="0"/>
                                                                              <w:marRight w:val="0"/>
                                                                              <w:marTop w:val="0"/>
                                                                              <w:marBottom w:val="0"/>
                                                                              <w:divBdr>
                                                                                <w:top w:val="none" w:sz="0" w:space="0" w:color="auto"/>
                                                                                <w:left w:val="none" w:sz="0" w:space="0" w:color="auto"/>
                                                                                <w:bottom w:val="none" w:sz="0" w:space="0" w:color="auto"/>
                                                                                <w:right w:val="none" w:sz="0" w:space="0" w:color="auto"/>
                                                                              </w:divBdr>
                                                                            </w:div>
                                                                            <w:div w:id="77175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hu.wikipedia.org/wiki/Cumulonimbus" TargetMode="External"/><Relationship Id="rId21" Type="http://schemas.openxmlformats.org/officeDocument/2006/relationships/image" Target="media/image13.png"/><Relationship Id="rId34" Type="http://schemas.openxmlformats.org/officeDocument/2006/relationships/hyperlink" Target="http://hu.wikipedia.org/wiki/Altostratus"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hyperlink" Target="http://hu.wikipedia.org/wiki/Cirrostratus" TargetMode="External"/><Relationship Id="rId37" Type="http://schemas.openxmlformats.org/officeDocument/2006/relationships/hyperlink" Target="http://hu.wikipedia.org/wiki/Gomolyfelh%C5%91" TargetMode="External"/><Relationship Id="rId40" Type="http://schemas.openxmlformats.org/officeDocument/2006/relationships/image" Target="media/image2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hu.wikipedia.org/wiki/Stratus" TargetMode="Externa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hyperlink" Target="http://hu.wikipedia.org/wiki/Cirrocumulus"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hu.wikipedia.org/wiki/Cirrus" TargetMode="External"/><Relationship Id="rId35" Type="http://schemas.openxmlformats.org/officeDocument/2006/relationships/hyperlink" Target="http://hu.wikipedia.org/w/index.php?title=Stratocumulus&amp;action=edit&amp;redlink=1" TargetMode="External"/><Relationship Id="rId43" Type="http://schemas.openxmlformats.org/officeDocument/2006/relationships/footer" Target="footer2.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chart" Target="charts/chart1.xml"/><Relationship Id="rId25" Type="http://schemas.openxmlformats.org/officeDocument/2006/relationships/image" Target="media/image17.png"/><Relationship Id="rId33" Type="http://schemas.openxmlformats.org/officeDocument/2006/relationships/hyperlink" Target="http://hu.wikipedia.org/wiki/Altocumulus" TargetMode="External"/><Relationship Id="rId38" Type="http://schemas.openxmlformats.org/officeDocument/2006/relationships/hyperlink" Target="http://hu.wikipedia.org/wiki/Nimbostratus" TargetMode="External"/><Relationship Id="rId20" Type="http://schemas.openxmlformats.org/officeDocument/2006/relationships/image" Target="media/image12.png"/><Relationship Id="rId41"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3.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munkalap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Munka1!$B$1</c:f>
              <c:strCache>
                <c:ptCount val="1"/>
                <c:pt idx="0">
                  <c:v>Helyes </c:v>
                </c:pt>
              </c:strCache>
            </c:strRef>
          </c:tx>
          <c:invertIfNegative val="0"/>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228</c:v>
                </c:pt>
                <c:pt idx="2">
                  <c:v>0.76170000000000282</c:v>
                </c:pt>
              </c:numCache>
            </c:numRef>
          </c:val>
        </c:ser>
        <c:ser>
          <c:idx val="1"/>
          <c:order val="1"/>
          <c:tx>
            <c:strRef>
              <c:f>Munka1!$C$1</c:f>
              <c:strCache>
                <c:ptCount val="1"/>
                <c:pt idx="0">
                  <c:v>Hibás</c:v>
                </c:pt>
              </c:strCache>
            </c:strRef>
          </c:tx>
          <c:invertIfNegative val="0"/>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19</c:v>
                </c:pt>
                <c:pt idx="2">
                  <c:v>0.23830000000000001</c:v>
                </c:pt>
              </c:numCache>
            </c:numRef>
          </c:val>
        </c:ser>
        <c:dLbls>
          <c:showLegendKey val="0"/>
          <c:showVal val="0"/>
          <c:showCatName val="0"/>
          <c:showSerName val="0"/>
          <c:showPercent val="0"/>
          <c:showBubbleSize val="0"/>
        </c:dLbls>
        <c:gapWidth val="150"/>
        <c:shape val="cylinder"/>
        <c:axId val="-196862848"/>
        <c:axId val="-196862304"/>
        <c:axId val="0"/>
      </c:bar3DChart>
      <c:catAx>
        <c:axId val="-196862848"/>
        <c:scaling>
          <c:orientation val="minMax"/>
        </c:scaling>
        <c:delete val="0"/>
        <c:axPos val="b"/>
        <c:numFmt formatCode="General" sourceLinked="0"/>
        <c:majorTickMark val="out"/>
        <c:minorTickMark val="none"/>
        <c:tickLblPos val="nextTo"/>
        <c:crossAx val="-196862304"/>
        <c:crosses val="autoZero"/>
        <c:auto val="1"/>
        <c:lblAlgn val="ctr"/>
        <c:lblOffset val="100"/>
        <c:noMultiLvlLbl val="0"/>
      </c:catAx>
      <c:valAx>
        <c:axId val="-196862304"/>
        <c:scaling>
          <c:orientation val="minMax"/>
        </c:scaling>
        <c:delete val="0"/>
        <c:axPos val="l"/>
        <c:majorGridlines/>
        <c:numFmt formatCode="0.00%" sourceLinked="1"/>
        <c:majorTickMark val="out"/>
        <c:minorTickMark val="none"/>
        <c:tickLblPos val="nextTo"/>
        <c:crossAx val="-19686284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hu-HU</b:LCID>
    <b:City>Budapest</b:City>
    <b:RefOrder>2</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en-US</b:LCID>
    <b:RefOrder>3</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en-US</b:LCID>
    <b:RefOrder>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en-US</b:LCID>
    <b:RefOrder>5</b:RefOrder>
  </b:Source>
  <b:Source>
    <b:Tag>Clo06</b:Tag>
    <b:SourceType>Book</b:SourceType>
    <b:Guid>{B0AA1457-52CE-4083-9475-B009B50A711D}</b:Guid>
    <b:Title>Cloud types for observers, Reading the sky</b:Title>
    <b:Year>2006</b:Year>
    <b:LCID>en-US</b:LCID>
    <b:Author>
      <b:Author>
        <b:Corporate>Met Office</b:Corporate>
      </b:Author>
    </b:Author>
    <b:RefOrder>6</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7</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en-US</b:LCID>
    <b:RefOrder>8</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en-US</b:LCID>
    <b:City>Prentice Hall</b:City>
    <b:RefOrder>9</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en-US</b:LCID>
    <b:RefOrder>10</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en-US</b:LCID>
    <b:JournalName>International Journal of Computer Applications</b:JournalName>
    <b:Volume>22</b:Volume>
    <b:Issue>1</b:Issue>
    <b:RefOrder>11</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en-US</b:LCID>
    <b:Volume>23</b:Volume>
    <b:RefOrder>12</b:RefOrder>
  </b:Source>
  <b:Source>
    <b:Tag>RAH91</b:Tag>
    <b:SourceType>JournalArticle</b:SourceType>
    <b:Guid>{B6A21724-AFC5-4F5F-B05D-C96BD3FE0A01}</b:Guid>
    <b:LCID>en-US</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1</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en-US</b:LCID>
    <b:Volume>9</b:Volume>
    <b:Issue>4</b:Issue>
    <b:RefOrder>13</b:RefOrder>
  </b:Source>
  <b:Source>
    <b:Tag>Fle06</b:Tag>
    <b:SourceType>BookSection</b:SourceType>
    <b:Guid>{984A889E-A334-4CC5-91A5-BAE0D4847333}</b:Guid>
    <b:LCID>en-US</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4</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en-US</b:LCID>
    <b:RefOrder>15</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en-US</b:LCID>
    <b:RefOrder>16</b:RefOrder>
  </b:Source>
  <b:Source>
    <b:Tag>LDi01</b:Tag>
    <b:SourceType>JournalArticle</b:SourceType>
    <b:Guid>{09A3C703-026D-46A0-94DB-00783F834EAD}</b:Guid>
    <b:Title>On the Canny edge detector</b:Title>
    <b:Year>2001</b:Year>
    <b:Author>
      <b:Author>
        <b:NameList>
          <b:Person>
            <b:Last>L.</b:Last>
            <b:First>Ding</b:First>
          </b:Person>
          <b:Person>
            <b:Last>A.</b:Last>
            <b:First>Goshtasby</b:First>
          </b:Person>
        </b:NameList>
      </b:Author>
    </b:Author>
    <b:JournalName>Pattern Recognition</b:JournalName>
    <b:Pages>721-725</b:Pages>
    <b:Volume> 34</b:Volume>
    <b:RefOrder>17</b:RefOrder>
  </b:Source>
  <b:Source>
    <b:Tag>AEl</b:Tag>
    <b:SourceType>Book</b:SourceType>
    <b:Guid>{E718F67B-3E1E-46DB-8DBF-E0FBE0366F46}</b:Guid>
    <b:Title>Digital Imaging and Multimedia, Filters</b:Title>
    <b:Author>
      <b:Author>
        <b:NameList>
          <b:Person>
            <b:Last>A.</b:Last>
            <b:First>Elgammal</b:First>
          </b:Person>
        </b:NameList>
      </b:Author>
    </b:Author>
    <b:City>Rutgers University</b:City>
    <b:Publisher>Dept. of Computer Science </b:Publisher>
    <b:RefOrder>18</b:RefOrder>
  </b:Source>
  <b:Source>
    <b:Tag>BMo00</b:Tag>
    <b:SourceType>Book</b:SourceType>
    <b:Guid>{7D8E7DA8-F8B8-4753-B05A-E7B750F921A4}</b:Guid>
    <b:Title>Thresholding</b:Title>
    <b:Year>2000</b:Year>
    <b:City>Brigham Young University</b:City>
    <b:Publisher>Brigham Young University</b:Publisher>
    <b:Author>
      <b:Author>
        <b:NameList>
          <b:Person>
            <b:Last>B.</b:Last>
            <b:Middle>S.</b:Middle>
            <b:First>Morse</b:First>
          </b:Person>
        </b:NameList>
      </b:Author>
    </b:Author>
    <b:RefOrder>19</b:RefOrder>
  </b:Source>
  <b:Source>
    <b:Tag>RZh</b:Tag>
    <b:SourceType>Book</b:SourceType>
    <b:Guid>{84F2A893-8E3D-48C6-882B-840841A6ED2C}</b:Guid>
    <b:Title>Automatic Computation of a Homography by RANSAC Algorithm</b:Title>
    <b:Author>
      <b:Author>
        <b:NameList>
          <b:Person>
            <b:Last>R.</b:Last>
            <b:First>Zhang</b:First>
          </b:Person>
        </b:NameList>
      </b:Author>
    </b:Author>
    <b:RefOrder>20</b:RefOrder>
  </b:Source>
</b:Sources>
</file>

<file path=customXml/itemProps1.xml><?xml version="1.0" encoding="utf-8"?>
<ds:datastoreItem xmlns:ds="http://schemas.openxmlformats.org/officeDocument/2006/customXml" ds:itemID="{B2160EFD-6303-436C-9D8A-596362805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6</TotalTime>
  <Pages>37</Pages>
  <Words>16747</Words>
  <Characters>115558</Characters>
  <Application>Microsoft Office Word</Application>
  <DocSecurity>0</DocSecurity>
  <Lines>962</Lines>
  <Paragraphs>264</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320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rtha Márk</dc:creator>
  <cp:lastModifiedBy>Bartha Márk</cp:lastModifiedBy>
  <cp:revision>1273</cp:revision>
  <cp:lastPrinted>2014-04-16T09:03:00Z</cp:lastPrinted>
  <dcterms:created xsi:type="dcterms:W3CDTF">2014-04-16T07:47:00Z</dcterms:created>
  <dcterms:modified xsi:type="dcterms:W3CDTF">2014-11-14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